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DAD9A85" w14:textId="77777777" w:rsidR="008C0C72" w:rsidRDefault="008C0C72" w:rsidP="008C0C72">
      <w:pPr>
        <w:pStyle w:val="Heading1"/>
        <w:numPr>
          <w:ilvl w:val="0"/>
          <w:numId w:val="0"/>
        </w:numPr>
        <w:spacing w:after="480"/>
        <w:ind w:left="432" w:hanging="432"/>
        <w:jc w:val="center"/>
      </w:pPr>
      <w:bookmarkStart w:id="0" w:name="_GoBack"/>
      <w:bookmarkEnd w:id="0"/>
      <w:r w:rsidRPr="00D06850">
        <w:t xml:space="preserve">Supplementary </w:t>
      </w:r>
      <w:r>
        <w:t>Information</w:t>
      </w:r>
    </w:p>
    <w:p w14:paraId="780DB07D" w14:textId="77777777" w:rsidR="00694C81" w:rsidRPr="00206B75" w:rsidRDefault="00206B75" w:rsidP="00694C81">
      <w:pPr>
        <w:pStyle w:val="Title"/>
        <w:spacing w:after="480"/>
        <w:rPr>
          <w:rStyle w:val="Heading3Char"/>
          <w:b/>
          <w:bCs w:val="0"/>
          <w:sz w:val="28"/>
          <w:szCs w:val="32"/>
        </w:rPr>
      </w:pPr>
      <w:r w:rsidRPr="00206B75">
        <w:rPr>
          <w:rStyle w:val="Heading3Char"/>
          <w:b/>
          <w:bCs w:val="0"/>
          <w:sz w:val="28"/>
          <w:szCs w:val="32"/>
        </w:rPr>
        <w:t>Ecological A</w:t>
      </w:r>
      <w:r w:rsidR="00694C81" w:rsidRPr="00206B75">
        <w:rPr>
          <w:rStyle w:val="Heading3Char"/>
          <w:b/>
          <w:bCs w:val="0"/>
          <w:sz w:val="28"/>
          <w:szCs w:val="32"/>
        </w:rPr>
        <w:t>ssessment of Fuel Cell Electric Vehicles with Special Focus on Type IV Carbon Fiber Hydrogen Tank</w:t>
      </w:r>
    </w:p>
    <w:p w14:paraId="403892E3" w14:textId="77777777" w:rsidR="008C0C72" w:rsidRDefault="008C0C72" w:rsidP="00206B75">
      <w:pPr>
        <w:pStyle w:val="BodyText"/>
        <w:rPr>
          <w:rStyle w:val="Heading3Char"/>
          <w:bCs w:val="0"/>
          <w:szCs w:val="24"/>
        </w:rPr>
      </w:pPr>
    </w:p>
    <w:p w14:paraId="5567E275" w14:textId="77777777" w:rsidR="008C0C72" w:rsidRPr="003E6731" w:rsidRDefault="008C0C72" w:rsidP="008C0C72">
      <w:pPr>
        <w:spacing w:after="480"/>
        <w:jc w:val="center"/>
      </w:pPr>
      <w:r w:rsidRPr="00D06850">
        <w:t>Alicia Benitez</w:t>
      </w:r>
      <w:r w:rsidRPr="00D06850">
        <w:rPr>
          <w:vertAlign w:val="superscript"/>
        </w:rPr>
        <w:t>1</w:t>
      </w:r>
      <w:r>
        <w:rPr>
          <w:vertAlign w:val="superscript"/>
        </w:rPr>
        <w:t>,*</w:t>
      </w:r>
      <w:r w:rsidRPr="00D06850">
        <w:t>, Christina Wulf</w:t>
      </w:r>
      <w:r w:rsidRPr="00D06850">
        <w:rPr>
          <w:vertAlign w:val="superscript"/>
        </w:rPr>
        <w:t>1</w:t>
      </w:r>
      <w:r w:rsidRPr="00D06850">
        <w:t>, Andreas de Palmenaer</w:t>
      </w:r>
      <w:r w:rsidRPr="00D06850">
        <w:rPr>
          <w:vertAlign w:val="superscript"/>
        </w:rPr>
        <w:t>2</w:t>
      </w:r>
      <w:r w:rsidRPr="00D06850">
        <w:t>, Michael Lengersdorf</w:t>
      </w:r>
      <w:r w:rsidRPr="00D06850">
        <w:rPr>
          <w:vertAlign w:val="superscript"/>
        </w:rPr>
        <w:t>2</w:t>
      </w:r>
      <w:r w:rsidRPr="00D06850">
        <w:t>, Tim Röding</w:t>
      </w:r>
      <w:r w:rsidRPr="00D06850">
        <w:rPr>
          <w:vertAlign w:val="superscript"/>
        </w:rPr>
        <w:t>2</w:t>
      </w:r>
      <w:r w:rsidRPr="00D06850">
        <w:t>, Thomas Grube</w:t>
      </w:r>
      <w:r w:rsidRPr="00D06850">
        <w:rPr>
          <w:vertAlign w:val="superscript"/>
        </w:rPr>
        <w:t>3</w:t>
      </w:r>
      <w:r w:rsidRPr="003E6731">
        <w:t>, Martin Robinius</w:t>
      </w:r>
      <w:r w:rsidRPr="003E6731">
        <w:rPr>
          <w:vertAlign w:val="superscript"/>
        </w:rPr>
        <w:t>3</w:t>
      </w:r>
      <w:r w:rsidRPr="003E6731">
        <w:t xml:space="preserve">, </w:t>
      </w:r>
      <w:proofErr w:type="spellStart"/>
      <w:r w:rsidRPr="003E6731">
        <w:t>Detlef</w:t>
      </w:r>
      <w:proofErr w:type="spellEnd"/>
      <w:r w:rsidRPr="003E6731">
        <w:t xml:space="preserve"> Stolten</w:t>
      </w:r>
      <w:r w:rsidRPr="003E6731">
        <w:rPr>
          <w:vertAlign w:val="superscript"/>
        </w:rPr>
        <w:t>3</w:t>
      </w:r>
      <w:proofErr w:type="gramStart"/>
      <w:r>
        <w:rPr>
          <w:vertAlign w:val="superscript"/>
        </w:rPr>
        <w:t>,4</w:t>
      </w:r>
      <w:proofErr w:type="gramEnd"/>
      <w:r w:rsidRPr="003E6731">
        <w:t xml:space="preserve">, </w:t>
      </w:r>
      <w:r w:rsidRPr="003E6731">
        <w:rPr>
          <w:rStyle w:val="Strong"/>
          <w:b w:val="0"/>
        </w:rPr>
        <w:t>Wilhelm Kuckshinrichs</w:t>
      </w:r>
      <w:r w:rsidRPr="003E6731">
        <w:rPr>
          <w:rStyle w:val="Strong"/>
          <w:b w:val="0"/>
          <w:vertAlign w:val="superscript"/>
        </w:rPr>
        <w:t>1</w:t>
      </w:r>
    </w:p>
    <w:p w14:paraId="0D679419" w14:textId="77777777" w:rsidR="008C0C72" w:rsidRPr="00D06850" w:rsidRDefault="008C0C72" w:rsidP="008C0C72">
      <w:pPr>
        <w:pStyle w:val="AdresseSTE-Preprint"/>
        <w:numPr>
          <w:ilvl w:val="0"/>
          <w:numId w:val="0"/>
        </w:numPr>
        <w:spacing w:after="480"/>
        <w:ind w:left="357" w:hanging="357"/>
        <w:contextualSpacing/>
        <w:rPr>
          <w:sz w:val="20"/>
        </w:rPr>
      </w:pPr>
      <w:r w:rsidRPr="00D06850">
        <w:rPr>
          <w:sz w:val="20"/>
          <w:vertAlign w:val="superscript"/>
        </w:rPr>
        <w:t>1</w:t>
      </w:r>
      <w:r w:rsidRPr="00D06850">
        <w:rPr>
          <w:sz w:val="20"/>
        </w:rPr>
        <w:t xml:space="preserve"> </w:t>
      </w:r>
      <w:proofErr w:type="spellStart"/>
      <w:r w:rsidRPr="00D06850">
        <w:rPr>
          <w:sz w:val="20"/>
        </w:rPr>
        <w:t>Forschungszentrum</w:t>
      </w:r>
      <w:proofErr w:type="spellEnd"/>
      <w:r w:rsidRPr="00D06850">
        <w:rPr>
          <w:sz w:val="20"/>
        </w:rPr>
        <w:t xml:space="preserve"> </w:t>
      </w:r>
      <w:proofErr w:type="spellStart"/>
      <w:r w:rsidRPr="00D06850">
        <w:rPr>
          <w:sz w:val="20"/>
        </w:rPr>
        <w:t>Jülich</w:t>
      </w:r>
      <w:proofErr w:type="spellEnd"/>
      <w:r w:rsidRPr="00D06850">
        <w:rPr>
          <w:sz w:val="20"/>
        </w:rPr>
        <w:t xml:space="preserve">, Institute of Energy and Climate Research - Systems Analysis and Technology Evaluation (IEK-STE), D-52425 </w:t>
      </w:r>
      <w:proofErr w:type="spellStart"/>
      <w:r w:rsidRPr="00D06850">
        <w:rPr>
          <w:sz w:val="20"/>
        </w:rPr>
        <w:t>Jülich</w:t>
      </w:r>
      <w:proofErr w:type="spellEnd"/>
      <w:r w:rsidRPr="00D06850">
        <w:rPr>
          <w:sz w:val="20"/>
        </w:rPr>
        <w:t>, Germany</w:t>
      </w:r>
      <w:r>
        <w:rPr>
          <w:sz w:val="20"/>
        </w:rPr>
        <w:t xml:space="preserve">; E-mail: </w:t>
      </w:r>
      <w:hyperlink r:id="rId8" w:history="1">
        <w:r w:rsidRPr="009413E5">
          <w:rPr>
            <w:sz w:val="20"/>
          </w:rPr>
          <w:t>c.wulf@fz-juelich.de</w:t>
        </w:r>
      </w:hyperlink>
    </w:p>
    <w:p w14:paraId="59A944A5" w14:textId="77777777" w:rsidR="008C0C72" w:rsidRPr="00E25B41" w:rsidRDefault="008C0C72" w:rsidP="008C0C72">
      <w:pPr>
        <w:pStyle w:val="AdresseSTE-Preprint"/>
        <w:numPr>
          <w:ilvl w:val="0"/>
          <w:numId w:val="0"/>
        </w:numPr>
        <w:spacing w:after="480"/>
        <w:ind w:left="357" w:hanging="357"/>
        <w:contextualSpacing/>
        <w:rPr>
          <w:sz w:val="20"/>
        </w:rPr>
      </w:pPr>
      <w:r w:rsidRPr="003E6731">
        <w:rPr>
          <w:sz w:val="20"/>
          <w:vertAlign w:val="superscript"/>
          <w:lang w:val="de-DE"/>
        </w:rPr>
        <w:t>2</w:t>
      </w:r>
      <w:r w:rsidRPr="003E6731">
        <w:rPr>
          <w:sz w:val="20"/>
          <w:lang w:val="de-DE"/>
        </w:rPr>
        <w:t xml:space="preserve"> RWTH Aachen University, Institut für Textiltechnik</w:t>
      </w:r>
      <w:r>
        <w:rPr>
          <w:sz w:val="20"/>
          <w:lang w:val="de-DE"/>
        </w:rPr>
        <w:t>, Otto-Blumenthal-Str.</w:t>
      </w:r>
      <w:r w:rsidRPr="00D46DC9">
        <w:rPr>
          <w:sz w:val="20"/>
          <w:lang w:val="de-DE"/>
        </w:rPr>
        <w:t xml:space="preserve"> </w:t>
      </w:r>
      <w:r w:rsidRPr="00E25B41">
        <w:rPr>
          <w:sz w:val="20"/>
        </w:rPr>
        <w:t>1, 52074 Aachen</w:t>
      </w:r>
    </w:p>
    <w:p w14:paraId="4DBB454F" w14:textId="77777777" w:rsidR="008C0C72" w:rsidRDefault="008C0C72" w:rsidP="008C0C72">
      <w:pPr>
        <w:pStyle w:val="AdresseSTE-Preprint"/>
        <w:numPr>
          <w:ilvl w:val="0"/>
          <w:numId w:val="0"/>
        </w:numPr>
        <w:spacing w:after="480"/>
        <w:ind w:left="357" w:hanging="357"/>
        <w:contextualSpacing/>
        <w:rPr>
          <w:sz w:val="20"/>
        </w:rPr>
      </w:pPr>
      <w:r w:rsidRPr="00D06850">
        <w:rPr>
          <w:sz w:val="20"/>
          <w:vertAlign w:val="superscript"/>
        </w:rPr>
        <w:t xml:space="preserve">3 </w:t>
      </w:r>
      <w:proofErr w:type="spellStart"/>
      <w:r w:rsidRPr="00D06850">
        <w:rPr>
          <w:sz w:val="20"/>
        </w:rPr>
        <w:t>Forschungszentrum</w:t>
      </w:r>
      <w:proofErr w:type="spellEnd"/>
      <w:r w:rsidRPr="00D06850">
        <w:rPr>
          <w:sz w:val="20"/>
        </w:rPr>
        <w:t xml:space="preserve"> </w:t>
      </w:r>
      <w:proofErr w:type="spellStart"/>
      <w:r w:rsidRPr="00D06850">
        <w:rPr>
          <w:sz w:val="20"/>
        </w:rPr>
        <w:t>Jülich</w:t>
      </w:r>
      <w:proofErr w:type="spellEnd"/>
      <w:r w:rsidRPr="00D06850">
        <w:rPr>
          <w:sz w:val="20"/>
        </w:rPr>
        <w:t xml:space="preserve">, Institute of Energy and Climate Research - </w:t>
      </w:r>
      <w:r>
        <w:rPr>
          <w:sz w:val="20"/>
        </w:rPr>
        <w:t xml:space="preserve">Techno-economic Systems Analysis </w:t>
      </w:r>
      <w:r w:rsidRPr="00D06850">
        <w:rPr>
          <w:sz w:val="20"/>
        </w:rPr>
        <w:t xml:space="preserve">(IEK-3), D-52425 </w:t>
      </w:r>
      <w:proofErr w:type="spellStart"/>
      <w:r w:rsidRPr="00D06850">
        <w:rPr>
          <w:sz w:val="20"/>
        </w:rPr>
        <w:t>Jülich</w:t>
      </w:r>
      <w:proofErr w:type="spellEnd"/>
      <w:r w:rsidRPr="00D06850">
        <w:rPr>
          <w:sz w:val="20"/>
        </w:rPr>
        <w:t>, Germany</w:t>
      </w:r>
    </w:p>
    <w:p w14:paraId="245EB999" w14:textId="77777777" w:rsidR="008C0C72" w:rsidRDefault="008C0C72" w:rsidP="008C0C72">
      <w:pPr>
        <w:pStyle w:val="AdresseSTE-Preprint"/>
        <w:numPr>
          <w:ilvl w:val="0"/>
          <w:numId w:val="0"/>
        </w:numPr>
        <w:spacing w:after="480"/>
        <w:ind w:left="357" w:hanging="357"/>
        <w:contextualSpacing/>
        <w:rPr>
          <w:sz w:val="20"/>
        </w:rPr>
      </w:pPr>
      <w:r w:rsidRPr="003E6731">
        <w:rPr>
          <w:sz w:val="20"/>
          <w:vertAlign w:val="superscript"/>
        </w:rPr>
        <w:t>4</w:t>
      </w:r>
      <w:r>
        <w:rPr>
          <w:sz w:val="20"/>
        </w:rPr>
        <w:t xml:space="preserve"> </w:t>
      </w:r>
      <w:r w:rsidRPr="002E6724">
        <w:rPr>
          <w:sz w:val="20"/>
        </w:rPr>
        <w:t xml:space="preserve">RWTH Aachen University, Chair for Fuel Cells, Faculty of Mechanical Engineering, </w:t>
      </w:r>
      <w:proofErr w:type="spellStart"/>
      <w:r w:rsidRPr="002E6724">
        <w:rPr>
          <w:sz w:val="20"/>
        </w:rPr>
        <w:t>Kackertstr</w:t>
      </w:r>
      <w:proofErr w:type="spellEnd"/>
      <w:r w:rsidRPr="002E6724">
        <w:rPr>
          <w:sz w:val="20"/>
        </w:rPr>
        <w:t>. 9, D-52072 Aachen</w:t>
      </w:r>
    </w:p>
    <w:p w14:paraId="6102EA83" w14:textId="77777777" w:rsidR="008C0C72" w:rsidRPr="00B01A07" w:rsidRDefault="008C0C72" w:rsidP="008C0C72">
      <w:pPr>
        <w:pStyle w:val="AdresseSTE-Preprint"/>
        <w:numPr>
          <w:ilvl w:val="0"/>
          <w:numId w:val="0"/>
        </w:numPr>
        <w:spacing w:after="480"/>
        <w:ind w:left="357" w:hanging="357"/>
        <w:contextualSpacing/>
        <w:rPr>
          <w:sz w:val="20"/>
        </w:rPr>
      </w:pPr>
      <w:r w:rsidRPr="00B01A07">
        <w:rPr>
          <w:sz w:val="20"/>
        </w:rPr>
        <w:t>* Correspondence</w:t>
      </w:r>
      <w:r>
        <w:rPr>
          <w:sz w:val="20"/>
        </w:rPr>
        <w:t>:</w:t>
      </w:r>
      <w:r w:rsidRPr="00B01A07">
        <w:rPr>
          <w:sz w:val="20"/>
        </w:rPr>
        <w:t xml:space="preserve"> E-mail: </w:t>
      </w:r>
      <w:hyperlink r:id="rId9" w:history="1">
        <w:r w:rsidRPr="00B01A07">
          <w:rPr>
            <w:sz w:val="20"/>
          </w:rPr>
          <w:t>a.benitez@fz-juelich.de</w:t>
        </w:r>
      </w:hyperlink>
      <w:r w:rsidRPr="00B01A07">
        <w:rPr>
          <w:sz w:val="20"/>
        </w:rPr>
        <w:t>. Tel.: +49-2461-61-1718</w:t>
      </w:r>
      <w:r>
        <w:rPr>
          <w:sz w:val="20"/>
        </w:rPr>
        <w:t>.</w:t>
      </w:r>
      <w:r w:rsidRPr="002F49C6">
        <w:rPr>
          <w:sz w:val="20"/>
        </w:rPr>
        <w:t xml:space="preserve"> Fax +49 2461 61-2496</w:t>
      </w:r>
    </w:p>
    <w:p w14:paraId="47EB8BD1" w14:textId="77777777" w:rsidR="008C0C72" w:rsidRPr="008C0C72" w:rsidRDefault="008C0C72" w:rsidP="008C0C72">
      <w:pPr>
        <w:pStyle w:val="BodyText"/>
        <w:jc w:val="center"/>
        <w:sectPr w:rsidR="008C0C72" w:rsidRPr="008C0C72" w:rsidSect="00F5434A">
          <w:headerReference w:type="even" r:id="rId10"/>
          <w:headerReference w:type="default" r:id="rId11"/>
          <w:footerReference w:type="even" r:id="rId12"/>
          <w:footerReference w:type="default" r:id="rId13"/>
          <w:headerReference w:type="first" r:id="rId14"/>
          <w:footerReference w:type="first" r:id="rId15"/>
          <w:pgSz w:w="11907" w:h="16839" w:code="9"/>
          <w:pgMar w:top="1170" w:right="1440" w:bottom="1440" w:left="1440" w:header="720" w:footer="720" w:gutter="0"/>
          <w:cols w:space="720"/>
          <w:docGrid w:linePitch="360"/>
        </w:sectPr>
      </w:pPr>
    </w:p>
    <w:p w14:paraId="325F9DCE" w14:textId="77777777" w:rsidR="008C0C72" w:rsidRPr="00D06850" w:rsidRDefault="008C0C72" w:rsidP="008C0C72">
      <w:pPr>
        <w:spacing w:afterLines="0" w:after="0"/>
        <w:rPr>
          <w:b/>
          <w:szCs w:val="20"/>
        </w:rPr>
      </w:pPr>
      <w:r w:rsidRPr="00D06850">
        <w:rPr>
          <w:b/>
          <w:szCs w:val="20"/>
        </w:rPr>
        <w:lastRenderedPageBreak/>
        <w:t>S1 Technical specification of commercial brands of FCEV</w:t>
      </w:r>
    </w:p>
    <w:p w14:paraId="1935A940" w14:textId="77777777" w:rsidR="008C0C72" w:rsidRPr="00D06850" w:rsidRDefault="008C0C72" w:rsidP="008C0C72">
      <w:pPr>
        <w:pStyle w:val="BodyText"/>
        <w:pBdr>
          <w:bottom w:val="single" w:sz="4" w:space="1" w:color="auto"/>
        </w:pBdr>
        <w:spacing w:before="100" w:beforeAutospacing="1" w:after="100" w:afterAutospacing="1"/>
        <w:rPr>
          <w:b/>
          <w:lang w:val="en-US"/>
        </w:rPr>
      </w:pPr>
      <w:bookmarkStart w:id="1" w:name="_Ref532804391"/>
      <w:bookmarkStart w:id="2" w:name="_Ref532804387"/>
      <w:r w:rsidRPr="00D06850">
        <w:rPr>
          <w:b/>
          <w:lang w:val="en-US"/>
        </w:rPr>
        <w:t xml:space="preserve">Table S </w:t>
      </w:r>
      <w:r w:rsidRPr="00D06850">
        <w:rPr>
          <w:b/>
          <w:lang w:val="en-US"/>
        </w:rPr>
        <w:fldChar w:fldCharType="begin"/>
      </w:r>
      <w:r w:rsidRPr="00D06850">
        <w:rPr>
          <w:b/>
          <w:lang w:val="en-US"/>
        </w:rPr>
        <w:instrText xml:space="preserve"> SEQ Table_S \* ARABIC </w:instrText>
      </w:r>
      <w:r w:rsidRPr="00D06850">
        <w:rPr>
          <w:b/>
          <w:lang w:val="en-US"/>
        </w:rPr>
        <w:fldChar w:fldCharType="separate"/>
      </w:r>
      <w:r w:rsidR="004E136F">
        <w:rPr>
          <w:b/>
          <w:noProof/>
          <w:lang w:val="en-US"/>
        </w:rPr>
        <w:t>1</w:t>
      </w:r>
      <w:r w:rsidRPr="00D06850">
        <w:rPr>
          <w:b/>
          <w:lang w:val="en-US"/>
        </w:rPr>
        <w:fldChar w:fldCharType="end"/>
      </w:r>
      <w:bookmarkEnd w:id="1"/>
      <w:r w:rsidRPr="00D06850">
        <w:rPr>
          <w:b/>
          <w:lang w:val="en-US"/>
        </w:rPr>
        <w:t>: State of the art FCEV</w:t>
      </w:r>
      <w:bookmarkEnd w:id="2"/>
    </w:p>
    <w:tbl>
      <w:tblPr>
        <w:tblW w:w="5261" w:type="pct"/>
        <w:tblLayout w:type="fixed"/>
        <w:tblLook w:val="04A0" w:firstRow="1" w:lastRow="0" w:firstColumn="1" w:lastColumn="0" w:noHBand="0" w:noVBand="1"/>
      </w:tblPr>
      <w:tblGrid>
        <w:gridCol w:w="1491"/>
        <w:gridCol w:w="1058"/>
        <w:gridCol w:w="1117"/>
        <w:gridCol w:w="1117"/>
        <w:gridCol w:w="1115"/>
        <w:gridCol w:w="1115"/>
        <w:gridCol w:w="1115"/>
        <w:gridCol w:w="1370"/>
      </w:tblGrid>
      <w:tr w:rsidR="008C0C72" w:rsidRPr="00D06850" w14:paraId="57A53B3D" w14:textId="77777777" w:rsidTr="00F5434A">
        <w:trPr>
          <w:trHeight w:val="925"/>
        </w:trPr>
        <w:tc>
          <w:tcPr>
            <w:tcW w:w="78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AAAC5AE" w14:textId="77777777" w:rsidR="008C0C72" w:rsidRPr="00D06850" w:rsidRDefault="008C0C72" w:rsidP="00F5434A">
            <w:pPr>
              <w:spacing w:afterLines="0" w:after="0"/>
              <w:rPr>
                <w:b/>
                <w:bCs/>
                <w:color w:val="000000"/>
              </w:rPr>
            </w:pPr>
            <w:r w:rsidRPr="00D06850">
              <w:rPr>
                <w:b/>
                <w:bCs/>
                <w:color w:val="000000"/>
              </w:rPr>
              <w:t>Description</w:t>
            </w:r>
          </w:p>
        </w:tc>
        <w:tc>
          <w:tcPr>
            <w:tcW w:w="55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46E7E5A" w14:textId="77777777" w:rsidR="008C0C72" w:rsidRPr="00D06850" w:rsidRDefault="008C0C72" w:rsidP="00F5434A">
            <w:pPr>
              <w:spacing w:afterLines="0" w:after="0"/>
              <w:jc w:val="left"/>
              <w:rPr>
                <w:b/>
                <w:bCs/>
                <w:color w:val="000000"/>
              </w:rPr>
            </w:pPr>
            <w:r w:rsidRPr="00D06850">
              <w:rPr>
                <w:b/>
                <w:bCs/>
                <w:color w:val="000000"/>
              </w:rPr>
              <w:t>Unit</w:t>
            </w:r>
          </w:p>
        </w:tc>
        <w:tc>
          <w:tcPr>
            <w:tcW w:w="5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DF209E0" w14:textId="77777777" w:rsidR="008C0C72" w:rsidRPr="00D06850" w:rsidRDefault="008C0C72" w:rsidP="00F5434A">
            <w:pPr>
              <w:spacing w:afterLines="0" w:after="0"/>
              <w:jc w:val="left"/>
              <w:rPr>
                <w:b/>
                <w:bCs/>
                <w:color w:val="000000"/>
              </w:rPr>
            </w:pPr>
            <w:r w:rsidRPr="00D06850">
              <w:rPr>
                <w:b/>
                <w:bCs/>
                <w:color w:val="000000"/>
              </w:rPr>
              <w:t xml:space="preserve">Toyota </w:t>
            </w:r>
            <w:proofErr w:type="spellStart"/>
            <w:r>
              <w:rPr>
                <w:b/>
                <w:bCs/>
                <w:color w:val="000000"/>
              </w:rPr>
              <w:t>Mirai</w:t>
            </w:r>
            <w:proofErr w:type="spellEnd"/>
          </w:p>
        </w:tc>
        <w:tc>
          <w:tcPr>
            <w:tcW w:w="5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971C5A5" w14:textId="77777777" w:rsidR="008C0C72" w:rsidRPr="00D06850" w:rsidRDefault="008C0C72" w:rsidP="00F5434A">
            <w:pPr>
              <w:spacing w:afterLines="0" w:after="0"/>
              <w:jc w:val="left"/>
              <w:rPr>
                <w:b/>
                <w:bCs/>
                <w:color w:val="000000"/>
              </w:rPr>
            </w:pPr>
            <w:r w:rsidRPr="00D06850">
              <w:rPr>
                <w:b/>
                <w:bCs/>
                <w:color w:val="000000"/>
              </w:rPr>
              <w:t xml:space="preserve">Hyundai </w:t>
            </w:r>
            <w:proofErr w:type="spellStart"/>
            <w:r w:rsidRPr="00D06850">
              <w:rPr>
                <w:b/>
                <w:bCs/>
                <w:color w:val="000000"/>
              </w:rPr>
              <w:t>Nexo</w:t>
            </w:r>
            <w:proofErr w:type="spellEnd"/>
          </w:p>
        </w:tc>
        <w:tc>
          <w:tcPr>
            <w:tcW w:w="58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0CB81AAB" w14:textId="77777777" w:rsidR="008C0C72" w:rsidRPr="00D06850" w:rsidRDefault="008C0C72" w:rsidP="00F5434A">
            <w:pPr>
              <w:spacing w:afterLines="0" w:after="0"/>
              <w:jc w:val="left"/>
              <w:rPr>
                <w:b/>
                <w:bCs/>
                <w:color w:val="000000"/>
              </w:rPr>
            </w:pPr>
            <w:r w:rsidRPr="00D06850">
              <w:rPr>
                <w:b/>
                <w:bCs/>
                <w:color w:val="000000"/>
              </w:rPr>
              <w:t>Hyundai ix35 FC</w:t>
            </w:r>
          </w:p>
        </w:tc>
        <w:tc>
          <w:tcPr>
            <w:tcW w:w="58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0DE3CFCA" w14:textId="77777777" w:rsidR="008C0C72" w:rsidRPr="00D06850" w:rsidRDefault="008C0C72" w:rsidP="00F5434A">
            <w:pPr>
              <w:spacing w:afterLines="0" w:after="0"/>
              <w:jc w:val="left"/>
              <w:rPr>
                <w:b/>
                <w:bCs/>
                <w:color w:val="000000"/>
              </w:rPr>
            </w:pPr>
            <w:r w:rsidRPr="00D06850">
              <w:rPr>
                <w:b/>
                <w:bCs/>
                <w:color w:val="000000"/>
              </w:rPr>
              <w:t>Honda FCX-ZC2</w:t>
            </w:r>
          </w:p>
        </w:tc>
        <w:tc>
          <w:tcPr>
            <w:tcW w:w="58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7A73EAA" w14:textId="77777777" w:rsidR="008C0C72" w:rsidRPr="00D06850" w:rsidRDefault="008C0C72" w:rsidP="00F5434A">
            <w:pPr>
              <w:spacing w:afterLines="0" w:after="0"/>
              <w:jc w:val="left"/>
              <w:rPr>
                <w:b/>
                <w:bCs/>
                <w:color w:val="000000"/>
              </w:rPr>
            </w:pPr>
            <w:r w:rsidRPr="00D06850">
              <w:rPr>
                <w:b/>
                <w:bCs/>
                <w:color w:val="000000"/>
              </w:rPr>
              <w:t>Honda Clarity</w:t>
            </w:r>
          </w:p>
        </w:tc>
        <w:tc>
          <w:tcPr>
            <w:tcW w:w="72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61BE822" w14:textId="77777777" w:rsidR="008C0C72" w:rsidRPr="00D06850" w:rsidRDefault="008C0C72" w:rsidP="00F5434A">
            <w:pPr>
              <w:spacing w:afterLines="0" w:after="0"/>
              <w:ind w:right="31"/>
              <w:jc w:val="left"/>
              <w:rPr>
                <w:b/>
                <w:bCs/>
                <w:color w:val="000000"/>
              </w:rPr>
            </w:pPr>
            <w:r w:rsidRPr="00D06850">
              <w:rPr>
                <w:b/>
                <w:bCs/>
                <w:color w:val="000000"/>
              </w:rPr>
              <w:t>Mercedes Benz GLC F-</w:t>
            </w:r>
            <w:r>
              <w:rPr>
                <w:b/>
                <w:bCs/>
                <w:color w:val="000000"/>
              </w:rPr>
              <w:t>CELL</w:t>
            </w:r>
          </w:p>
        </w:tc>
      </w:tr>
      <w:tr w:rsidR="008C0C72" w:rsidRPr="00D06850" w14:paraId="169A23FC" w14:textId="77777777" w:rsidTr="00F5434A">
        <w:trPr>
          <w:trHeight w:val="432"/>
        </w:trPr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8DE79A9" w14:textId="77777777" w:rsidR="008C0C72" w:rsidRPr="00D06850" w:rsidRDefault="008C0C72" w:rsidP="00F5434A">
            <w:pPr>
              <w:spacing w:afterLines="0" w:after="0"/>
              <w:rPr>
                <w:color w:val="000000"/>
                <w:sz w:val="22"/>
              </w:rPr>
            </w:pPr>
            <w:r w:rsidRPr="00D06850">
              <w:rPr>
                <w:color w:val="000000"/>
                <w:sz w:val="22"/>
              </w:rPr>
              <w:t>Fuel cell</w:t>
            </w:r>
          </w:p>
        </w:tc>
        <w:tc>
          <w:tcPr>
            <w:tcW w:w="5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9EE34D2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kW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26D0979" w14:textId="142DA6D0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114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C112EBC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95</w:t>
            </w:r>
          </w:p>
        </w:tc>
        <w:tc>
          <w:tcPr>
            <w:tcW w:w="58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A3AE2F3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100</w:t>
            </w:r>
          </w:p>
        </w:tc>
        <w:tc>
          <w:tcPr>
            <w:tcW w:w="58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021597A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86</w:t>
            </w:r>
          </w:p>
        </w:tc>
        <w:tc>
          <w:tcPr>
            <w:tcW w:w="58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A723E97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130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BD7F336" w14:textId="77777777" w:rsidR="008C0C72" w:rsidRPr="00D06850" w:rsidRDefault="008C0C72" w:rsidP="00F5434A">
            <w:pPr>
              <w:spacing w:afterLines="0" w:after="0"/>
              <w:ind w:right="31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147</w:t>
            </w:r>
          </w:p>
        </w:tc>
      </w:tr>
      <w:tr w:rsidR="008C0C72" w:rsidRPr="00D06850" w14:paraId="3A739659" w14:textId="77777777" w:rsidTr="00F5434A">
        <w:trPr>
          <w:trHeight w:val="432"/>
        </w:trPr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2633D89" w14:textId="77777777" w:rsidR="008C0C72" w:rsidRPr="00D06850" w:rsidRDefault="008C0C72" w:rsidP="00F5434A">
            <w:pPr>
              <w:spacing w:afterLines="0" w:after="0"/>
              <w:rPr>
                <w:color w:val="000000"/>
                <w:sz w:val="22"/>
              </w:rPr>
            </w:pPr>
            <w:r w:rsidRPr="00D06850">
              <w:rPr>
                <w:color w:val="000000"/>
                <w:sz w:val="22"/>
              </w:rPr>
              <w:t xml:space="preserve">Electric </w:t>
            </w:r>
            <w:r>
              <w:rPr>
                <w:color w:val="000000"/>
                <w:sz w:val="22"/>
              </w:rPr>
              <w:t>motor</w:t>
            </w:r>
          </w:p>
        </w:tc>
        <w:tc>
          <w:tcPr>
            <w:tcW w:w="5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43C7315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kW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E17BCF4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113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FB8ABB1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120</w:t>
            </w:r>
          </w:p>
        </w:tc>
        <w:tc>
          <w:tcPr>
            <w:tcW w:w="58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A9F70FA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100</w:t>
            </w:r>
          </w:p>
        </w:tc>
        <w:tc>
          <w:tcPr>
            <w:tcW w:w="58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1BE1232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80</w:t>
            </w:r>
          </w:p>
        </w:tc>
        <w:tc>
          <w:tcPr>
            <w:tcW w:w="58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3CCC6CD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130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1F3A0FB" w14:textId="77777777" w:rsidR="008C0C72" w:rsidRPr="00D06850" w:rsidRDefault="008C0C72" w:rsidP="00F5434A">
            <w:pPr>
              <w:spacing w:afterLines="0" w:after="0"/>
              <w:ind w:right="31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147</w:t>
            </w:r>
          </w:p>
        </w:tc>
      </w:tr>
      <w:tr w:rsidR="008C0C72" w:rsidRPr="00D06850" w14:paraId="5AD66062" w14:textId="77777777" w:rsidTr="00F5434A">
        <w:trPr>
          <w:trHeight w:val="432"/>
        </w:trPr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F5BB403" w14:textId="77777777" w:rsidR="008C0C72" w:rsidRPr="00D06850" w:rsidRDefault="008C0C72" w:rsidP="00F5434A">
            <w:pPr>
              <w:spacing w:afterLines="0" w:after="0"/>
              <w:rPr>
                <w:color w:val="000000"/>
                <w:sz w:val="22"/>
              </w:rPr>
            </w:pPr>
            <w:r w:rsidRPr="00D06850">
              <w:rPr>
                <w:color w:val="000000"/>
                <w:sz w:val="22"/>
              </w:rPr>
              <w:t>Electric storage technology</w:t>
            </w:r>
          </w:p>
        </w:tc>
        <w:tc>
          <w:tcPr>
            <w:tcW w:w="5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C15D591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kWh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CAF0CE4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1.6 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28E725A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1.6</w:t>
            </w:r>
          </w:p>
        </w:tc>
        <w:tc>
          <w:tcPr>
            <w:tcW w:w="58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DC5B358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-</w:t>
            </w:r>
          </w:p>
        </w:tc>
        <w:tc>
          <w:tcPr>
            <w:tcW w:w="58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47E3034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-</w:t>
            </w:r>
          </w:p>
        </w:tc>
        <w:tc>
          <w:tcPr>
            <w:tcW w:w="58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80C10D6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-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1EEA255" w14:textId="77777777" w:rsidR="008C0C72" w:rsidRPr="00D06850" w:rsidRDefault="008C0C72" w:rsidP="00F5434A">
            <w:pPr>
              <w:spacing w:afterLines="0" w:after="0"/>
              <w:ind w:right="31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 xml:space="preserve">1.4 </w:t>
            </w:r>
          </w:p>
        </w:tc>
      </w:tr>
      <w:tr w:rsidR="008C0C72" w:rsidRPr="00D06850" w14:paraId="27913F09" w14:textId="77777777" w:rsidTr="00F5434A">
        <w:trPr>
          <w:trHeight w:val="432"/>
        </w:trPr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D3C70B5" w14:textId="77777777" w:rsidR="008C0C72" w:rsidRPr="00D06850" w:rsidRDefault="008C0C72" w:rsidP="00F5434A">
            <w:pPr>
              <w:spacing w:afterLines="0" w:after="0"/>
              <w:rPr>
                <w:color w:val="000000"/>
                <w:sz w:val="22"/>
              </w:rPr>
            </w:pPr>
            <w:r w:rsidRPr="00D06850">
              <w:rPr>
                <w:color w:val="000000"/>
                <w:sz w:val="22"/>
              </w:rPr>
              <w:t>Tank capacity</w:t>
            </w:r>
          </w:p>
        </w:tc>
        <w:tc>
          <w:tcPr>
            <w:tcW w:w="5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2BCB92E" w14:textId="77777777" w:rsidR="008C0C72" w:rsidRPr="00D06850" w:rsidRDefault="00F5434A" w:rsidP="00F5434A">
            <w:pPr>
              <w:spacing w:afterLines="0" w:after="0"/>
              <w:jc w:val="right"/>
              <w:rPr>
                <w:color w:val="000000"/>
              </w:rPr>
            </w:pPr>
            <w:r>
              <w:rPr>
                <w:color w:val="000000"/>
              </w:rPr>
              <w:t>kg</w:t>
            </w:r>
            <w:r w:rsidR="008C0C72" w:rsidRPr="00D06850">
              <w:rPr>
                <w:color w:val="000000"/>
              </w:rPr>
              <w:t xml:space="preserve"> of H</w:t>
            </w:r>
            <w:r w:rsidR="008C0C72" w:rsidRPr="00D06850">
              <w:rPr>
                <w:color w:val="000000"/>
                <w:vertAlign w:val="subscript"/>
              </w:rPr>
              <w:t>2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D18E310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5.7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ECBD659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6.3</w:t>
            </w:r>
          </w:p>
        </w:tc>
        <w:tc>
          <w:tcPr>
            <w:tcW w:w="58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CEADFA3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5.64</w:t>
            </w:r>
          </w:p>
        </w:tc>
        <w:tc>
          <w:tcPr>
            <w:tcW w:w="58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99238BF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3.75</w:t>
            </w:r>
          </w:p>
        </w:tc>
        <w:tc>
          <w:tcPr>
            <w:tcW w:w="58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997CAA1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5.0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F457B1F" w14:textId="77777777" w:rsidR="008C0C72" w:rsidRPr="00D06850" w:rsidRDefault="008C0C72" w:rsidP="00F5434A">
            <w:pPr>
              <w:spacing w:afterLines="0" w:after="0"/>
              <w:ind w:right="31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4.4</w:t>
            </w:r>
          </w:p>
        </w:tc>
      </w:tr>
      <w:tr w:rsidR="008C0C72" w:rsidRPr="00D06850" w14:paraId="3DF96AB5" w14:textId="77777777" w:rsidTr="00F5434A">
        <w:trPr>
          <w:trHeight w:val="432"/>
        </w:trPr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A2C0FF8" w14:textId="77777777" w:rsidR="008C0C72" w:rsidRPr="00D06850" w:rsidRDefault="008C0C72" w:rsidP="00F5434A">
            <w:pPr>
              <w:spacing w:afterLines="0" w:after="0"/>
              <w:rPr>
                <w:color w:val="000000"/>
                <w:sz w:val="22"/>
              </w:rPr>
            </w:pPr>
            <w:r w:rsidRPr="00D06850">
              <w:rPr>
                <w:color w:val="000000"/>
                <w:sz w:val="22"/>
              </w:rPr>
              <w:t>Operation pressure</w:t>
            </w:r>
          </w:p>
        </w:tc>
        <w:tc>
          <w:tcPr>
            <w:tcW w:w="5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76D4C73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bar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71AA9D4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700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1D984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700</w:t>
            </w:r>
          </w:p>
        </w:tc>
        <w:tc>
          <w:tcPr>
            <w:tcW w:w="58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D32A34C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700</w:t>
            </w:r>
          </w:p>
        </w:tc>
        <w:tc>
          <w:tcPr>
            <w:tcW w:w="58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AAF8EAD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355</w:t>
            </w:r>
          </w:p>
        </w:tc>
        <w:tc>
          <w:tcPr>
            <w:tcW w:w="58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C014442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700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7A487C5" w14:textId="77777777" w:rsidR="008C0C72" w:rsidRPr="00D06850" w:rsidRDefault="008C0C72" w:rsidP="00F5434A">
            <w:pPr>
              <w:spacing w:afterLines="0" w:after="0"/>
              <w:ind w:right="31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700</w:t>
            </w:r>
          </w:p>
        </w:tc>
      </w:tr>
      <w:tr w:rsidR="008C0C72" w:rsidRPr="00D06850" w14:paraId="269A9B95" w14:textId="77777777" w:rsidTr="00F5434A">
        <w:trPr>
          <w:trHeight w:val="432"/>
        </w:trPr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47F68F0" w14:textId="77777777" w:rsidR="008C0C72" w:rsidRPr="00D06850" w:rsidRDefault="008C0C72" w:rsidP="00F5434A">
            <w:pPr>
              <w:spacing w:afterLines="0" w:after="0"/>
              <w:rPr>
                <w:color w:val="000000"/>
                <w:sz w:val="22"/>
              </w:rPr>
            </w:pPr>
            <w:r w:rsidRPr="00D06850">
              <w:rPr>
                <w:color w:val="000000"/>
                <w:sz w:val="22"/>
              </w:rPr>
              <w:t>Driving mileage</w:t>
            </w:r>
          </w:p>
        </w:tc>
        <w:tc>
          <w:tcPr>
            <w:tcW w:w="5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6E98818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km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816D072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550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E476314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666</w:t>
            </w:r>
          </w:p>
        </w:tc>
        <w:tc>
          <w:tcPr>
            <w:tcW w:w="58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3B0E2E9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594</w:t>
            </w:r>
          </w:p>
        </w:tc>
        <w:tc>
          <w:tcPr>
            <w:tcW w:w="58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3FDED2B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430</w:t>
            </w:r>
          </w:p>
        </w:tc>
        <w:tc>
          <w:tcPr>
            <w:tcW w:w="58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F80735E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650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DD6DAF4" w14:textId="77777777" w:rsidR="008C0C72" w:rsidRPr="00D06850" w:rsidRDefault="008C0C72" w:rsidP="00F5434A">
            <w:pPr>
              <w:spacing w:afterLines="0" w:after="0"/>
              <w:ind w:right="31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437</w:t>
            </w:r>
          </w:p>
        </w:tc>
      </w:tr>
      <w:tr w:rsidR="008C0C72" w:rsidRPr="00D06850" w14:paraId="25620667" w14:textId="77777777" w:rsidTr="00F5434A">
        <w:trPr>
          <w:trHeight w:val="432"/>
        </w:trPr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44F6DE9" w14:textId="77777777" w:rsidR="008C0C72" w:rsidRPr="00D06850" w:rsidRDefault="008C0C72" w:rsidP="00F5434A">
            <w:pPr>
              <w:spacing w:afterLines="0" w:after="0"/>
              <w:rPr>
                <w:color w:val="000000"/>
                <w:sz w:val="22"/>
              </w:rPr>
            </w:pPr>
            <w:r w:rsidRPr="00D06850">
              <w:rPr>
                <w:color w:val="000000"/>
                <w:sz w:val="22"/>
              </w:rPr>
              <w:t>Fuel consumption</w:t>
            </w:r>
          </w:p>
        </w:tc>
        <w:tc>
          <w:tcPr>
            <w:tcW w:w="5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63841C3" w14:textId="77777777" w:rsidR="008C0C72" w:rsidRPr="00D06850" w:rsidRDefault="00F5434A" w:rsidP="00F5434A">
            <w:pPr>
              <w:spacing w:afterLines="0" w:after="0"/>
              <w:jc w:val="right"/>
              <w:rPr>
                <w:color w:val="000000"/>
              </w:rPr>
            </w:pPr>
            <w:r>
              <w:rPr>
                <w:color w:val="000000"/>
              </w:rPr>
              <w:t>kg</w:t>
            </w:r>
            <w:r w:rsidR="008C0C72" w:rsidRPr="00D06850">
              <w:rPr>
                <w:color w:val="000000"/>
              </w:rPr>
              <w:t xml:space="preserve">  H</w:t>
            </w:r>
            <w:r w:rsidR="008C0C72" w:rsidRPr="00D06850">
              <w:rPr>
                <w:color w:val="000000"/>
                <w:vertAlign w:val="subscript"/>
              </w:rPr>
              <w:t>2</w:t>
            </w:r>
            <w:r w:rsidR="008C0C72" w:rsidRPr="00D06850">
              <w:rPr>
                <w:color w:val="000000"/>
              </w:rPr>
              <w:t>/ 100 km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73F9F91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0.76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ED973B0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0.84</w:t>
            </w:r>
          </w:p>
        </w:tc>
        <w:tc>
          <w:tcPr>
            <w:tcW w:w="58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7380413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0.99</w:t>
            </w:r>
          </w:p>
        </w:tc>
        <w:tc>
          <w:tcPr>
            <w:tcW w:w="58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B011E47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0.87</w:t>
            </w:r>
          </w:p>
        </w:tc>
        <w:tc>
          <w:tcPr>
            <w:tcW w:w="58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4F34750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0.77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4038068" w14:textId="77777777" w:rsidR="008C0C72" w:rsidRPr="00D06850" w:rsidRDefault="008C0C72" w:rsidP="00F5434A">
            <w:pPr>
              <w:spacing w:afterLines="0" w:after="0"/>
              <w:ind w:right="31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0.97</w:t>
            </w:r>
          </w:p>
        </w:tc>
      </w:tr>
      <w:tr w:rsidR="008C0C72" w:rsidRPr="00D06850" w14:paraId="1AEF6535" w14:textId="77777777" w:rsidTr="00F5434A">
        <w:trPr>
          <w:trHeight w:val="432"/>
        </w:trPr>
        <w:tc>
          <w:tcPr>
            <w:tcW w:w="78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C9C511E" w14:textId="77777777" w:rsidR="008C0C72" w:rsidRPr="00D06850" w:rsidRDefault="008C0C72" w:rsidP="00F5434A">
            <w:pPr>
              <w:spacing w:afterLines="0" w:after="0"/>
              <w:rPr>
                <w:color w:val="000000"/>
                <w:sz w:val="22"/>
              </w:rPr>
            </w:pPr>
            <w:r w:rsidRPr="00D06850">
              <w:rPr>
                <w:color w:val="000000"/>
                <w:sz w:val="22"/>
              </w:rPr>
              <w:t>Source</w:t>
            </w:r>
          </w:p>
        </w:tc>
        <w:tc>
          <w:tcPr>
            <w:tcW w:w="55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3E0D279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</w:p>
        </w:tc>
        <w:tc>
          <w:tcPr>
            <w:tcW w:w="58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2F75F58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(PLC 2014)</w:t>
            </w:r>
          </w:p>
        </w:tc>
        <w:tc>
          <w:tcPr>
            <w:tcW w:w="58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711A8AF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(NEXO 2018)</w:t>
            </w:r>
          </w:p>
        </w:tc>
        <w:tc>
          <w:tcPr>
            <w:tcW w:w="58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B8102D7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(HYUNDAI 2018)</w:t>
            </w:r>
          </w:p>
        </w:tc>
        <w:tc>
          <w:tcPr>
            <w:tcW w:w="58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F56AD99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(Co 2018)</w:t>
            </w:r>
          </w:p>
        </w:tc>
        <w:tc>
          <w:tcPr>
            <w:tcW w:w="58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B4EA8F6" w14:textId="77777777" w:rsidR="008C0C72" w:rsidRPr="00D06850" w:rsidRDefault="008C0C72" w:rsidP="00F5434A">
            <w:pPr>
              <w:spacing w:afterLines="0" w:after="0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 xml:space="preserve">(Stefan </w:t>
            </w:r>
            <w:proofErr w:type="spellStart"/>
            <w:r w:rsidRPr="00D06850">
              <w:rPr>
                <w:color w:val="000000"/>
              </w:rPr>
              <w:t>Voswinkel</w:t>
            </w:r>
            <w:proofErr w:type="spellEnd"/>
            <w:r w:rsidRPr="00D06850">
              <w:rPr>
                <w:color w:val="000000"/>
              </w:rPr>
              <w:t xml:space="preserve"> 2018)</w:t>
            </w:r>
          </w:p>
        </w:tc>
        <w:tc>
          <w:tcPr>
            <w:tcW w:w="72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3B4D22B" w14:textId="77777777" w:rsidR="008C0C72" w:rsidRPr="00D06850" w:rsidRDefault="008C0C72" w:rsidP="00F5434A">
            <w:pPr>
              <w:spacing w:afterLines="0" w:after="0"/>
              <w:ind w:right="31"/>
              <w:jc w:val="right"/>
              <w:rPr>
                <w:color w:val="000000"/>
              </w:rPr>
            </w:pPr>
            <w:r w:rsidRPr="00D06850">
              <w:rPr>
                <w:color w:val="000000"/>
              </w:rPr>
              <w:t>(Daimler 2018)</w:t>
            </w:r>
          </w:p>
        </w:tc>
      </w:tr>
    </w:tbl>
    <w:p w14:paraId="6D0A74D3" w14:textId="77777777" w:rsidR="008C0C72" w:rsidRPr="00D06850" w:rsidRDefault="008C0C72" w:rsidP="008C0C72">
      <w:pPr>
        <w:spacing w:afterLines="0" w:after="0"/>
        <w:rPr>
          <w:b/>
          <w:szCs w:val="20"/>
        </w:rPr>
      </w:pPr>
    </w:p>
    <w:p w14:paraId="4530A2EF" w14:textId="77777777" w:rsidR="008C0C72" w:rsidRPr="00D06850" w:rsidRDefault="008C0C72" w:rsidP="008C0C72">
      <w:pPr>
        <w:spacing w:afterLines="0" w:after="0"/>
        <w:rPr>
          <w:b/>
          <w:szCs w:val="20"/>
        </w:rPr>
      </w:pPr>
      <w:r w:rsidRPr="00D06850">
        <w:rPr>
          <w:b/>
          <w:szCs w:val="20"/>
        </w:rPr>
        <w:t xml:space="preserve">S2 Carbon fiber manufacturing </w:t>
      </w:r>
    </w:p>
    <w:p w14:paraId="75E79465" w14:textId="77777777" w:rsidR="008C0C72" w:rsidRPr="00D06850" w:rsidRDefault="008C0C72" w:rsidP="008C0C72">
      <w:pPr>
        <w:pStyle w:val="BodyText"/>
        <w:pBdr>
          <w:bottom w:val="single" w:sz="4" w:space="1" w:color="auto"/>
        </w:pBdr>
        <w:spacing w:before="100" w:beforeAutospacing="1" w:after="100" w:afterAutospacing="1"/>
        <w:rPr>
          <w:b/>
          <w:lang w:val="en-US"/>
        </w:rPr>
      </w:pPr>
      <w:bookmarkStart w:id="3" w:name="_Ref532805176"/>
      <w:r w:rsidRPr="00D06850">
        <w:rPr>
          <w:b/>
          <w:lang w:val="en-US"/>
        </w:rPr>
        <w:t xml:space="preserve">Table S </w:t>
      </w:r>
      <w:r w:rsidRPr="00D06850">
        <w:rPr>
          <w:b/>
          <w:lang w:val="en-US"/>
        </w:rPr>
        <w:fldChar w:fldCharType="begin"/>
      </w:r>
      <w:r w:rsidRPr="00D06850">
        <w:rPr>
          <w:b/>
          <w:lang w:val="en-US"/>
        </w:rPr>
        <w:instrText xml:space="preserve"> SEQ Table_S \* ARABIC </w:instrText>
      </w:r>
      <w:r w:rsidRPr="00D06850">
        <w:rPr>
          <w:b/>
          <w:lang w:val="en-US"/>
        </w:rPr>
        <w:fldChar w:fldCharType="separate"/>
      </w:r>
      <w:r w:rsidR="004E136F">
        <w:rPr>
          <w:b/>
          <w:noProof/>
          <w:lang w:val="en-US"/>
        </w:rPr>
        <w:t>2</w:t>
      </w:r>
      <w:r w:rsidRPr="00D06850">
        <w:rPr>
          <w:b/>
          <w:lang w:val="en-US"/>
        </w:rPr>
        <w:fldChar w:fldCharType="end"/>
      </w:r>
      <w:bookmarkEnd w:id="3"/>
      <w:r w:rsidRPr="00D06850">
        <w:rPr>
          <w:b/>
          <w:lang w:val="en-US"/>
        </w:rPr>
        <w:t xml:space="preserve">: Carbon fiber properties Toray T700 G and T700 S </w:t>
      </w:r>
      <w:r w:rsidRPr="00D06850">
        <w:rPr>
          <w:lang w:val="en-US"/>
        </w:rPr>
        <w:fldChar w:fldCharType="begin"/>
      </w:r>
      <w:r w:rsidRPr="00D06850">
        <w:rPr>
          <w:lang w:val="en-US"/>
        </w:rPr>
        <w:instrText xml:space="preserve"> ADDIN EN.CITE &lt;EndNote&gt;&lt;Cite&gt;&lt;Author&gt;Torayca&lt;/Author&gt;&lt;Year&gt;2018&lt;/Year&gt;&lt;RecNum&gt;137&lt;/RecNum&gt;&lt;DisplayText&gt;(Torayca, 2018)&lt;/DisplayText&gt;&lt;record&gt;&lt;rec-number&gt;137&lt;/rec-number&gt;&lt;foreign-keys&gt;&lt;key app="EN" db-id="999rr9xemperwwe2rd5vpwpfeetf2r25ttra" timestamp="1542100601"&gt;137&lt;/key&gt;&lt;/foreign-keys&gt;&lt;ref-type name="Catalog"&gt;8&lt;/ref-type&gt;&lt;contributors&gt;&lt;authors&gt;&lt;author&gt;Torayca&lt;/author&gt;&lt;/authors&gt;&lt;secondary-authors&gt;&lt;author&gt;TORAY CARBON FIBERS AMERICA, INC&lt;/author&gt;&lt;/secondary-authors&gt;&lt;/contributors&gt;&lt;titles&gt;&lt;title&gt;T700G PRELIMINARY DATA SHEET&lt;/title&gt;&lt;/titles&gt;&lt;num-vols&gt;No. CFA-006&lt;/num-vols&gt;&lt;dates&gt;&lt;year&gt;2018&lt;/year&gt;&lt;/dates&gt;&lt;urls&gt;&lt;/urls&gt;&lt;/record&gt;&lt;/Cite&gt;&lt;/EndNote&gt;</w:instrText>
      </w:r>
      <w:r w:rsidRPr="00D06850">
        <w:rPr>
          <w:lang w:val="en-US"/>
        </w:rPr>
        <w:fldChar w:fldCharType="separate"/>
      </w:r>
      <w:r w:rsidRPr="00D06850">
        <w:rPr>
          <w:noProof/>
          <w:lang w:val="en-US"/>
        </w:rPr>
        <w:t>(Torayca, 2018)</w:t>
      </w:r>
      <w:r w:rsidRPr="00D06850">
        <w:rPr>
          <w:lang w:val="en-US"/>
        </w:rPr>
        <w:fldChar w:fldCharType="end"/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787"/>
        <w:gridCol w:w="1049"/>
        <w:gridCol w:w="1049"/>
      </w:tblGrid>
      <w:tr w:rsidR="008C0C72" w:rsidRPr="00D06850" w14:paraId="52E8AEFA" w14:textId="77777777" w:rsidTr="00F5434A">
        <w:trPr>
          <w:trHeight w:val="432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34E445" w14:textId="77777777" w:rsidR="008C0C72" w:rsidRPr="00D06850" w:rsidRDefault="008C0C72" w:rsidP="00F5434A">
            <w:pPr>
              <w:spacing w:before="100" w:beforeAutospacing="1" w:afterLines="0" w:after="0"/>
              <w:rPr>
                <w:rFonts w:cstheme="minorHAnsi"/>
                <w:b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261564" w14:textId="77777777" w:rsidR="008C0C72" w:rsidRPr="00D06850" w:rsidRDefault="008C0C72" w:rsidP="00F5434A">
            <w:pPr>
              <w:spacing w:before="100" w:beforeAutospacing="1" w:afterLines="0" w:after="0"/>
              <w:jc w:val="right"/>
              <w:rPr>
                <w:rFonts w:cstheme="minorHAnsi"/>
                <w:b/>
              </w:rPr>
            </w:pPr>
            <w:r w:rsidRPr="00D06850">
              <w:rPr>
                <w:rFonts w:cstheme="minorHAnsi"/>
                <w:b/>
              </w:rPr>
              <w:t>T700 G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0F6D81" w14:textId="77777777" w:rsidR="008C0C72" w:rsidRPr="00D06850" w:rsidRDefault="008C0C72" w:rsidP="00F5434A">
            <w:pPr>
              <w:spacing w:before="100" w:beforeAutospacing="1" w:afterLines="0" w:after="0"/>
              <w:jc w:val="right"/>
              <w:rPr>
                <w:rFonts w:cstheme="minorHAnsi"/>
                <w:b/>
              </w:rPr>
            </w:pPr>
            <w:r w:rsidRPr="00D06850">
              <w:rPr>
                <w:rFonts w:cstheme="minorHAnsi"/>
                <w:b/>
              </w:rPr>
              <w:t>T700 S</w:t>
            </w:r>
          </w:p>
        </w:tc>
      </w:tr>
      <w:tr w:rsidR="008C0C72" w:rsidRPr="00D06850" w14:paraId="1DE324E3" w14:textId="77777777" w:rsidTr="00F5434A">
        <w:trPr>
          <w:trHeight w:val="432"/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438D80BD" w14:textId="77777777" w:rsidR="008C0C72" w:rsidRPr="00D06850" w:rsidRDefault="008C0C72" w:rsidP="00F5434A">
            <w:pPr>
              <w:spacing w:before="100" w:beforeAutospacing="1" w:afterLines="0" w:after="0"/>
              <w:rPr>
                <w:rFonts w:cstheme="minorHAnsi"/>
              </w:rPr>
            </w:pPr>
            <w:r w:rsidRPr="00D06850">
              <w:rPr>
                <w:rFonts w:cstheme="minorHAnsi"/>
              </w:rPr>
              <w:t>Tensile Strength, MPa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2690BD49" w14:textId="77777777" w:rsidR="008C0C72" w:rsidRPr="00D06850" w:rsidRDefault="008C0C72" w:rsidP="00F5434A">
            <w:pPr>
              <w:spacing w:before="100" w:beforeAutospacing="1" w:afterLines="0" w:after="0"/>
              <w:jc w:val="right"/>
              <w:rPr>
                <w:rFonts w:cstheme="minorHAnsi"/>
              </w:rPr>
            </w:pPr>
            <w:r w:rsidRPr="00D06850">
              <w:rPr>
                <w:rFonts w:cstheme="minorHAnsi"/>
              </w:rPr>
              <w:t xml:space="preserve">4,900 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9BA5F35" w14:textId="77777777" w:rsidR="008C0C72" w:rsidRPr="00D06850" w:rsidRDefault="008C0C72" w:rsidP="00F5434A">
            <w:pPr>
              <w:spacing w:before="100" w:beforeAutospacing="1" w:afterLines="0" w:after="0"/>
              <w:jc w:val="right"/>
              <w:rPr>
                <w:rFonts w:cstheme="minorHAnsi"/>
              </w:rPr>
            </w:pPr>
            <w:r w:rsidRPr="00D06850">
              <w:rPr>
                <w:rFonts w:cstheme="minorHAnsi"/>
              </w:rPr>
              <w:t xml:space="preserve">4,900 </w:t>
            </w:r>
          </w:p>
        </w:tc>
      </w:tr>
      <w:tr w:rsidR="008C0C72" w:rsidRPr="00D06850" w14:paraId="4CC4037E" w14:textId="77777777" w:rsidTr="00F5434A">
        <w:trPr>
          <w:trHeight w:val="432"/>
          <w:jc w:val="center"/>
        </w:trPr>
        <w:tc>
          <w:tcPr>
            <w:tcW w:w="0" w:type="auto"/>
            <w:vAlign w:val="center"/>
          </w:tcPr>
          <w:p w14:paraId="2E0AC785" w14:textId="77777777" w:rsidR="008C0C72" w:rsidRPr="00D06850" w:rsidRDefault="008C0C72" w:rsidP="00F5434A">
            <w:pPr>
              <w:spacing w:before="100" w:beforeAutospacing="1" w:afterLines="0" w:after="0"/>
              <w:rPr>
                <w:rFonts w:cstheme="minorHAnsi"/>
              </w:rPr>
            </w:pPr>
            <w:r w:rsidRPr="00D06850">
              <w:rPr>
                <w:rFonts w:cstheme="minorHAnsi"/>
              </w:rPr>
              <w:t xml:space="preserve">Tensile Module, </w:t>
            </w:r>
            <w:proofErr w:type="spellStart"/>
            <w:r w:rsidRPr="00D06850">
              <w:rPr>
                <w:rFonts w:cstheme="minorHAnsi"/>
              </w:rPr>
              <w:t>GPa</w:t>
            </w:r>
            <w:proofErr w:type="spellEnd"/>
          </w:p>
        </w:tc>
        <w:tc>
          <w:tcPr>
            <w:tcW w:w="0" w:type="auto"/>
            <w:vAlign w:val="center"/>
          </w:tcPr>
          <w:p w14:paraId="6E9515DA" w14:textId="77777777" w:rsidR="008C0C72" w:rsidRPr="00D06850" w:rsidRDefault="008C0C72" w:rsidP="00F5434A">
            <w:pPr>
              <w:spacing w:before="100" w:beforeAutospacing="1" w:afterLines="0" w:after="0"/>
              <w:jc w:val="right"/>
              <w:rPr>
                <w:rFonts w:cstheme="minorHAnsi"/>
              </w:rPr>
            </w:pPr>
            <w:r w:rsidRPr="00D06850">
              <w:rPr>
                <w:rFonts w:cstheme="minorHAnsi"/>
              </w:rPr>
              <w:t xml:space="preserve">240 </w:t>
            </w:r>
          </w:p>
        </w:tc>
        <w:tc>
          <w:tcPr>
            <w:tcW w:w="0" w:type="auto"/>
            <w:vAlign w:val="center"/>
          </w:tcPr>
          <w:p w14:paraId="6874328C" w14:textId="77777777" w:rsidR="008C0C72" w:rsidRPr="00D06850" w:rsidRDefault="008C0C72" w:rsidP="00F5434A">
            <w:pPr>
              <w:spacing w:before="100" w:beforeAutospacing="1" w:afterLines="0" w:after="0"/>
              <w:jc w:val="right"/>
              <w:rPr>
                <w:rFonts w:cstheme="minorHAnsi"/>
              </w:rPr>
            </w:pPr>
            <w:r w:rsidRPr="00D06850">
              <w:rPr>
                <w:rFonts w:cstheme="minorHAnsi"/>
              </w:rPr>
              <w:t xml:space="preserve">230 </w:t>
            </w:r>
          </w:p>
        </w:tc>
      </w:tr>
      <w:tr w:rsidR="008C0C72" w:rsidRPr="00D06850" w14:paraId="47E71B73" w14:textId="77777777" w:rsidTr="00F5434A">
        <w:trPr>
          <w:trHeight w:val="432"/>
          <w:jc w:val="center"/>
        </w:trPr>
        <w:tc>
          <w:tcPr>
            <w:tcW w:w="0" w:type="auto"/>
            <w:vAlign w:val="center"/>
          </w:tcPr>
          <w:p w14:paraId="16C6E26D" w14:textId="77777777" w:rsidR="008C0C72" w:rsidRPr="00D06850" w:rsidRDefault="008C0C72" w:rsidP="00F5434A">
            <w:pPr>
              <w:spacing w:before="100" w:beforeAutospacing="1" w:afterLines="0" w:after="0"/>
              <w:rPr>
                <w:rFonts w:cstheme="minorHAnsi"/>
              </w:rPr>
            </w:pPr>
            <w:r w:rsidRPr="00D06850">
              <w:rPr>
                <w:rFonts w:cstheme="minorHAnsi"/>
              </w:rPr>
              <w:t>Strain, %</w:t>
            </w:r>
          </w:p>
        </w:tc>
        <w:tc>
          <w:tcPr>
            <w:tcW w:w="0" w:type="auto"/>
            <w:vAlign w:val="center"/>
          </w:tcPr>
          <w:p w14:paraId="66E9276B" w14:textId="77777777" w:rsidR="008C0C72" w:rsidRPr="00D06850" w:rsidRDefault="008C0C72" w:rsidP="00F5434A">
            <w:pPr>
              <w:spacing w:before="100" w:beforeAutospacing="1" w:afterLines="0" w:after="0"/>
              <w:jc w:val="right"/>
              <w:rPr>
                <w:rFonts w:cstheme="minorHAnsi"/>
              </w:rPr>
            </w:pPr>
            <w:r w:rsidRPr="00D06850">
              <w:rPr>
                <w:rFonts w:cstheme="minorHAnsi"/>
              </w:rPr>
              <w:t xml:space="preserve">2.0 </w:t>
            </w:r>
          </w:p>
        </w:tc>
        <w:tc>
          <w:tcPr>
            <w:tcW w:w="0" w:type="auto"/>
            <w:vAlign w:val="center"/>
          </w:tcPr>
          <w:p w14:paraId="199A1A13" w14:textId="77777777" w:rsidR="008C0C72" w:rsidRPr="00D06850" w:rsidRDefault="008C0C72" w:rsidP="00F5434A">
            <w:pPr>
              <w:spacing w:before="100" w:beforeAutospacing="1" w:afterLines="0" w:after="0"/>
              <w:jc w:val="right"/>
              <w:rPr>
                <w:rFonts w:cstheme="minorHAnsi"/>
              </w:rPr>
            </w:pPr>
            <w:r w:rsidRPr="00D06850">
              <w:rPr>
                <w:rFonts w:cstheme="minorHAnsi"/>
              </w:rPr>
              <w:t xml:space="preserve">2.1 </w:t>
            </w:r>
          </w:p>
        </w:tc>
      </w:tr>
      <w:tr w:rsidR="008C0C72" w:rsidRPr="00D06850" w14:paraId="64A96E0F" w14:textId="77777777" w:rsidTr="00F5434A">
        <w:trPr>
          <w:trHeight w:val="432"/>
          <w:jc w:val="center"/>
        </w:trPr>
        <w:tc>
          <w:tcPr>
            <w:tcW w:w="0" w:type="auto"/>
            <w:vAlign w:val="center"/>
          </w:tcPr>
          <w:p w14:paraId="0814EEBC" w14:textId="77777777" w:rsidR="008C0C72" w:rsidRPr="00D06850" w:rsidRDefault="008C0C72" w:rsidP="00F5434A">
            <w:pPr>
              <w:spacing w:before="100" w:beforeAutospacing="1" w:afterLines="0" w:after="0"/>
              <w:rPr>
                <w:rFonts w:cstheme="minorHAnsi"/>
              </w:rPr>
            </w:pPr>
            <w:r w:rsidRPr="00D06850">
              <w:rPr>
                <w:rFonts w:cstheme="minorHAnsi"/>
              </w:rPr>
              <w:t>Density, g/cm3</w:t>
            </w:r>
          </w:p>
        </w:tc>
        <w:tc>
          <w:tcPr>
            <w:tcW w:w="0" w:type="auto"/>
            <w:vAlign w:val="center"/>
          </w:tcPr>
          <w:p w14:paraId="2617619D" w14:textId="77777777" w:rsidR="008C0C72" w:rsidRPr="00D06850" w:rsidRDefault="008C0C72" w:rsidP="00F5434A">
            <w:pPr>
              <w:spacing w:before="100" w:beforeAutospacing="1" w:afterLines="0" w:after="0"/>
              <w:jc w:val="right"/>
              <w:rPr>
                <w:rFonts w:cstheme="minorHAnsi"/>
              </w:rPr>
            </w:pPr>
            <w:r w:rsidRPr="00D06850">
              <w:rPr>
                <w:rFonts w:cstheme="minorHAnsi"/>
              </w:rPr>
              <w:t xml:space="preserve">1.80 </w:t>
            </w:r>
          </w:p>
        </w:tc>
        <w:tc>
          <w:tcPr>
            <w:tcW w:w="0" w:type="auto"/>
            <w:vAlign w:val="center"/>
          </w:tcPr>
          <w:p w14:paraId="6A088A2A" w14:textId="77777777" w:rsidR="008C0C72" w:rsidRPr="00D06850" w:rsidRDefault="008C0C72" w:rsidP="00F5434A">
            <w:pPr>
              <w:spacing w:before="100" w:beforeAutospacing="1" w:afterLines="0" w:after="0"/>
              <w:jc w:val="right"/>
              <w:rPr>
                <w:rFonts w:cstheme="minorHAnsi"/>
              </w:rPr>
            </w:pPr>
            <w:r w:rsidRPr="00D06850">
              <w:rPr>
                <w:rFonts w:cstheme="minorHAnsi"/>
              </w:rPr>
              <w:t>1.80</w:t>
            </w:r>
          </w:p>
        </w:tc>
      </w:tr>
      <w:tr w:rsidR="008C0C72" w:rsidRPr="00D06850" w14:paraId="2877E0FD" w14:textId="77777777" w:rsidTr="00F5434A">
        <w:trPr>
          <w:trHeight w:val="432"/>
          <w:jc w:val="center"/>
        </w:trPr>
        <w:tc>
          <w:tcPr>
            <w:tcW w:w="0" w:type="auto"/>
            <w:vAlign w:val="center"/>
          </w:tcPr>
          <w:p w14:paraId="52F01881" w14:textId="77777777" w:rsidR="008C0C72" w:rsidRPr="00D06850" w:rsidRDefault="008C0C72" w:rsidP="00F5434A">
            <w:pPr>
              <w:spacing w:before="100" w:beforeAutospacing="1" w:afterLines="0" w:after="0"/>
              <w:rPr>
                <w:rFonts w:cstheme="minorHAnsi"/>
              </w:rPr>
            </w:pPr>
            <w:r w:rsidRPr="00D06850">
              <w:rPr>
                <w:rFonts w:cstheme="minorHAnsi"/>
              </w:rPr>
              <w:t>Filament diameter, µm</w:t>
            </w:r>
          </w:p>
        </w:tc>
        <w:tc>
          <w:tcPr>
            <w:tcW w:w="0" w:type="auto"/>
            <w:vAlign w:val="center"/>
          </w:tcPr>
          <w:p w14:paraId="5FE8EBA5" w14:textId="77777777" w:rsidR="008C0C72" w:rsidRPr="00D06850" w:rsidRDefault="008C0C72" w:rsidP="00F5434A">
            <w:pPr>
              <w:spacing w:before="100" w:beforeAutospacing="1" w:afterLines="0" w:after="0"/>
              <w:jc w:val="right"/>
              <w:rPr>
                <w:rFonts w:cstheme="minorHAnsi"/>
              </w:rPr>
            </w:pPr>
            <w:r w:rsidRPr="00D06850">
              <w:rPr>
                <w:rFonts w:cstheme="minorHAnsi"/>
              </w:rPr>
              <w:t xml:space="preserve">7.0 </w:t>
            </w:r>
          </w:p>
        </w:tc>
        <w:tc>
          <w:tcPr>
            <w:tcW w:w="0" w:type="auto"/>
            <w:vAlign w:val="center"/>
          </w:tcPr>
          <w:p w14:paraId="05A51088" w14:textId="77777777" w:rsidR="008C0C72" w:rsidRPr="00D06850" w:rsidRDefault="008C0C72" w:rsidP="00F5434A">
            <w:pPr>
              <w:spacing w:before="100" w:beforeAutospacing="1" w:afterLines="0" w:after="0"/>
              <w:jc w:val="right"/>
              <w:rPr>
                <w:rFonts w:cstheme="minorHAnsi"/>
              </w:rPr>
            </w:pPr>
            <w:r w:rsidRPr="00D06850">
              <w:rPr>
                <w:rFonts w:cstheme="minorHAnsi"/>
              </w:rPr>
              <w:t>7.0</w:t>
            </w:r>
          </w:p>
        </w:tc>
      </w:tr>
      <w:tr w:rsidR="008C0C72" w:rsidRPr="00D06850" w14:paraId="4BE15A04" w14:textId="77777777" w:rsidTr="00F5434A">
        <w:trPr>
          <w:trHeight w:val="432"/>
          <w:jc w:val="center"/>
        </w:trPr>
        <w:tc>
          <w:tcPr>
            <w:tcW w:w="0" w:type="auto"/>
            <w:vAlign w:val="center"/>
          </w:tcPr>
          <w:p w14:paraId="19FF0A80" w14:textId="77777777" w:rsidR="008C0C72" w:rsidRPr="00D06850" w:rsidRDefault="008C0C72" w:rsidP="00F5434A">
            <w:pPr>
              <w:spacing w:before="100" w:beforeAutospacing="1" w:afterLines="0" w:after="0"/>
              <w:rPr>
                <w:rFonts w:cstheme="minorHAnsi"/>
              </w:rPr>
            </w:pPr>
            <w:r w:rsidRPr="00D06850">
              <w:rPr>
                <w:rFonts w:cstheme="minorHAnsi"/>
              </w:rPr>
              <w:t>Yield 12 k, g/1000 m</w:t>
            </w:r>
          </w:p>
        </w:tc>
        <w:tc>
          <w:tcPr>
            <w:tcW w:w="0" w:type="auto"/>
            <w:vAlign w:val="center"/>
          </w:tcPr>
          <w:p w14:paraId="68429A01" w14:textId="77777777" w:rsidR="008C0C72" w:rsidRPr="00D06850" w:rsidRDefault="008C0C72" w:rsidP="00F5434A">
            <w:pPr>
              <w:spacing w:before="100" w:beforeAutospacing="1" w:afterLines="0" w:after="0"/>
              <w:jc w:val="right"/>
              <w:rPr>
                <w:rFonts w:cstheme="minorHAnsi"/>
              </w:rPr>
            </w:pPr>
            <w:r w:rsidRPr="00D06850">
              <w:rPr>
                <w:rFonts w:cstheme="minorHAnsi"/>
              </w:rPr>
              <w:t xml:space="preserve">800 </w:t>
            </w:r>
          </w:p>
        </w:tc>
        <w:tc>
          <w:tcPr>
            <w:tcW w:w="0" w:type="auto"/>
            <w:vAlign w:val="center"/>
          </w:tcPr>
          <w:p w14:paraId="5E1AF978" w14:textId="77777777" w:rsidR="008C0C72" w:rsidRPr="00D06850" w:rsidRDefault="008C0C72" w:rsidP="00F5434A">
            <w:pPr>
              <w:spacing w:before="100" w:beforeAutospacing="1" w:afterLines="0" w:after="0"/>
              <w:jc w:val="right"/>
              <w:rPr>
                <w:rFonts w:cstheme="minorHAnsi"/>
              </w:rPr>
            </w:pPr>
            <w:r w:rsidRPr="00D06850">
              <w:rPr>
                <w:rFonts w:cstheme="minorHAnsi"/>
              </w:rPr>
              <w:t>800</w:t>
            </w:r>
          </w:p>
        </w:tc>
      </w:tr>
      <w:tr w:rsidR="008C0C72" w:rsidRPr="00D06850" w14:paraId="0843B913" w14:textId="77777777" w:rsidTr="00F5434A">
        <w:trPr>
          <w:trHeight w:val="432"/>
          <w:jc w:val="center"/>
        </w:trPr>
        <w:tc>
          <w:tcPr>
            <w:tcW w:w="0" w:type="auto"/>
            <w:vAlign w:val="center"/>
          </w:tcPr>
          <w:p w14:paraId="1F473B19" w14:textId="77777777" w:rsidR="008C0C72" w:rsidRPr="00D06850" w:rsidRDefault="008C0C72" w:rsidP="00F5434A">
            <w:pPr>
              <w:spacing w:before="100" w:beforeAutospacing="1" w:afterLines="0" w:after="0"/>
              <w:rPr>
                <w:rFonts w:cstheme="minorHAnsi"/>
              </w:rPr>
            </w:pPr>
            <w:r w:rsidRPr="00D06850">
              <w:rPr>
                <w:rFonts w:cstheme="minorHAnsi"/>
              </w:rPr>
              <w:t>Yield 24 k, g/1000 m</w:t>
            </w:r>
          </w:p>
        </w:tc>
        <w:tc>
          <w:tcPr>
            <w:tcW w:w="0" w:type="auto"/>
            <w:vAlign w:val="center"/>
          </w:tcPr>
          <w:p w14:paraId="0AB2FA4A" w14:textId="77777777" w:rsidR="008C0C72" w:rsidRPr="00D06850" w:rsidRDefault="008C0C72" w:rsidP="00F5434A">
            <w:pPr>
              <w:spacing w:before="100" w:beforeAutospacing="1" w:afterLines="0" w:after="0"/>
              <w:jc w:val="right"/>
              <w:rPr>
                <w:rFonts w:cstheme="minorHAnsi"/>
              </w:rPr>
            </w:pPr>
            <w:r w:rsidRPr="00D06850">
              <w:rPr>
                <w:rFonts w:cstheme="minorHAnsi"/>
              </w:rPr>
              <w:t xml:space="preserve">1,650 </w:t>
            </w:r>
          </w:p>
        </w:tc>
        <w:tc>
          <w:tcPr>
            <w:tcW w:w="0" w:type="auto"/>
            <w:vAlign w:val="center"/>
          </w:tcPr>
          <w:p w14:paraId="0F3891F2" w14:textId="77777777" w:rsidR="008C0C72" w:rsidRPr="00D06850" w:rsidRDefault="008C0C72" w:rsidP="00F5434A">
            <w:pPr>
              <w:spacing w:before="100" w:beforeAutospacing="1" w:afterLines="0" w:after="0"/>
              <w:jc w:val="right"/>
              <w:rPr>
                <w:rFonts w:cstheme="minorHAnsi"/>
              </w:rPr>
            </w:pPr>
            <w:r w:rsidRPr="00D06850">
              <w:rPr>
                <w:rFonts w:cstheme="minorHAnsi"/>
              </w:rPr>
              <w:t>1,650</w:t>
            </w:r>
          </w:p>
        </w:tc>
      </w:tr>
      <w:tr w:rsidR="008C0C72" w:rsidRPr="00D06850" w14:paraId="5A99F22E" w14:textId="77777777" w:rsidTr="00F5434A">
        <w:trPr>
          <w:trHeight w:val="432"/>
          <w:jc w:val="center"/>
        </w:trPr>
        <w:tc>
          <w:tcPr>
            <w:tcW w:w="0" w:type="auto"/>
            <w:vAlign w:val="center"/>
          </w:tcPr>
          <w:p w14:paraId="291FBE4F" w14:textId="77777777" w:rsidR="008C0C72" w:rsidRPr="00D06850" w:rsidRDefault="008C0C72" w:rsidP="00F5434A">
            <w:pPr>
              <w:spacing w:before="100" w:beforeAutospacing="1" w:afterLines="0" w:after="0"/>
              <w:rPr>
                <w:rFonts w:cstheme="minorHAnsi"/>
              </w:rPr>
            </w:pPr>
            <w:r w:rsidRPr="00D06850">
              <w:rPr>
                <w:rFonts w:cstheme="minorHAnsi"/>
              </w:rPr>
              <w:t>Sizing type and amount, %</w:t>
            </w:r>
          </w:p>
        </w:tc>
        <w:tc>
          <w:tcPr>
            <w:tcW w:w="0" w:type="auto"/>
            <w:vAlign w:val="center"/>
          </w:tcPr>
          <w:p w14:paraId="41D49D36" w14:textId="77777777" w:rsidR="008C0C72" w:rsidRPr="00D06850" w:rsidRDefault="008C0C72" w:rsidP="00F5434A">
            <w:pPr>
              <w:spacing w:before="100" w:beforeAutospacing="1" w:afterLines="0" w:after="0"/>
              <w:jc w:val="right"/>
              <w:rPr>
                <w:rFonts w:cstheme="minorHAnsi"/>
              </w:rPr>
            </w:pPr>
            <w:r w:rsidRPr="00D06850">
              <w:rPr>
                <w:rFonts w:cstheme="minorHAnsi"/>
              </w:rPr>
              <w:t xml:space="preserve">31 E, 0.5 </w:t>
            </w:r>
          </w:p>
        </w:tc>
        <w:tc>
          <w:tcPr>
            <w:tcW w:w="0" w:type="auto"/>
            <w:vAlign w:val="center"/>
          </w:tcPr>
          <w:p w14:paraId="14A00985" w14:textId="77777777" w:rsidR="008C0C72" w:rsidRPr="00D06850" w:rsidRDefault="008C0C72" w:rsidP="00F5434A">
            <w:pPr>
              <w:spacing w:before="100" w:beforeAutospacing="1" w:afterLines="0" w:after="0"/>
              <w:jc w:val="right"/>
              <w:rPr>
                <w:rFonts w:cstheme="minorHAnsi"/>
              </w:rPr>
            </w:pPr>
            <w:r w:rsidRPr="00D06850">
              <w:rPr>
                <w:rFonts w:cstheme="minorHAnsi"/>
              </w:rPr>
              <w:t>60 E, 0.3</w:t>
            </w:r>
          </w:p>
        </w:tc>
      </w:tr>
    </w:tbl>
    <w:p w14:paraId="5EECB7C2" w14:textId="77777777" w:rsidR="008C0C72" w:rsidRDefault="008C0C72" w:rsidP="008C0C72">
      <w:pPr>
        <w:spacing w:before="100" w:beforeAutospacing="1" w:afterLines="0" w:after="100" w:afterAutospacing="1"/>
        <w:rPr>
          <w:b/>
          <w:szCs w:val="20"/>
        </w:rPr>
      </w:pPr>
      <w:bookmarkStart w:id="4" w:name="_Ref2868505"/>
    </w:p>
    <w:p w14:paraId="3A5280A4" w14:textId="77777777" w:rsidR="008C0C72" w:rsidRPr="00D06850" w:rsidRDefault="008C0C72" w:rsidP="008C0C72">
      <w:pPr>
        <w:pBdr>
          <w:bottom w:val="single" w:sz="4" w:space="1" w:color="auto"/>
        </w:pBdr>
        <w:spacing w:before="100" w:beforeAutospacing="1" w:afterLines="0" w:after="100" w:afterAutospacing="1"/>
        <w:rPr>
          <w:b/>
          <w:szCs w:val="20"/>
        </w:rPr>
      </w:pPr>
      <w:r w:rsidRPr="00D06850">
        <w:rPr>
          <w:b/>
          <w:szCs w:val="20"/>
        </w:rPr>
        <w:lastRenderedPageBreak/>
        <w:t xml:space="preserve">Table S </w:t>
      </w:r>
      <w:r w:rsidRPr="00D06850">
        <w:rPr>
          <w:b/>
          <w:szCs w:val="20"/>
        </w:rPr>
        <w:fldChar w:fldCharType="begin"/>
      </w:r>
      <w:r w:rsidRPr="00D06850">
        <w:rPr>
          <w:b/>
          <w:szCs w:val="20"/>
        </w:rPr>
        <w:instrText xml:space="preserve"> SEQ Table_S \* ARABIC </w:instrText>
      </w:r>
      <w:r w:rsidRPr="00D06850">
        <w:rPr>
          <w:b/>
          <w:szCs w:val="20"/>
        </w:rPr>
        <w:fldChar w:fldCharType="separate"/>
      </w:r>
      <w:r w:rsidR="00E5522C">
        <w:rPr>
          <w:b/>
          <w:noProof/>
          <w:szCs w:val="20"/>
        </w:rPr>
        <w:t>3</w:t>
      </w:r>
      <w:r w:rsidRPr="00D06850">
        <w:rPr>
          <w:b/>
          <w:szCs w:val="20"/>
        </w:rPr>
        <w:fldChar w:fldCharType="end"/>
      </w:r>
      <w:bookmarkEnd w:id="4"/>
      <w:r w:rsidRPr="00D06850">
        <w:rPr>
          <w:b/>
          <w:szCs w:val="20"/>
        </w:rPr>
        <w:t>: Components for acrylonitrile polymerization *</w:t>
      </w:r>
    </w:p>
    <w:tbl>
      <w:tblPr>
        <w:tblW w:w="0" w:type="auto"/>
        <w:jc w:val="center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2263"/>
        <w:gridCol w:w="822"/>
        <w:gridCol w:w="1386"/>
      </w:tblGrid>
      <w:tr w:rsidR="008C0C72" w:rsidRPr="00D06850" w14:paraId="5028998C" w14:textId="77777777" w:rsidTr="00E5522C">
        <w:trPr>
          <w:trHeight w:val="432"/>
          <w:jc w:val="center"/>
        </w:trPr>
        <w:tc>
          <w:tcPr>
            <w:tcW w:w="0" w:type="auto"/>
            <w:tcBorders>
              <w:top w:val="single" w:sz="4" w:space="0" w:color="auto"/>
              <w:bottom w:val="single" w:sz="8" w:space="0" w:color="000000" w:themeColor="text1"/>
            </w:tcBorders>
            <w:shd w:val="clear" w:color="auto" w:fill="auto"/>
            <w:noWrap/>
            <w:hideMark/>
          </w:tcPr>
          <w:p w14:paraId="0A1DF464" w14:textId="77777777" w:rsidR="008C0C72" w:rsidRPr="00D06850" w:rsidRDefault="008C0C72" w:rsidP="00F5434A">
            <w:pPr>
              <w:spacing w:before="100" w:beforeAutospacing="1" w:after="480" w:afterAutospacing="1"/>
              <w:rPr>
                <w:rFonts w:eastAsia="Times New Roman" w:cs="Times New Roman"/>
                <w:b/>
                <w:color w:val="000000"/>
                <w:szCs w:val="20"/>
              </w:rPr>
            </w:pPr>
            <w:r w:rsidRPr="00D06850">
              <w:rPr>
                <w:rFonts w:eastAsia="Times New Roman" w:cs="Times New Roman"/>
                <w:b/>
                <w:color w:val="000000"/>
                <w:szCs w:val="20"/>
              </w:rPr>
              <w:t>Component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8" w:space="0" w:color="000000" w:themeColor="text1"/>
            </w:tcBorders>
            <w:shd w:val="clear" w:color="auto" w:fill="auto"/>
            <w:noWrap/>
            <w:hideMark/>
          </w:tcPr>
          <w:p w14:paraId="3A354784" w14:textId="77777777" w:rsidR="008C0C72" w:rsidRPr="00D06850" w:rsidRDefault="008C0C72" w:rsidP="00F5434A">
            <w:pPr>
              <w:spacing w:before="100" w:beforeAutospacing="1" w:after="480" w:afterAutospacing="1"/>
              <w:jc w:val="right"/>
              <w:rPr>
                <w:rFonts w:eastAsia="Times New Roman" w:cs="Times New Roman"/>
                <w:b/>
                <w:color w:val="000000"/>
                <w:szCs w:val="20"/>
              </w:rPr>
            </w:pPr>
            <w:proofErr w:type="spellStart"/>
            <w:r w:rsidRPr="00D06850">
              <w:rPr>
                <w:rFonts w:eastAsia="Times New Roman" w:cs="Times New Roman"/>
                <w:b/>
                <w:color w:val="000000"/>
                <w:szCs w:val="20"/>
              </w:rPr>
              <w:t>Wt</w:t>
            </w:r>
            <w:proofErr w:type="spellEnd"/>
            <w:r w:rsidRPr="00D06850">
              <w:rPr>
                <w:rFonts w:eastAsia="Times New Roman" w:cs="Times New Roman"/>
                <w:b/>
                <w:color w:val="000000"/>
                <w:szCs w:val="20"/>
              </w:rPr>
              <w:t>, %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8" w:space="0" w:color="000000" w:themeColor="text1"/>
            </w:tcBorders>
            <w:shd w:val="clear" w:color="auto" w:fill="auto"/>
            <w:noWrap/>
            <w:hideMark/>
          </w:tcPr>
          <w:p w14:paraId="29056CB8" w14:textId="77777777" w:rsidR="008C0C72" w:rsidRPr="00D06850" w:rsidRDefault="008C0C72" w:rsidP="00F5434A">
            <w:pPr>
              <w:spacing w:before="100" w:beforeAutospacing="1" w:after="480" w:afterAutospacing="1"/>
              <w:jc w:val="right"/>
              <w:rPr>
                <w:rFonts w:eastAsia="Times New Roman" w:cs="Times New Roman"/>
                <w:b/>
                <w:color w:val="000000"/>
                <w:szCs w:val="20"/>
              </w:rPr>
            </w:pPr>
            <w:r w:rsidRPr="00D06850">
              <w:rPr>
                <w:rFonts w:eastAsia="Times New Roman" w:cs="Times New Roman"/>
                <w:b/>
                <w:color w:val="000000"/>
                <w:szCs w:val="20"/>
              </w:rPr>
              <w:t xml:space="preserve">Amount, </w:t>
            </w:r>
            <w:r w:rsidR="00F5434A">
              <w:rPr>
                <w:rFonts w:eastAsia="Times New Roman" w:cs="Times New Roman"/>
                <w:b/>
                <w:color w:val="000000"/>
                <w:szCs w:val="20"/>
              </w:rPr>
              <w:t>kg</w:t>
            </w:r>
          </w:p>
        </w:tc>
      </w:tr>
      <w:tr w:rsidR="008C0C72" w:rsidRPr="00D06850" w14:paraId="07DA7E09" w14:textId="77777777" w:rsidTr="00E5522C">
        <w:trPr>
          <w:trHeight w:val="432"/>
          <w:jc w:val="center"/>
        </w:trPr>
        <w:tc>
          <w:tcPr>
            <w:tcW w:w="0" w:type="auto"/>
            <w:tcBorders>
              <w:top w:val="single" w:sz="8" w:space="0" w:color="000000" w:themeColor="text1"/>
              <w:bottom w:val="nil"/>
            </w:tcBorders>
            <w:shd w:val="clear" w:color="auto" w:fill="auto"/>
            <w:noWrap/>
            <w:vAlign w:val="center"/>
            <w:hideMark/>
          </w:tcPr>
          <w:p w14:paraId="40976D5F" w14:textId="77777777" w:rsidR="008C0C72" w:rsidRPr="00D06850" w:rsidRDefault="008C0C72" w:rsidP="00F5434A">
            <w:pPr>
              <w:spacing w:before="100" w:beforeAutospacing="1" w:after="480" w:afterAutospacing="1"/>
              <w:rPr>
                <w:rFonts w:eastAsia="Times New Roman" w:cs="Times New Roman"/>
                <w:b/>
                <w:color w:val="000000"/>
                <w:szCs w:val="20"/>
              </w:rPr>
            </w:pPr>
            <w:r w:rsidRPr="00D06850">
              <w:rPr>
                <w:rFonts w:eastAsia="Times New Roman" w:cs="Times New Roman"/>
                <w:bCs/>
                <w:color w:val="000000"/>
                <w:szCs w:val="20"/>
              </w:rPr>
              <w:t>Acrylonitrile (AN)</w:t>
            </w:r>
          </w:p>
        </w:tc>
        <w:tc>
          <w:tcPr>
            <w:tcW w:w="0" w:type="auto"/>
            <w:tcBorders>
              <w:top w:val="single" w:sz="8" w:space="0" w:color="000000" w:themeColor="text1"/>
              <w:bottom w:val="nil"/>
            </w:tcBorders>
            <w:shd w:val="clear" w:color="auto" w:fill="auto"/>
            <w:noWrap/>
            <w:vAlign w:val="center"/>
            <w:hideMark/>
          </w:tcPr>
          <w:p w14:paraId="0C4BA35E" w14:textId="77777777" w:rsidR="008C0C72" w:rsidRPr="00D06850" w:rsidRDefault="008C0C72" w:rsidP="00F5434A">
            <w:pPr>
              <w:spacing w:before="100" w:beforeAutospacing="1" w:after="480" w:afterAutospacing="1"/>
              <w:jc w:val="right"/>
              <w:rPr>
                <w:rFonts w:eastAsia="Times New Roman" w:cs="Times New Roman"/>
                <w:b/>
                <w:bCs/>
                <w:color w:val="000000"/>
                <w:szCs w:val="20"/>
              </w:rPr>
            </w:pPr>
            <w:r w:rsidRPr="00D06850">
              <w:rPr>
                <w:rFonts w:eastAsia="Times New Roman" w:cs="Times New Roman"/>
                <w:bCs/>
                <w:color w:val="000000"/>
                <w:szCs w:val="20"/>
              </w:rPr>
              <w:t>95</w:t>
            </w:r>
          </w:p>
        </w:tc>
        <w:tc>
          <w:tcPr>
            <w:tcW w:w="0" w:type="auto"/>
            <w:tcBorders>
              <w:top w:val="single" w:sz="8" w:space="0" w:color="000000" w:themeColor="text1"/>
              <w:bottom w:val="nil"/>
            </w:tcBorders>
            <w:shd w:val="clear" w:color="auto" w:fill="auto"/>
            <w:noWrap/>
            <w:vAlign w:val="center"/>
          </w:tcPr>
          <w:p w14:paraId="4CC6F60F" w14:textId="77777777" w:rsidR="008C0C72" w:rsidRPr="00D06850" w:rsidRDefault="008C0C72" w:rsidP="00F5434A">
            <w:pPr>
              <w:spacing w:before="100" w:beforeAutospacing="1" w:after="480" w:afterAutospacing="1"/>
              <w:jc w:val="right"/>
              <w:rPr>
                <w:rFonts w:eastAsia="Times New Roman" w:cs="Times New Roman"/>
                <w:b/>
                <w:bCs/>
                <w:color w:val="000000"/>
                <w:szCs w:val="20"/>
              </w:rPr>
            </w:pPr>
            <w:r w:rsidRPr="00D06850">
              <w:rPr>
                <w:rFonts w:eastAsia="Times New Roman" w:cs="Times New Roman"/>
                <w:bCs/>
                <w:color w:val="000000"/>
                <w:szCs w:val="20"/>
              </w:rPr>
              <w:t>1.12</w:t>
            </w:r>
          </w:p>
        </w:tc>
      </w:tr>
      <w:tr w:rsidR="008C0C72" w:rsidRPr="00D06850" w14:paraId="427A2F53" w14:textId="77777777" w:rsidTr="00F5434A">
        <w:trPr>
          <w:trHeight w:val="432"/>
          <w:jc w:val="center"/>
        </w:trPr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421D7EA" w14:textId="77777777" w:rsidR="008C0C72" w:rsidRPr="00D06850" w:rsidRDefault="008C0C72" w:rsidP="00F5434A">
            <w:pPr>
              <w:spacing w:before="100" w:beforeAutospacing="1" w:after="480" w:afterAutospacing="1"/>
              <w:rPr>
                <w:rFonts w:eastAsia="Times New Roman" w:cs="Times New Roman"/>
                <w:b/>
                <w:color w:val="000000"/>
                <w:szCs w:val="20"/>
              </w:rPr>
            </w:pPr>
            <w:r w:rsidRPr="00D06850">
              <w:rPr>
                <w:rFonts w:eastAsia="Times New Roman" w:cs="Times New Roman"/>
                <w:color w:val="000000"/>
                <w:szCs w:val="20"/>
              </w:rPr>
              <w:t>Methyl acrylate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1651224" w14:textId="77777777" w:rsidR="008C0C72" w:rsidRPr="00D06850" w:rsidRDefault="008C0C72" w:rsidP="00F5434A">
            <w:pPr>
              <w:spacing w:before="100" w:beforeAutospacing="1" w:after="480" w:afterAutospacing="1"/>
              <w:jc w:val="right"/>
              <w:rPr>
                <w:rFonts w:eastAsia="Times New Roman" w:cs="Times New Roman"/>
                <w:b/>
                <w:color w:val="000000"/>
                <w:szCs w:val="20"/>
              </w:rPr>
            </w:pPr>
            <w:r w:rsidRPr="00D06850">
              <w:rPr>
                <w:rFonts w:eastAsia="Times New Roman" w:cs="Times New Roman"/>
                <w:color w:val="000000"/>
                <w:szCs w:val="20"/>
              </w:rPr>
              <w:t>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1D75924C" w14:textId="77777777" w:rsidR="008C0C72" w:rsidRPr="00D06850" w:rsidRDefault="008C0C72" w:rsidP="00F5434A">
            <w:pPr>
              <w:spacing w:before="100" w:beforeAutospacing="1" w:after="480" w:afterAutospacing="1"/>
              <w:jc w:val="right"/>
              <w:rPr>
                <w:rFonts w:eastAsia="Times New Roman" w:cs="Times New Roman"/>
                <w:b/>
                <w:color w:val="000000"/>
                <w:szCs w:val="20"/>
              </w:rPr>
            </w:pPr>
            <w:r w:rsidRPr="00D06850">
              <w:rPr>
                <w:rFonts w:eastAsia="Times New Roman" w:cs="Times New Roman"/>
                <w:color w:val="000000"/>
                <w:szCs w:val="20"/>
              </w:rPr>
              <w:t>0.05</w:t>
            </w:r>
          </w:p>
        </w:tc>
      </w:tr>
      <w:tr w:rsidR="008C0C72" w:rsidRPr="00D06850" w14:paraId="3597E5F3" w14:textId="77777777" w:rsidTr="00F5434A">
        <w:trPr>
          <w:trHeight w:val="432"/>
          <w:jc w:val="center"/>
        </w:trPr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4764D97" w14:textId="77777777" w:rsidR="008C0C72" w:rsidRPr="00D06850" w:rsidRDefault="008C0C72" w:rsidP="00F5434A">
            <w:pPr>
              <w:spacing w:before="100" w:beforeAutospacing="1" w:after="480" w:afterAutospacing="1"/>
              <w:rPr>
                <w:rFonts w:eastAsia="Times New Roman" w:cs="Times New Roman"/>
                <w:b/>
                <w:color w:val="000000"/>
                <w:szCs w:val="20"/>
              </w:rPr>
            </w:pPr>
            <w:proofErr w:type="spellStart"/>
            <w:r w:rsidRPr="00D06850">
              <w:rPr>
                <w:rFonts w:eastAsia="Times New Roman" w:cs="Times New Roman"/>
                <w:color w:val="000000"/>
                <w:szCs w:val="20"/>
              </w:rPr>
              <w:t>Itaconic</w:t>
            </w:r>
            <w:proofErr w:type="spellEnd"/>
            <w:r w:rsidRPr="00D06850">
              <w:rPr>
                <w:rFonts w:eastAsia="Times New Roman" w:cs="Times New Roman"/>
                <w:color w:val="000000"/>
                <w:szCs w:val="20"/>
              </w:rPr>
              <w:t xml:space="preserve"> acid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98B987C" w14:textId="77777777" w:rsidR="008C0C72" w:rsidRPr="00D06850" w:rsidRDefault="008C0C72" w:rsidP="00F5434A">
            <w:pPr>
              <w:spacing w:before="100" w:beforeAutospacing="1" w:after="480" w:afterAutospacing="1"/>
              <w:jc w:val="right"/>
              <w:rPr>
                <w:rFonts w:eastAsia="Times New Roman" w:cs="Times New Roman"/>
                <w:color w:val="000000"/>
                <w:szCs w:val="20"/>
              </w:rPr>
            </w:pPr>
            <w:r w:rsidRPr="00D06850">
              <w:rPr>
                <w:rFonts w:eastAsia="Times New Roman" w:cs="Times New Roman"/>
                <w:color w:val="000000"/>
                <w:szCs w:val="20"/>
              </w:rPr>
              <w:t>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6B65A5D6" w14:textId="77777777" w:rsidR="008C0C72" w:rsidRPr="00D06850" w:rsidRDefault="008C0C72" w:rsidP="00F5434A">
            <w:pPr>
              <w:spacing w:before="100" w:beforeAutospacing="1" w:after="480" w:afterAutospacing="1"/>
              <w:jc w:val="right"/>
              <w:rPr>
                <w:color w:val="000000"/>
                <w:szCs w:val="20"/>
              </w:rPr>
            </w:pPr>
            <w:r w:rsidRPr="00D06850">
              <w:rPr>
                <w:color w:val="000000"/>
                <w:szCs w:val="20"/>
              </w:rPr>
              <w:t>0.01</w:t>
            </w:r>
          </w:p>
        </w:tc>
      </w:tr>
      <w:tr w:rsidR="008C0C72" w:rsidRPr="00D06850" w14:paraId="0CB88078" w14:textId="77777777" w:rsidTr="00F5434A">
        <w:trPr>
          <w:trHeight w:val="432"/>
          <w:jc w:val="center"/>
        </w:trPr>
        <w:tc>
          <w:tcPr>
            <w:tcW w:w="0" w:type="auto"/>
            <w:tcBorders>
              <w:top w:val="nil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14:paraId="1F5D61A3" w14:textId="77777777" w:rsidR="008C0C72" w:rsidRPr="00D06850" w:rsidRDefault="008C0C72" w:rsidP="00F5434A">
            <w:pPr>
              <w:spacing w:before="100" w:beforeAutospacing="1" w:after="480" w:afterAutospacing="1"/>
              <w:rPr>
                <w:rFonts w:eastAsia="Times New Roman" w:cs="Times New Roman"/>
                <w:b/>
                <w:color w:val="000000"/>
                <w:szCs w:val="20"/>
              </w:rPr>
            </w:pPr>
            <w:r w:rsidRPr="00D06850">
              <w:rPr>
                <w:rFonts w:eastAsia="Times New Roman" w:cs="Times New Roman"/>
                <w:color w:val="000000"/>
                <w:szCs w:val="20"/>
              </w:rPr>
              <w:t>Demineralized water</w:t>
            </w:r>
          </w:p>
        </w:tc>
        <w:tc>
          <w:tcPr>
            <w:tcW w:w="0" w:type="auto"/>
            <w:tcBorders>
              <w:top w:val="nil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14:paraId="5C777332" w14:textId="77777777" w:rsidR="008C0C72" w:rsidRPr="00D06850" w:rsidRDefault="008C0C72" w:rsidP="00F5434A">
            <w:pPr>
              <w:spacing w:before="100" w:beforeAutospacing="1" w:after="480" w:afterAutospacing="1"/>
              <w:jc w:val="right"/>
              <w:rPr>
                <w:rFonts w:eastAsia="Times New Roman" w:cs="Times New Roman"/>
                <w:color w:val="000000"/>
                <w:szCs w:val="20"/>
              </w:rPr>
            </w:pPr>
            <w:r w:rsidRPr="00D06850">
              <w:rPr>
                <w:rFonts w:eastAsia="Times New Roman" w:cs="Times New Roman"/>
                <w:color w:val="000000"/>
                <w:szCs w:val="20"/>
              </w:rPr>
              <w:t xml:space="preserve">65 </w:t>
            </w:r>
          </w:p>
        </w:tc>
        <w:tc>
          <w:tcPr>
            <w:tcW w:w="0" w:type="auto"/>
            <w:tcBorders>
              <w:top w:val="nil"/>
              <w:bottom w:val="single" w:sz="8" w:space="0" w:color="000000" w:themeColor="text1"/>
            </w:tcBorders>
            <w:shd w:val="clear" w:color="auto" w:fill="auto"/>
            <w:noWrap/>
            <w:vAlign w:val="center"/>
          </w:tcPr>
          <w:p w14:paraId="6D8B1BDB" w14:textId="77777777" w:rsidR="008C0C72" w:rsidRPr="00D06850" w:rsidRDefault="008C0C72" w:rsidP="00F5434A">
            <w:pPr>
              <w:spacing w:before="100" w:beforeAutospacing="1" w:after="480" w:afterAutospacing="1"/>
              <w:jc w:val="right"/>
              <w:rPr>
                <w:color w:val="000000"/>
                <w:szCs w:val="20"/>
              </w:rPr>
            </w:pPr>
            <w:r w:rsidRPr="00D06850">
              <w:rPr>
                <w:color w:val="000000"/>
                <w:szCs w:val="20"/>
              </w:rPr>
              <w:t>0.76</w:t>
            </w:r>
          </w:p>
        </w:tc>
      </w:tr>
    </w:tbl>
    <w:p w14:paraId="1D254241" w14:textId="77777777" w:rsidR="008C0C72" w:rsidRPr="00D06850" w:rsidRDefault="008C0C72" w:rsidP="008C0C72">
      <w:pPr>
        <w:pBdr>
          <w:bottom w:val="single" w:sz="4" w:space="1" w:color="auto"/>
        </w:pBdr>
        <w:spacing w:before="100" w:beforeAutospacing="1" w:afterLines="0" w:after="100" w:afterAutospacing="1"/>
        <w:rPr>
          <w:sz w:val="20"/>
          <w:szCs w:val="20"/>
        </w:rPr>
      </w:pPr>
      <w:bookmarkStart w:id="5" w:name="_Ref532805493"/>
      <w:r w:rsidRPr="00D06850">
        <w:rPr>
          <w:sz w:val="20"/>
          <w:szCs w:val="20"/>
        </w:rPr>
        <w:t xml:space="preserve">*According to </w:t>
      </w:r>
      <w:proofErr w:type="spellStart"/>
      <w:r w:rsidRPr="00D06850">
        <w:rPr>
          <w:sz w:val="20"/>
          <w:szCs w:val="20"/>
        </w:rPr>
        <w:t>MegaCarbon</w:t>
      </w:r>
      <w:proofErr w:type="spellEnd"/>
      <w:r w:rsidRPr="00D06850">
        <w:rPr>
          <w:sz w:val="20"/>
          <w:szCs w:val="20"/>
        </w:rPr>
        <w:t xml:space="preserve"> project, data provided by </w:t>
      </w:r>
      <w:proofErr w:type="spellStart"/>
      <w:r w:rsidRPr="00D06850">
        <w:rPr>
          <w:sz w:val="20"/>
        </w:rPr>
        <w:t>Institut</w:t>
      </w:r>
      <w:proofErr w:type="spellEnd"/>
      <w:r w:rsidRPr="00D06850">
        <w:rPr>
          <w:sz w:val="20"/>
        </w:rPr>
        <w:t xml:space="preserve"> </w:t>
      </w:r>
      <w:proofErr w:type="spellStart"/>
      <w:r w:rsidRPr="00D06850">
        <w:rPr>
          <w:sz w:val="20"/>
        </w:rPr>
        <w:t>für</w:t>
      </w:r>
      <w:proofErr w:type="spellEnd"/>
      <w:r w:rsidRPr="00D06850">
        <w:rPr>
          <w:sz w:val="20"/>
        </w:rPr>
        <w:t xml:space="preserve"> </w:t>
      </w:r>
      <w:proofErr w:type="spellStart"/>
      <w:r w:rsidRPr="00D06850">
        <w:rPr>
          <w:sz w:val="20"/>
        </w:rPr>
        <w:t>Textiltechnik</w:t>
      </w:r>
      <w:proofErr w:type="spellEnd"/>
      <w:r w:rsidRPr="00D06850">
        <w:rPr>
          <w:sz w:val="20"/>
        </w:rPr>
        <w:t xml:space="preserve"> of RWTH Aachen University</w:t>
      </w:r>
      <w:r w:rsidRPr="00D06850">
        <w:rPr>
          <w:sz w:val="20"/>
          <w:szCs w:val="20"/>
        </w:rPr>
        <w:t xml:space="preserve"> </w:t>
      </w:r>
    </w:p>
    <w:p w14:paraId="396B761B" w14:textId="77777777" w:rsidR="008C0C72" w:rsidRPr="00D06850" w:rsidRDefault="008C0C72" w:rsidP="008C0C72">
      <w:pPr>
        <w:pBdr>
          <w:bottom w:val="single" w:sz="4" w:space="1" w:color="auto"/>
        </w:pBdr>
        <w:spacing w:before="100" w:beforeAutospacing="1" w:afterLines="0" w:after="100" w:afterAutospacing="1"/>
        <w:rPr>
          <w:b/>
          <w:szCs w:val="20"/>
        </w:rPr>
      </w:pPr>
      <w:bookmarkStart w:id="6" w:name="_Ref2868547"/>
      <w:r w:rsidRPr="00D06850">
        <w:rPr>
          <w:b/>
          <w:szCs w:val="20"/>
        </w:rPr>
        <w:t xml:space="preserve">Table S </w:t>
      </w:r>
      <w:r w:rsidRPr="00D06850">
        <w:rPr>
          <w:b/>
          <w:szCs w:val="20"/>
        </w:rPr>
        <w:fldChar w:fldCharType="begin"/>
      </w:r>
      <w:r w:rsidRPr="00D06850">
        <w:rPr>
          <w:b/>
          <w:szCs w:val="20"/>
        </w:rPr>
        <w:instrText xml:space="preserve"> SEQ Table_S \* ARABIC </w:instrText>
      </w:r>
      <w:r w:rsidRPr="00D06850">
        <w:rPr>
          <w:b/>
          <w:szCs w:val="20"/>
        </w:rPr>
        <w:fldChar w:fldCharType="separate"/>
      </w:r>
      <w:r w:rsidR="00E5522C">
        <w:rPr>
          <w:b/>
          <w:noProof/>
          <w:szCs w:val="20"/>
        </w:rPr>
        <w:t>4</w:t>
      </w:r>
      <w:r w:rsidRPr="00D06850">
        <w:rPr>
          <w:b/>
          <w:szCs w:val="20"/>
        </w:rPr>
        <w:fldChar w:fldCharType="end"/>
      </w:r>
      <w:bookmarkEnd w:id="5"/>
      <w:bookmarkEnd w:id="6"/>
      <w:r w:rsidRPr="00D06850">
        <w:rPr>
          <w:b/>
          <w:szCs w:val="20"/>
        </w:rPr>
        <w:t>: Polymerization energy requirement</w:t>
      </w:r>
      <w:r>
        <w:rPr>
          <w:noProof/>
        </w:rPr>
        <w:t xml:space="preserve"> </w:t>
      </w:r>
      <w:r w:rsidRPr="00D06850">
        <w:rPr>
          <w:noProof/>
        </w:rPr>
        <w:fldChar w:fldCharType="begin"/>
      </w:r>
      <w:r w:rsidRPr="00D06850">
        <w:rPr>
          <w:noProof/>
        </w:rPr>
        <w:instrText xml:space="preserve"> ADDIN EN.CITE &lt;EndNote&gt;&lt;Cite&gt;&lt;Author&gt;DOE&lt;/Author&gt;&lt;Year&gt;2017&lt;/Year&gt;&lt;RecNum&gt;82&lt;/RecNum&gt;&lt;DisplayText&gt;(DOE, 2017)&lt;/DisplayText&gt;&lt;record&gt;&lt;rec-number&gt;82&lt;/rec-number&gt;&lt;foreign-keys&gt;&lt;key app="EN" db-id="999rr9xemperwwe2rd5vpwpfeetf2r25ttra" timestamp="1537964537"&gt;82&lt;/key&gt;&lt;/foreign-keys&gt;&lt;ref-type name="Government Document"&gt;46&lt;/ref-type&gt;&lt;contributors&gt;&lt;authors&gt;&lt;author&gt;DOE&lt;/author&gt;&lt;/authors&gt;&lt;secondary-authors&gt;&lt;author&gt;U.S Department of Energy-Advanced Manufacturing Office&lt;/author&gt;&lt;/secondary-authors&gt;&lt;/contributors&gt;&lt;titles&gt;&lt;title&gt;Bandwidth Study on Energy Use and Potential Energy Saving Opportunities in U.S. Carbon Fiber Reinforced Polymer Manufacturing&lt;/title&gt;&lt;/titles&gt;&lt;pages&gt;63&lt;/pages&gt;&lt;dates&gt;&lt;year&gt;2017&lt;/year&gt;&lt;/dates&gt;&lt;urls&gt;&lt;/urls&gt;&lt;/record&gt;&lt;/Cite&gt;&lt;/EndNote&gt;</w:instrText>
      </w:r>
      <w:r w:rsidRPr="00D06850">
        <w:rPr>
          <w:noProof/>
        </w:rPr>
        <w:fldChar w:fldCharType="separate"/>
      </w:r>
      <w:r w:rsidRPr="00D06850">
        <w:rPr>
          <w:noProof/>
        </w:rPr>
        <w:t>(DOE, 2017)</w:t>
      </w:r>
      <w:r w:rsidRPr="00D06850">
        <w:rPr>
          <w:noProof/>
        </w:rPr>
        <w:fldChar w:fldCharType="end"/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389"/>
        <w:gridCol w:w="2182"/>
        <w:gridCol w:w="2307"/>
      </w:tblGrid>
      <w:tr w:rsidR="008C0C72" w:rsidRPr="00D06850" w14:paraId="1DD8A8B8" w14:textId="77777777" w:rsidTr="00F5434A">
        <w:trPr>
          <w:trHeight w:val="432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A9EB004" w14:textId="77777777" w:rsidR="008C0C72" w:rsidRPr="00D06850" w:rsidRDefault="008C0C72" w:rsidP="00F5434A">
            <w:pPr>
              <w:spacing w:before="100" w:beforeAutospacing="1" w:after="480" w:afterAutospacing="1"/>
              <w:rPr>
                <w:rFonts w:eastAsia="Times New Roman" w:cs="Times New Roman"/>
                <w:color w:val="000000"/>
                <w:szCs w:val="20"/>
              </w:rPr>
            </w:pPr>
            <w:r w:rsidRPr="00D06850">
              <w:rPr>
                <w:rFonts w:eastAsia="Times New Roman" w:cs="Times New Roman"/>
                <w:color w:val="000000"/>
                <w:szCs w:val="20"/>
              </w:rPr>
              <w:t>Energy demand - polymerizatio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4D36ADC" w14:textId="77777777" w:rsidR="008C0C72" w:rsidRPr="00D06850" w:rsidRDefault="008C0C72" w:rsidP="00F5434A">
            <w:pPr>
              <w:spacing w:before="100" w:beforeAutospacing="1" w:after="480" w:afterAutospacing="1"/>
              <w:jc w:val="right"/>
              <w:rPr>
                <w:rFonts w:eastAsia="Times New Roman" w:cs="Times New Roman"/>
                <w:color w:val="000000"/>
                <w:szCs w:val="20"/>
              </w:rPr>
            </w:pPr>
            <w:r w:rsidRPr="00D06850">
              <w:rPr>
                <w:rFonts w:eastAsia="Times New Roman" w:cs="Times New Roman"/>
                <w:color w:val="000000"/>
                <w:szCs w:val="20"/>
              </w:rPr>
              <w:t>39.43 kWh/</w:t>
            </w:r>
            <w:r w:rsidR="00F5434A">
              <w:rPr>
                <w:rFonts w:eastAsia="Times New Roman" w:cs="Times New Roman"/>
                <w:color w:val="000000"/>
                <w:szCs w:val="20"/>
              </w:rPr>
              <w:t>kg</w:t>
            </w:r>
            <w:r w:rsidRPr="00D06850">
              <w:rPr>
                <w:rFonts w:eastAsia="Times New Roman" w:cs="Times New Roman"/>
                <w:color w:val="000000"/>
                <w:szCs w:val="20"/>
              </w:rPr>
              <w:t xml:space="preserve"> of CF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B758DC" w14:textId="77777777" w:rsidR="008C0C72" w:rsidRPr="00D06850" w:rsidRDefault="008C0C72" w:rsidP="00F5434A">
            <w:pPr>
              <w:spacing w:before="100" w:beforeAutospacing="1" w:after="480" w:afterAutospacing="1"/>
              <w:jc w:val="right"/>
              <w:rPr>
                <w:color w:val="000000"/>
                <w:szCs w:val="20"/>
              </w:rPr>
            </w:pPr>
            <w:r w:rsidRPr="00D06850">
              <w:rPr>
                <w:color w:val="000000"/>
                <w:szCs w:val="20"/>
              </w:rPr>
              <w:t>16.30 kWh/</w:t>
            </w:r>
            <w:r w:rsidR="00F5434A">
              <w:rPr>
                <w:color w:val="000000"/>
                <w:szCs w:val="20"/>
              </w:rPr>
              <w:t>kg</w:t>
            </w:r>
            <w:r w:rsidRPr="00D06850">
              <w:rPr>
                <w:color w:val="000000"/>
                <w:szCs w:val="20"/>
              </w:rPr>
              <w:t xml:space="preserve"> of PAN</w:t>
            </w:r>
          </w:p>
        </w:tc>
      </w:tr>
      <w:tr w:rsidR="008C0C72" w:rsidRPr="00D06850" w14:paraId="2E4B7A2C" w14:textId="77777777" w:rsidTr="00F5434A">
        <w:trPr>
          <w:trHeight w:val="432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BCD688C" w14:textId="77777777" w:rsidR="008C0C72" w:rsidRPr="00D06850" w:rsidRDefault="008C0C72" w:rsidP="00F5434A">
            <w:pPr>
              <w:spacing w:before="100" w:beforeAutospacing="1" w:after="480" w:afterAutospacing="1"/>
              <w:rPr>
                <w:rFonts w:eastAsia="Times New Roman" w:cs="Times New Roman"/>
                <w:b/>
                <w:color w:val="000000"/>
                <w:szCs w:val="20"/>
              </w:rPr>
            </w:pPr>
            <w:r w:rsidRPr="00D06850">
              <w:rPr>
                <w:rFonts w:eastAsia="Times New Roman" w:cs="Times New Roman"/>
                <w:color w:val="000000"/>
                <w:szCs w:val="20"/>
              </w:rPr>
              <w:t>15.3 % Electricity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308433" w14:textId="77777777" w:rsidR="008C0C72" w:rsidRPr="00D06850" w:rsidRDefault="008C0C72" w:rsidP="00F5434A">
            <w:pPr>
              <w:spacing w:before="100" w:beforeAutospacing="1" w:after="480" w:afterAutospacing="1"/>
              <w:jc w:val="right"/>
              <w:rPr>
                <w:rFonts w:eastAsia="Times New Roman" w:cs="Times New Roman"/>
                <w:b/>
                <w:color w:val="000000"/>
                <w:szCs w:val="20"/>
              </w:rPr>
            </w:pPr>
            <w:r w:rsidRPr="00D06850">
              <w:rPr>
                <w:rFonts w:eastAsia="Times New Roman" w:cs="Times New Roman"/>
                <w:color w:val="000000"/>
                <w:szCs w:val="20"/>
              </w:rPr>
              <w:t>6.03 kWh/</w:t>
            </w:r>
            <w:r w:rsidR="00F5434A">
              <w:rPr>
                <w:rFonts w:eastAsia="Times New Roman" w:cs="Times New Roman"/>
                <w:color w:val="000000"/>
                <w:szCs w:val="20"/>
              </w:rPr>
              <w:t>kg</w:t>
            </w:r>
            <w:r w:rsidRPr="00D06850">
              <w:rPr>
                <w:rFonts w:eastAsia="Times New Roman" w:cs="Times New Roman"/>
                <w:color w:val="000000"/>
                <w:szCs w:val="20"/>
              </w:rPr>
              <w:t xml:space="preserve"> of CF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4C5AFE" w14:textId="77777777" w:rsidR="008C0C72" w:rsidRPr="00D06850" w:rsidRDefault="008C0C72" w:rsidP="00F5434A">
            <w:pPr>
              <w:spacing w:before="100" w:beforeAutospacing="1" w:after="480" w:afterAutospacing="1"/>
              <w:jc w:val="right"/>
              <w:rPr>
                <w:b/>
                <w:color w:val="000000"/>
                <w:szCs w:val="20"/>
              </w:rPr>
            </w:pPr>
            <w:r w:rsidRPr="00D06850">
              <w:rPr>
                <w:color w:val="000000"/>
                <w:szCs w:val="20"/>
              </w:rPr>
              <w:t>2.49 kWh/</w:t>
            </w:r>
            <w:r w:rsidR="00F5434A">
              <w:rPr>
                <w:color w:val="000000"/>
                <w:szCs w:val="20"/>
              </w:rPr>
              <w:t>kg</w:t>
            </w:r>
            <w:r w:rsidRPr="00D06850">
              <w:rPr>
                <w:color w:val="000000"/>
                <w:szCs w:val="20"/>
              </w:rPr>
              <w:t xml:space="preserve"> of PAN</w:t>
            </w:r>
          </w:p>
        </w:tc>
      </w:tr>
      <w:tr w:rsidR="008C0C72" w:rsidRPr="00D06850" w14:paraId="67615337" w14:textId="77777777" w:rsidTr="00F5434A">
        <w:trPr>
          <w:trHeight w:val="432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09AB0CB" w14:textId="77777777" w:rsidR="008C0C72" w:rsidRPr="00D06850" w:rsidRDefault="008C0C72" w:rsidP="00F5434A">
            <w:pPr>
              <w:spacing w:before="100" w:beforeAutospacing="1" w:after="480" w:afterAutospacing="1"/>
              <w:rPr>
                <w:rFonts w:eastAsia="Times New Roman" w:cs="Times New Roman"/>
                <w:b/>
                <w:color w:val="000000"/>
                <w:szCs w:val="20"/>
              </w:rPr>
            </w:pPr>
            <w:r w:rsidRPr="00D06850">
              <w:rPr>
                <w:rFonts w:eastAsia="Times New Roman" w:cs="Times New Roman"/>
                <w:color w:val="000000"/>
                <w:szCs w:val="20"/>
              </w:rPr>
              <w:t>84.7 % heat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7D282C" w14:textId="77777777" w:rsidR="008C0C72" w:rsidRPr="00D06850" w:rsidRDefault="008C0C72" w:rsidP="00F5434A">
            <w:pPr>
              <w:spacing w:before="100" w:beforeAutospacing="1" w:after="480" w:afterAutospacing="1"/>
              <w:jc w:val="right"/>
              <w:rPr>
                <w:rFonts w:eastAsia="Times New Roman" w:cs="Times New Roman"/>
                <w:b/>
                <w:color w:val="000000"/>
                <w:szCs w:val="20"/>
              </w:rPr>
            </w:pPr>
            <w:r w:rsidRPr="00D06850">
              <w:rPr>
                <w:rFonts w:eastAsia="Times New Roman" w:cs="Times New Roman"/>
                <w:color w:val="000000"/>
                <w:szCs w:val="20"/>
              </w:rPr>
              <w:t xml:space="preserve"> 33.39 kWh/</w:t>
            </w:r>
            <w:r w:rsidR="00F5434A">
              <w:rPr>
                <w:rFonts w:eastAsia="Times New Roman" w:cs="Times New Roman"/>
                <w:color w:val="000000"/>
                <w:szCs w:val="20"/>
              </w:rPr>
              <w:t>kg</w:t>
            </w:r>
            <w:r w:rsidRPr="00D06850">
              <w:rPr>
                <w:rFonts w:eastAsia="Times New Roman" w:cs="Times New Roman"/>
                <w:color w:val="000000"/>
                <w:szCs w:val="20"/>
              </w:rPr>
              <w:t xml:space="preserve"> of CF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7B0451" w14:textId="77777777" w:rsidR="008C0C72" w:rsidRPr="00D06850" w:rsidRDefault="008C0C72" w:rsidP="00F5434A">
            <w:pPr>
              <w:spacing w:before="100" w:beforeAutospacing="1" w:after="480" w:afterAutospacing="1"/>
              <w:jc w:val="right"/>
              <w:rPr>
                <w:b/>
                <w:color w:val="000000"/>
                <w:szCs w:val="20"/>
              </w:rPr>
            </w:pPr>
            <w:r w:rsidRPr="00D06850">
              <w:rPr>
                <w:color w:val="000000"/>
                <w:szCs w:val="20"/>
              </w:rPr>
              <w:t>13.81 kWh/</w:t>
            </w:r>
            <w:r w:rsidR="00F5434A">
              <w:rPr>
                <w:color w:val="000000"/>
                <w:szCs w:val="20"/>
              </w:rPr>
              <w:t>kg</w:t>
            </w:r>
            <w:r w:rsidRPr="00D06850">
              <w:rPr>
                <w:color w:val="000000"/>
                <w:szCs w:val="20"/>
              </w:rPr>
              <w:t xml:space="preserve"> of PAN</w:t>
            </w:r>
          </w:p>
        </w:tc>
      </w:tr>
    </w:tbl>
    <w:p w14:paraId="1BC2633D" w14:textId="77777777" w:rsidR="008C0C72" w:rsidRPr="00694C81" w:rsidRDefault="008C0C72" w:rsidP="008C0C72">
      <w:pPr>
        <w:pStyle w:val="BodyText"/>
        <w:pBdr>
          <w:bottom w:val="single" w:sz="4" w:space="1" w:color="auto"/>
        </w:pBdr>
        <w:spacing w:before="100" w:beforeAutospacing="1" w:after="100" w:afterAutospacing="1"/>
        <w:rPr>
          <w:sz w:val="20"/>
          <w:lang w:val="es-PY"/>
        </w:rPr>
      </w:pPr>
      <w:r w:rsidRPr="00694C81">
        <w:rPr>
          <w:sz w:val="20"/>
          <w:lang w:val="es-PY"/>
        </w:rPr>
        <w:t xml:space="preserve">CF: </w:t>
      </w:r>
      <w:proofErr w:type="spellStart"/>
      <w:r w:rsidRPr="00694C81">
        <w:rPr>
          <w:sz w:val="20"/>
          <w:lang w:val="es-PY"/>
        </w:rPr>
        <w:t>carbon</w:t>
      </w:r>
      <w:proofErr w:type="spellEnd"/>
      <w:r w:rsidRPr="00694C81">
        <w:rPr>
          <w:sz w:val="20"/>
          <w:lang w:val="es-PY"/>
        </w:rPr>
        <w:t xml:space="preserve"> fiber, PAN: polyacrylonitrile (</w:t>
      </w:r>
      <w:proofErr w:type="spellStart"/>
      <w:r w:rsidRPr="00694C81">
        <w:rPr>
          <w:sz w:val="20"/>
          <w:lang w:val="es-PY"/>
        </w:rPr>
        <w:t>carbon</w:t>
      </w:r>
      <w:proofErr w:type="spellEnd"/>
      <w:r w:rsidRPr="00694C81">
        <w:rPr>
          <w:sz w:val="20"/>
          <w:lang w:val="es-PY"/>
        </w:rPr>
        <w:t xml:space="preserve"> fiber precursor)</w:t>
      </w:r>
    </w:p>
    <w:p w14:paraId="0B65DC93" w14:textId="77777777" w:rsidR="008C0C72" w:rsidRPr="00D06850" w:rsidRDefault="008C0C72" w:rsidP="008C0C72">
      <w:pPr>
        <w:pStyle w:val="BodyText"/>
        <w:pBdr>
          <w:bottom w:val="single" w:sz="4" w:space="1" w:color="auto"/>
        </w:pBdr>
        <w:spacing w:before="100" w:beforeAutospacing="1" w:after="100" w:afterAutospacing="1"/>
        <w:rPr>
          <w:b/>
          <w:lang w:val="en-US"/>
        </w:rPr>
      </w:pPr>
      <w:r w:rsidRPr="00D06850">
        <w:rPr>
          <w:b/>
          <w:lang w:val="en-US"/>
        </w:rPr>
        <w:t xml:space="preserve">Table S </w:t>
      </w:r>
      <w:r w:rsidRPr="00D06850">
        <w:rPr>
          <w:b/>
          <w:lang w:val="en-US"/>
        </w:rPr>
        <w:fldChar w:fldCharType="begin"/>
      </w:r>
      <w:r w:rsidRPr="00D06850">
        <w:rPr>
          <w:b/>
          <w:lang w:val="en-US"/>
        </w:rPr>
        <w:instrText xml:space="preserve"> SEQ Table_S \* ARABIC </w:instrText>
      </w:r>
      <w:r w:rsidRPr="00D06850">
        <w:rPr>
          <w:b/>
          <w:lang w:val="en-US"/>
        </w:rPr>
        <w:fldChar w:fldCharType="separate"/>
      </w:r>
      <w:r w:rsidR="00E5522C">
        <w:rPr>
          <w:b/>
          <w:noProof/>
          <w:lang w:val="en-US"/>
        </w:rPr>
        <w:t>5</w:t>
      </w:r>
      <w:r w:rsidRPr="00D06850">
        <w:rPr>
          <w:b/>
          <w:lang w:val="en-US"/>
        </w:rPr>
        <w:fldChar w:fldCharType="end"/>
      </w:r>
      <w:r w:rsidRPr="00D06850">
        <w:rPr>
          <w:b/>
          <w:lang w:val="en-US"/>
        </w:rPr>
        <w:t>: Assumption model of carbon fiber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2001"/>
        <w:gridCol w:w="1706"/>
        <w:gridCol w:w="2033"/>
        <w:gridCol w:w="1694"/>
        <w:gridCol w:w="1593"/>
      </w:tblGrid>
      <w:tr w:rsidR="008C0C72" w:rsidRPr="00D06850" w14:paraId="08FAF68C" w14:textId="77777777" w:rsidTr="0071370F">
        <w:trPr>
          <w:trHeight w:val="432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5DCBBCD5" w14:textId="77777777" w:rsidR="008C0C72" w:rsidRPr="00D06850" w:rsidRDefault="0071370F" w:rsidP="0071370F">
            <w:pPr>
              <w:spacing w:before="100" w:beforeAutospacing="1" w:after="480" w:afterAutospacing="1"/>
              <w:jc w:val="left"/>
              <w:rPr>
                <w:b/>
                <w:szCs w:val="20"/>
              </w:rPr>
            </w:pPr>
            <w:r>
              <w:rPr>
                <w:b/>
                <w:szCs w:val="20"/>
              </w:rPr>
              <w:t>Original raw material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C181184" w14:textId="77777777" w:rsidR="008C0C72" w:rsidRPr="00D06850" w:rsidRDefault="008C0C72" w:rsidP="00F5434A">
            <w:pPr>
              <w:spacing w:before="100" w:beforeAutospacing="1" w:after="480" w:afterAutospacing="1"/>
              <w:rPr>
                <w:b/>
                <w:szCs w:val="20"/>
              </w:rPr>
            </w:pPr>
            <w:r w:rsidRPr="00D06850">
              <w:rPr>
                <w:b/>
                <w:szCs w:val="20"/>
              </w:rPr>
              <w:t>Source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7264E27F" w14:textId="77777777" w:rsidR="008C0C72" w:rsidRPr="00D06850" w:rsidRDefault="008C0C72" w:rsidP="00F5434A">
            <w:pPr>
              <w:spacing w:before="100" w:beforeAutospacing="1" w:after="480" w:afterAutospacing="1"/>
              <w:jc w:val="left"/>
              <w:rPr>
                <w:b/>
                <w:szCs w:val="20"/>
              </w:rPr>
            </w:pPr>
            <w:r w:rsidRPr="00D06850">
              <w:rPr>
                <w:b/>
                <w:szCs w:val="20"/>
              </w:rPr>
              <w:t>Proces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2352118F" w14:textId="77777777" w:rsidR="008C0C72" w:rsidRPr="00D06850" w:rsidRDefault="008C0C72" w:rsidP="00F5434A">
            <w:pPr>
              <w:spacing w:before="100" w:beforeAutospacing="1" w:after="480" w:afterAutospacing="1"/>
              <w:rPr>
                <w:b/>
                <w:szCs w:val="20"/>
              </w:rPr>
            </w:pPr>
            <w:r w:rsidRPr="00D06850">
              <w:rPr>
                <w:b/>
                <w:szCs w:val="20"/>
              </w:rPr>
              <w:t>Assumption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E785253" w14:textId="77777777" w:rsidR="008C0C72" w:rsidRPr="00D06850" w:rsidRDefault="008C0C72" w:rsidP="00F5434A">
            <w:pPr>
              <w:spacing w:before="100" w:beforeAutospacing="1" w:after="480" w:afterAutospacing="1"/>
              <w:rPr>
                <w:b/>
                <w:szCs w:val="20"/>
              </w:rPr>
            </w:pPr>
            <w:r w:rsidRPr="00D06850">
              <w:rPr>
                <w:b/>
                <w:szCs w:val="20"/>
              </w:rPr>
              <w:t>In Ecoinvent</w:t>
            </w:r>
          </w:p>
        </w:tc>
      </w:tr>
      <w:tr w:rsidR="008C0C72" w:rsidRPr="00D06850" w14:paraId="64B71F17" w14:textId="77777777" w:rsidTr="00F5434A">
        <w:trPr>
          <w:trHeight w:val="432"/>
        </w:trPr>
        <w:tc>
          <w:tcPr>
            <w:tcW w:w="0" w:type="auto"/>
            <w:tcBorders>
              <w:top w:val="single" w:sz="8" w:space="0" w:color="000000" w:themeColor="text1"/>
              <w:bottom w:val="nil"/>
            </w:tcBorders>
            <w:shd w:val="clear" w:color="auto" w:fill="FFFFFF" w:themeFill="background1"/>
            <w:vAlign w:val="center"/>
          </w:tcPr>
          <w:p w14:paraId="1ED11BC6" w14:textId="77777777" w:rsidR="008C0C72" w:rsidRPr="00D06850" w:rsidRDefault="008C0C72" w:rsidP="00F5434A">
            <w:pPr>
              <w:spacing w:before="100" w:beforeAutospacing="1" w:after="480" w:afterAutospacing="1"/>
              <w:jc w:val="left"/>
              <w:rPr>
                <w:rFonts w:eastAsia="Times New Roman" w:cs="Times New Roman"/>
                <w:b/>
                <w:color w:val="000000"/>
                <w:szCs w:val="20"/>
              </w:rPr>
            </w:pPr>
            <w:r w:rsidRPr="00D06850">
              <w:rPr>
                <w:rFonts w:eastAsia="Times New Roman" w:cs="Times New Roman"/>
                <w:color w:val="000000"/>
                <w:szCs w:val="20"/>
              </w:rPr>
              <w:t>Potassium persulfate (PPS)</w:t>
            </w:r>
          </w:p>
        </w:tc>
        <w:tc>
          <w:tcPr>
            <w:tcW w:w="0" w:type="auto"/>
            <w:tcBorders>
              <w:top w:val="single" w:sz="8" w:space="0" w:color="000000" w:themeColor="text1"/>
              <w:bottom w:val="nil"/>
            </w:tcBorders>
            <w:shd w:val="clear" w:color="auto" w:fill="FFFFFF" w:themeFill="background1"/>
            <w:vAlign w:val="center"/>
          </w:tcPr>
          <w:p w14:paraId="57233646" w14:textId="77777777" w:rsidR="008C0C72" w:rsidRPr="00A52202" w:rsidRDefault="008C0C72" w:rsidP="00F5434A">
            <w:pPr>
              <w:spacing w:before="100" w:beforeAutospacing="1" w:after="480" w:afterAutospacing="1"/>
              <w:rPr>
                <w:rFonts w:eastAsia="Times New Roman" w:cs="Times New Roman"/>
                <w:color w:val="000000"/>
                <w:szCs w:val="20"/>
              </w:rPr>
            </w:pPr>
            <w:r w:rsidRPr="00D06850">
              <w:rPr>
                <w:color w:val="000000"/>
                <w:szCs w:val="20"/>
              </w:rPr>
              <w:fldChar w:fldCharType="begin"/>
            </w:r>
            <w:r w:rsidRPr="00D06850">
              <w:rPr>
                <w:color w:val="000000"/>
                <w:szCs w:val="20"/>
              </w:rPr>
              <w:instrText xml:space="preserve"> ADDIN EN.CITE &lt;EndNote&gt;&lt;Cite&gt;&lt;Author&gt;Kap-Seung&lt;/Author&gt;&lt;Year&gt;2014&lt;/Year&gt;&lt;RecNum&gt;91&lt;/RecNum&gt;&lt;DisplayText&gt;(Kap-Seung et al., 2014)&lt;/DisplayText&gt;&lt;record&gt;&lt;rec-number&gt;91&lt;/rec-number&gt;&lt;foreign-keys&gt;&lt;key app="EN" db-id="999rr9xemperwwe2rd5vpwpfeetf2r25ttra" timestamp="1538839377"&gt;91&lt;/key&gt;&lt;/foreign-keys&gt;&lt;ref-type name="Generic"&gt;13&lt;/ref-type&gt;&lt;contributors&gt;&lt;authors&gt;&lt;author&gt;Kap-Seung, YANG&lt;/author&gt;&lt;author&gt;Lee, Sung-Ho&lt;/author&gt;&lt;author&gt;Hyang-Hoon, CHAE&lt;/author&gt;&lt;author&gt;Lee, Dong-Hun&lt;/author&gt;&lt;/authors&gt;&lt;/contributors&gt;&lt;titles&gt;&lt;title&gt;Method for preparing polyacrylonitrile-based polymer for preparation of carbon fiber using microwave and method for preparing carbon fiber using the same&lt;/title&gt;&lt;/titles&gt;&lt;dates&gt;&lt;year&gt;2014&lt;/year&gt;&lt;/dates&gt;&lt;publisher&gt;Google Patents&lt;/publisher&gt;&lt;urls&gt;&lt;/urls&gt;&lt;/record&gt;&lt;/Cite&gt;&lt;/EndNote&gt;</w:instrText>
            </w:r>
            <w:r w:rsidRPr="00D06850">
              <w:rPr>
                <w:color w:val="000000"/>
                <w:szCs w:val="20"/>
              </w:rPr>
              <w:fldChar w:fldCharType="separate"/>
            </w:r>
            <w:r w:rsidRPr="00A52202">
              <w:rPr>
                <w:color w:val="000000"/>
                <w:szCs w:val="20"/>
              </w:rPr>
              <w:t>(Kap-Seung et al., 2014)</w:t>
            </w:r>
            <w:r w:rsidRPr="00D06850">
              <w:rPr>
                <w:color w:val="00000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 w:themeColor="text1"/>
              <w:bottom w:val="nil"/>
            </w:tcBorders>
            <w:shd w:val="clear" w:color="auto" w:fill="FFFFFF" w:themeFill="background1"/>
            <w:vAlign w:val="center"/>
          </w:tcPr>
          <w:p w14:paraId="7CE5EFDF" w14:textId="77777777" w:rsidR="008C0C72" w:rsidRPr="00D06850" w:rsidRDefault="008C0C72" w:rsidP="00F5434A">
            <w:pPr>
              <w:spacing w:before="100" w:beforeAutospacing="1" w:after="480" w:afterAutospacing="1"/>
              <w:jc w:val="left"/>
              <w:rPr>
                <w:rFonts w:eastAsia="Times New Roman" w:cs="Times New Roman"/>
                <w:color w:val="000000"/>
                <w:szCs w:val="20"/>
              </w:rPr>
            </w:pPr>
            <w:r w:rsidRPr="00D06850">
              <w:rPr>
                <w:rFonts w:eastAsia="Times New Roman" w:cs="Times New Roman"/>
                <w:color w:val="000000"/>
                <w:szCs w:val="20"/>
              </w:rPr>
              <w:t>A: PAN Polymerization</w:t>
            </w:r>
          </w:p>
        </w:tc>
        <w:tc>
          <w:tcPr>
            <w:tcW w:w="0" w:type="auto"/>
            <w:tcBorders>
              <w:top w:val="single" w:sz="8" w:space="0" w:color="000000" w:themeColor="text1"/>
              <w:bottom w:val="nil"/>
            </w:tcBorders>
            <w:shd w:val="clear" w:color="auto" w:fill="FFFFFF" w:themeFill="background1"/>
            <w:vAlign w:val="center"/>
          </w:tcPr>
          <w:p w14:paraId="1C30330D" w14:textId="77777777" w:rsidR="008C0C72" w:rsidRPr="00D06850" w:rsidRDefault="008C0C72" w:rsidP="00F5434A">
            <w:pPr>
              <w:spacing w:before="100" w:beforeAutospacing="1" w:after="480" w:afterAutospacing="1"/>
              <w:rPr>
                <w:rFonts w:eastAsia="Times New Roman" w:cs="Times New Roman"/>
                <w:color w:val="000000"/>
                <w:szCs w:val="20"/>
              </w:rPr>
            </w:pPr>
            <w:r w:rsidRPr="00D06850">
              <w:rPr>
                <w:rFonts w:eastAsia="Times New Roman" w:cs="Times New Roman"/>
                <w:color w:val="000000"/>
                <w:szCs w:val="20"/>
              </w:rPr>
              <w:t>Sodium persulfate</w:t>
            </w:r>
          </w:p>
        </w:tc>
        <w:tc>
          <w:tcPr>
            <w:tcW w:w="0" w:type="auto"/>
            <w:tcBorders>
              <w:top w:val="single" w:sz="8" w:space="0" w:color="000000" w:themeColor="text1"/>
              <w:bottom w:val="nil"/>
            </w:tcBorders>
            <w:shd w:val="clear" w:color="auto" w:fill="FFFFFF" w:themeFill="background1"/>
            <w:vAlign w:val="center"/>
          </w:tcPr>
          <w:p w14:paraId="00234913" w14:textId="77777777" w:rsidR="008C0C72" w:rsidRPr="00D06850" w:rsidRDefault="008C0C72" w:rsidP="00F5434A">
            <w:pPr>
              <w:spacing w:before="100" w:beforeAutospacing="1" w:after="480" w:afterAutospacing="1"/>
              <w:rPr>
                <w:rFonts w:eastAsia="Times New Roman" w:cs="Times New Roman"/>
                <w:color w:val="000000"/>
                <w:szCs w:val="20"/>
              </w:rPr>
            </w:pPr>
            <w:r w:rsidRPr="00D06850">
              <w:rPr>
                <w:rFonts w:eastAsia="Times New Roman" w:cs="Times New Roman"/>
                <w:color w:val="000000"/>
                <w:szCs w:val="20"/>
              </w:rPr>
              <w:t>Sodium persulfate</w:t>
            </w:r>
          </w:p>
        </w:tc>
      </w:tr>
      <w:tr w:rsidR="008C0C72" w:rsidRPr="00D06850" w14:paraId="07AE6DD6" w14:textId="77777777" w:rsidTr="00F5434A">
        <w:trPr>
          <w:trHeight w:val="432"/>
        </w:trPr>
        <w:tc>
          <w:tcPr>
            <w:tcW w:w="0" w:type="auto"/>
            <w:tcBorders>
              <w:top w:val="nil"/>
              <w:bottom w:val="single" w:sz="8" w:space="0" w:color="000000" w:themeColor="text1"/>
            </w:tcBorders>
            <w:vAlign w:val="center"/>
          </w:tcPr>
          <w:p w14:paraId="6030903E" w14:textId="77777777" w:rsidR="008C0C72" w:rsidRPr="00D06850" w:rsidRDefault="008C0C72" w:rsidP="00F5434A">
            <w:pPr>
              <w:spacing w:before="100" w:beforeAutospacing="1" w:after="480" w:afterAutospacing="1"/>
              <w:jc w:val="left"/>
              <w:rPr>
                <w:rFonts w:eastAsia="Times New Roman" w:cs="Times New Roman"/>
                <w:b/>
                <w:color w:val="000000"/>
                <w:szCs w:val="20"/>
              </w:rPr>
            </w:pPr>
            <w:proofErr w:type="spellStart"/>
            <w:r w:rsidRPr="00D06850">
              <w:rPr>
                <w:rFonts w:eastAsia="Times New Roman" w:cs="Times New Roman"/>
                <w:color w:val="000000"/>
                <w:szCs w:val="20"/>
              </w:rPr>
              <w:t>Itaconic</w:t>
            </w:r>
            <w:proofErr w:type="spellEnd"/>
            <w:r w:rsidRPr="00D06850">
              <w:rPr>
                <w:rFonts w:eastAsia="Times New Roman" w:cs="Times New Roman"/>
                <w:color w:val="000000"/>
                <w:szCs w:val="20"/>
              </w:rPr>
              <w:t xml:space="preserve"> acid</w:t>
            </w:r>
          </w:p>
        </w:tc>
        <w:tc>
          <w:tcPr>
            <w:tcW w:w="0" w:type="auto"/>
            <w:tcBorders>
              <w:top w:val="nil"/>
              <w:bottom w:val="single" w:sz="8" w:space="0" w:color="000000" w:themeColor="text1"/>
            </w:tcBorders>
            <w:vAlign w:val="center"/>
          </w:tcPr>
          <w:p w14:paraId="421A8F69" w14:textId="77777777" w:rsidR="008C0C72" w:rsidRPr="00D06850" w:rsidRDefault="008C0C72" w:rsidP="00F5434A">
            <w:pPr>
              <w:spacing w:before="100" w:beforeAutospacing="1" w:after="480" w:afterAutospacing="1"/>
              <w:rPr>
                <w:rFonts w:eastAsia="Times New Roman" w:cs="Times New Roman"/>
                <w:bCs/>
                <w:color w:val="000000"/>
                <w:szCs w:val="20"/>
              </w:rPr>
            </w:pPr>
            <w:r w:rsidRPr="00D06850">
              <w:rPr>
                <w:rFonts w:eastAsia="Times New Roman" w:cs="Times New Roman"/>
                <w:bCs/>
                <w:color w:val="000000"/>
                <w:szCs w:val="20"/>
              </w:rPr>
              <w:t>Mega Carbon</w:t>
            </w:r>
          </w:p>
        </w:tc>
        <w:tc>
          <w:tcPr>
            <w:tcW w:w="0" w:type="auto"/>
            <w:tcBorders>
              <w:top w:val="nil"/>
              <w:bottom w:val="single" w:sz="8" w:space="0" w:color="000000" w:themeColor="text1"/>
            </w:tcBorders>
            <w:vAlign w:val="center"/>
          </w:tcPr>
          <w:p w14:paraId="0FFC96C6" w14:textId="77777777" w:rsidR="008C0C72" w:rsidRPr="00D06850" w:rsidRDefault="008C0C72" w:rsidP="00F5434A">
            <w:pPr>
              <w:spacing w:before="100" w:beforeAutospacing="1" w:after="480" w:afterAutospacing="1"/>
              <w:jc w:val="left"/>
              <w:rPr>
                <w:rFonts w:eastAsia="Times New Roman" w:cs="Times New Roman"/>
                <w:bCs/>
                <w:color w:val="000000"/>
                <w:szCs w:val="20"/>
              </w:rPr>
            </w:pPr>
            <w:r w:rsidRPr="00D06850">
              <w:rPr>
                <w:rFonts w:eastAsia="Times New Roman" w:cs="Times New Roman"/>
                <w:bCs/>
                <w:color w:val="000000"/>
                <w:szCs w:val="20"/>
              </w:rPr>
              <w:t>B: Spinning dope</w:t>
            </w:r>
          </w:p>
        </w:tc>
        <w:tc>
          <w:tcPr>
            <w:tcW w:w="0" w:type="auto"/>
            <w:tcBorders>
              <w:top w:val="nil"/>
              <w:bottom w:val="single" w:sz="8" w:space="0" w:color="000000" w:themeColor="text1"/>
            </w:tcBorders>
            <w:vAlign w:val="center"/>
          </w:tcPr>
          <w:p w14:paraId="6830E56C" w14:textId="77777777" w:rsidR="008C0C72" w:rsidRPr="00D06850" w:rsidRDefault="008C0C72" w:rsidP="00F5434A">
            <w:pPr>
              <w:spacing w:before="100" w:beforeAutospacing="1" w:after="480" w:afterAutospacing="1"/>
              <w:rPr>
                <w:rFonts w:eastAsia="Times New Roman" w:cs="Times New Roman"/>
                <w:bCs/>
                <w:color w:val="000000"/>
                <w:szCs w:val="20"/>
              </w:rPr>
            </w:pPr>
            <w:r w:rsidRPr="00D06850">
              <w:rPr>
                <w:rFonts w:eastAsia="Times New Roman" w:cs="Times New Roman"/>
                <w:bCs/>
                <w:color w:val="000000"/>
                <w:szCs w:val="20"/>
              </w:rPr>
              <w:t>Acrylic acid</w:t>
            </w:r>
          </w:p>
        </w:tc>
        <w:tc>
          <w:tcPr>
            <w:tcW w:w="0" w:type="auto"/>
            <w:tcBorders>
              <w:top w:val="nil"/>
              <w:bottom w:val="single" w:sz="8" w:space="0" w:color="000000" w:themeColor="text1"/>
            </w:tcBorders>
            <w:vAlign w:val="center"/>
          </w:tcPr>
          <w:p w14:paraId="36DE429E" w14:textId="77777777" w:rsidR="008C0C72" w:rsidRPr="00D06850" w:rsidRDefault="008C0C72" w:rsidP="00F5434A">
            <w:pPr>
              <w:spacing w:before="100" w:beforeAutospacing="1" w:after="480" w:afterAutospacing="1"/>
              <w:rPr>
                <w:rFonts w:eastAsia="Times New Roman" w:cs="Times New Roman"/>
                <w:bCs/>
                <w:color w:val="000000"/>
                <w:szCs w:val="20"/>
              </w:rPr>
            </w:pPr>
            <w:r w:rsidRPr="00D06850">
              <w:rPr>
                <w:rFonts w:eastAsia="Times New Roman" w:cs="Times New Roman"/>
                <w:bCs/>
                <w:color w:val="000000"/>
                <w:szCs w:val="20"/>
              </w:rPr>
              <w:t>Acrylic acid</w:t>
            </w:r>
          </w:p>
        </w:tc>
      </w:tr>
    </w:tbl>
    <w:p w14:paraId="49B85454" w14:textId="77777777" w:rsidR="00BC2D14" w:rsidRDefault="00BC2D14" w:rsidP="00BC2D14">
      <w:pPr>
        <w:spacing w:afterLines="0" w:after="0"/>
      </w:pPr>
    </w:p>
    <w:p w14:paraId="3F87ED16" w14:textId="77777777" w:rsidR="008C0C72" w:rsidRPr="00D06850" w:rsidRDefault="008C0C72" w:rsidP="008C0C72">
      <w:pPr>
        <w:spacing w:after="480"/>
      </w:pPr>
    </w:p>
    <w:p w14:paraId="5C9F4546" w14:textId="77777777" w:rsidR="008C0C72" w:rsidRPr="00D06850" w:rsidRDefault="008C0C72" w:rsidP="008C0C72">
      <w:pPr>
        <w:spacing w:after="480"/>
      </w:pPr>
      <w:r w:rsidRPr="00D06850">
        <w:br w:type="page"/>
      </w:r>
    </w:p>
    <w:p w14:paraId="653177ED" w14:textId="77777777" w:rsidR="008C0C72" w:rsidRPr="002701B4" w:rsidRDefault="008C0C72" w:rsidP="008C0C72">
      <w:pPr>
        <w:spacing w:after="480"/>
        <w:rPr>
          <w:rFonts w:eastAsia="Times New Roman" w:cstheme="minorHAnsi"/>
          <w:szCs w:val="20"/>
          <w:lang w:eastAsia="de-DE"/>
        </w:rPr>
      </w:pPr>
      <w:r w:rsidRPr="00D06850">
        <w:rPr>
          <w:b/>
        </w:rPr>
        <w:lastRenderedPageBreak/>
        <w:t xml:space="preserve">S3 Exhaust gas treatment calculation </w:t>
      </w:r>
    </w:p>
    <w:p w14:paraId="35D2B5B6" w14:textId="77777777" w:rsidR="00A82C3E" w:rsidRDefault="008C0C72" w:rsidP="00A55D11">
      <w:pPr>
        <w:spacing w:afterLines="0" w:after="0"/>
      </w:pPr>
      <w:r w:rsidRPr="006E3B97">
        <w:t xml:space="preserve">The exhaust gases coming from stabilization (process M) are low in concentration but high in volume, they are treated in process L1 by a regenerative thermal oxidizer unit, </w:t>
      </w:r>
      <w:r w:rsidRPr="00D06850">
        <w:fldChar w:fldCharType="begin"/>
      </w:r>
      <w:r w:rsidRPr="00D06850">
        <w:instrText xml:space="preserve"> ADDIN EN.CITE &lt;EndNote&gt;&lt;Cite&gt;&lt;Author&gt;Eisenmann&lt;/Author&gt;&lt;Year&gt;2016&lt;/Year&gt;&lt;RecNum&gt;146&lt;/RecNum&gt;&lt;DisplayText&gt;(Eisenmann, 2016)&lt;/DisplayText&gt;&lt;record&gt;&lt;rec-number&gt;146&lt;/rec-number&gt;&lt;foreign-keys&gt;&lt;key app="EN" db-id="999rr9xemperwwe2rd5vpwpfeetf2r25ttra" timestamp="1558431706"&gt;146&lt;/key&gt;&lt;/foreign-keys&gt;&lt;ref-type name="Catalog"&gt;8&lt;/ref-type&gt;&lt;contributors&gt;&lt;authors&gt;&lt;author&gt;Eisenmann &lt;/author&gt;&lt;/authors&gt;&lt;secondary-authors&gt;&lt;author&gt;Eisenmann Thermal Solutions GmbH &amp;amp; Co. KG&lt;/author&gt;&lt;/secondary-authors&gt;&lt;/contributors&gt;&lt;titles&gt;&lt;title&gt;Carbon fiber&lt;/title&gt;&lt;/titles&gt;&lt;pages&gt;6&lt;/pages&gt;&lt;num-vols&gt;ETS-B-002a-en-0316&lt;/num-vols&gt;&lt;section&gt;16&lt;/section&gt;&lt;dates&gt;&lt;year&gt;2016&lt;/year&gt;&lt;/dates&gt;&lt;pub-location&gt;Bovenden, Germany&lt;/pub-location&gt;&lt;urls&gt;&lt;/urls&gt;&lt;/record&gt;&lt;/Cite&gt;&lt;/EndNote&gt;</w:instrText>
      </w:r>
      <w:r w:rsidRPr="00D06850">
        <w:fldChar w:fldCharType="separate"/>
      </w:r>
      <w:r w:rsidRPr="00D06850">
        <w:rPr>
          <w:noProof/>
        </w:rPr>
        <w:t>(Eisenmann, 2016)</w:t>
      </w:r>
      <w:r w:rsidRPr="00D06850">
        <w:fldChar w:fldCharType="end"/>
      </w:r>
      <w:r>
        <w:t xml:space="preserve">. </w:t>
      </w:r>
      <w:r w:rsidRPr="006E3B97">
        <w:t>While, gases coming from the carbonization (process N and O) are highly concentrated but small in volume, and they are treated in process L2 in a</w:t>
      </w:r>
      <w:r w:rsidR="00A82C3E" w:rsidRPr="00A82C3E">
        <w:t xml:space="preserve"> high turbulence</w:t>
      </w:r>
      <w:r w:rsidRPr="006E3B97">
        <w:t xml:space="preserve"> combustion chamber (CC)</w:t>
      </w:r>
      <w:r w:rsidR="00A82C3E">
        <w:t xml:space="preserve"> and a </w:t>
      </w:r>
      <w:r w:rsidR="00A82C3E" w:rsidRPr="00A82C3E">
        <w:t xml:space="preserve">selective catalyst recover (SCR) </w:t>
      </w:r>
      <w:r w:rsidR="00A82C3E">
        <w:t>is used to retain nitrogen oxides (NO</w:t>
      </w:r>
      <w:r w:rsidR="00A82C3E" w:rsidRPr="00A82C3E">
        <w:t>x</w:t>
      </w:r>
      <w:r w:rsidR="00A82C3E">
        <w:t>)</w:t>
      </w:r>
      <w:r w:rsidRPr="006E3B97">
        <w:t xml:space="preserve">. </w:t>
      </w:r>
    </w:p>
    <w:p w14:paraId="6F91CF32" w14:textId="77777777" w:rsidR="008C0C72" w:rsidRPr="00A55D11" w:rsidRDefault="008C0C72" w:rsidP="00A55D11">
      <w:pPr>
        <w:spacing w:afterLines="0" w:after="0"/>
      </w:pPr>
      <w:r w:rsidRPr="006B4B2D">
        <w:t>Equation S. 1 and Equation S. 2</w:t>
      </w:r>
      <w:r w:rsidR="004E136F">
        <w:t xml:space="preserve"> describe</w:t>
      </w:r>
      <w:r w:rsidRPr="006B4B2D">
        <w:t xml:space="preserve"> the reaction that takes place in L1 and L2, respectively. </w:t>
      </w:r>
      <w:bookmarkStart w:id="7" w:name="_Ref2685166"/>
      <w:r w:rsidR="00A55D11" w:rsidRPr="00A55D11">
        <w:t xml:space="preserve">We </w:t>
      </w:r>
      <w:r w:rsidR="00A55D11">
        <w:t xml:space="preserve">assume </w:t>
      </w:r>
      <w:r w:rsidR="00A55D11" w:rsidRPr="00A55D11">
        <w:t xml:space="preserve">processes L1 and L2 are </w:t>
      </w:r>
      <w:proofErr w:type="spellStart"/>
      <w:r w:rsidR="00A55D11" w:rsidRPr="00A55D11">
        <w:t>stereometric</w:t>
      </w:r>
      <w:proofErr w:type="spellEnd"/>
      <w:r w:rsidR="00A55D11" w:rsidRPr="00A55D11">
        <w:t xml:space="preserve"> reactions </w:t>
      </w:r>
      <w:r w:rsidR="0071370F">
        <w:t>with</w:t>
      </w:r>
      <w:r w:rsidR="00A55D11" w:rsidRPr="00A55D11">
        <w:t xml:space="preserve"> oxygen, to minimize the complex nature of the processes.</w:t>
      </w:r>
      <w:r w:rsidR="00A55D11">
        <w:t xml:space="preserve"> </w:t>
      </w:r>
      <w:r w:rsidRPr="00A0362F">
        <w:rPr>
          <w:rFonts w:eastAsia="Times New Roman" w:cstheme="minorHAnsi"/>
          <w:szCs w:val="20"/>
          <w:lang w:eastAsia="de-DE"/>
        </w:rPr>
        <w:t>Table S 6 and Table S 7</w:t>
      </w:r>
      <w:r>
        <w:rPr>
          <w:rFonts w:eastAsia="Times New Roman" w:cstheme="minorHAnsi"/>
          <w:szCs w:val="20"/>
          <w:lang w:eastAsia="de-DE"/>
        </w:rPr>
        <w:t xml:space="preserve"> </w:t>
      </w:r>
      <w:r w:rsidRPr="00A0362F">
        <w:rPr>
          <w:rFonts w:eastAsia="Times New Roman" w:cstheme="minorHAnsi"/>
          <w:szCs w:val="20"/>
          <w:lang w:eastAsia="de-DE"/>
        </w:rPr>
        <w:t>mention the composition of the exhaust gases coming from the stabilization and carbonization processes</w:t>
      </w:r>
      <w:r>
        <w:rPr>
          <w:rFonts w:eastAsia="Times New Roman" w:cstheme="minorHAnsi"/>
          <w:szCs w:val="20"/>
          <w:lang w:eastAsia="de-DE"/>
        </w:rPr>
        <w:t>, respectively</w:t>
      </w:r>
      <w:r w:rsidRPr="00A0362F">
        <w:rPr>
          <w:rFonts w:eastAsia="Times New Roman" w:cstheme="minorHAnsi"/>
          <w:szCs w:val="20"/>
          <w:lang w:eastAsia="de-DE"/>
        </w:rPr>
        <w:t xml:space="preserve">. In the framework of </w:t>
      </w:r>
      <w:proofErr w:type="spellStart"/>
      <w:r w:rsidRPr="00A0362F">
        <w:rPr>
          <w:rFonts w:eastAsia="Times New Roman" w:cstheme="minorHAnsi"/>
          <w:szCs w:val="20"/>
          <w:lang w:eastAsia="de-DE"/>
        </w:rPr>
        <w:t>MegaCarbon</w:t>
      </w:r>
      <w:proofErr w:type="spellEnd"/>
      <w:r w:rsidRPr="00A0362F">
        <w:rPr>
          <w:rFonts w:eastAsia="Times New Roman" w:cstheme="minorHAnsi"/>
          <w:szCs w:val="20"/>
          <w:lang w:eastAsia="de-DE"/>
        </w:rPr>
        <w:t xml:space="preserve"> project, ITA's</w:t>
      </w:r>
      <w:r w:rsidR="0071370F">
        <w:rPr>
          <w:rStyle w:val="FootnoteReference"/>
          <w:rFonts w:eastAsia="Times New Roman" w:cstheme="minorHAnsi"/>
          <w:szCs w:val="20"/>
          <w:lang w:eastAsia="de-DE"/>
        </w:rPr>
        <w:footnoteReference w:id="1"/>
      </w:r>
      <w:r w:rsidRPr="00A0362F">
        <w:rPr>
          <w:rFonts w:eastAsia="Times New Roman" w:cstheme="minorHAnsi"/>
          <w:szCs w:val="20"/>
          <w:lang w:eastAsia="de-DE"/>
        </w:rPr>
        <w:t xml:space="preserve"> experts propose</w:t>
      </w:r>
      <w:r>
        <w:rPr>
          <w:rFonts w:eastAsia="Times New Roman" w:cstheme="minorHAnsi"/>
          <w:szCs w:val="20"/>
          <w:lang w:eastAsia="de-DE"/>
        </w:rPr>
        <w:t>d</w:t>
      </w:r>
      <w:r w:rsidRPr="00A0362F">
        <w:rPr>
          <w:rFonts w:eastAsia="Times New Roman" w:cstheme="minorHAnsi"/>
          <w:szCs w:val="20"/>
          <w:lang w:eastAsia="de-DE"/>
        </w:rPr>
        <w:t xml:space="preserve"> the mass balance for the exhaust gas treatments.</w:t>
      </w:r>
    </w:p>
    <w:p w14:paraId="47C6A753" w14:textId="77777777" w:rsidR="008C0C72" w:rsidRPr="00A55D11" w:rsidRDefault="008C0C72" w:rsidP="008C0C72">
      <w:pPr>
        <w:spacing w:afterLines="0" w:after="0"/>
        <w:rPr>
          <w:rFonts w:eastAsiaTheme="minorEastAsia"/>
          <w:sz w:val="10"/>
        </w:rPr>
      </w:pPr>
    </w:p>
    <w:p w14:paraId="2B0E063A" w14:textId="77777777" w:rsidR="008C0C72" w:rsidRDefault="008C0C72" w:rsidP="0071370F">
      <w:pPr>
        <w:pStyle w:val="Caption"/>
        <w:keepNext/>
        <w:spacing w:before="100" w:beforeAutospacing="1" w:afterLines="0" w:after="100" w:afterAutospacing="1"/>
      </w:pPr>
      <w:r>
        <w:t xml:space="preserve">Equation S. </w:t>
      </w:r>
      <w:r>
        <w:rPr>
          <w:noProof/>
        </w:rPr>
        <w:fldChar w:fldCharType="begin"/>
      </w:r>
      <w:r>
        <w:rPr>
          <w:noProof/>
        </w:rPr>
        <w:instrText xml:space="preserve"> SEQ Equation_S. \* ARABIC </w:instrText>
      </w:r>
      <w:r>
        <w:rPr>
          <w:noProof/>
        </w:rP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  <w:r>
        <w:t xml:space="preserve"> </w:t>
      </w:r>
      <w:r w:rsidRPr="00B27B75">
        <w:t>Reaction</w:t>
      </w:r>
      <w:r>
        <w:t>s</w:t>
      </w:r>
      <w:r w:rsidRPr="00B27B75">
        <w:t xml:space="preserve"> process L1</w:t>
      </w:r>
    </w:p>
    <w:p w14:paraId="5411A833" w14:textId="77777777" w:rsidR="008C0C72" w:rsidRPr="00BC1046" w:rsidRDefault="008C0C72" w:rsidP="00EA0DB9">
      <w:pPr>
        <w:spacing w:afterLines="0" w:after="0" w:line="240" w:lineRule="auto"/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2CO+</m:t>
          </m:r>
          <m:sSub>
            <m:sSubPr>
              <m:ctrlPr>
                <w:rPr>
                  <w:rFonts w:ascii="Cambria Math" w:hAnsi="Cambria Math"/>
                  <w:i/>
                  <w:sz w:val="22"/>
                </w:rPr>
              </m:ctrlPr>
            </m:sSubPr>
            <m:e>
              <m:r>
                <w:rPr>
                  <w:rFonts w:ascii="Cambria Math" w:hAnsi="Cambria Math"/>
                </w:rPr>
                <m:t>O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r>
            <w:rPr>
              <w:rFonts w:ascii="Cambria Math" w:hAnsi="Cambria Math"/>
            </w:rPr>
            <m:t>→2</m:t>
          </m:r>
          <m:sSub>
            <m:sSubPr>
              <m:ctrlPr>
                <w:rPr>
                  <w:rFonts w:ascii="Cambria Math" w:hAnsi="Cambria Math"/>
                  <w:i/>
                  <w:sz w:val="22"/>
                </w:rPr>
              </m:ctrlPr>
            </m:sSubPr>
            <m:e>
              <m:r>
                <w:rPr>
                  <w:rFonts w:ascii="Cambria Math" w:hAnsi="Cambria Math"/>
                </w:rPr>
                <m:t>CO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</m:oMath>
      </m:oMathPara>
    </w:p>
    <w:p w14:paraId="446E9128" w14:textId="77777777" w:rsidR="008C0C72" w:rsidRPr="00BC1046" w:rsidRDefault="008C0C72" w:rsidP="00EA0DB9">
      <w:pPr>
        <w:spacing w:afterLines="0" w:after="0" w:line="240" w:lineRule="auto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4HCN+5</m:t>
          </m:r>
          <m:sSub>
            <m:sSubPr>
              <m:ctrlPr>
                <w:rPr>
                  <w:rFonts w:ascii="Cambria Math" w:eastAsiaTheme="minorEastAsia" w:hAnsi="Cambria Math"/>
                  <w:i/>
                  <w:sz w:val="22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O</m:t>
              </m:r>
            </m:e>
            <m:sub>
              <m:r>
                <w:rPr>
                  <w:rFonts w:ascii="Cambria Math" w:eastAsiaTheme="minorEastAsia" w:hAnsi="Cambria Math"/>
                </w:rPr>
                <m:t>2</m:t>
              </m:r>
            </m:sub>
          </m:sSub>
          <m:r>
            <w:rPr>
              <w:rFonts w:ascii="Cambria Math" w:eastAsiaTheme="minorEastAsia" w:hAnsi="Cambria Math"/>
            </w:rPr>
            <m:t>→4</m:t>
          </m:r>
          <m:sSub>
            <m:sSubPr>
              <m:ctrlPr>
                <w:rPr>
                  <w:rFonts w:ascii="Cambria Math" w:eastAsiaTheme="minorEastAsia" w:hAnsi="Cambria Math"/>
                  <w:i/>
                  <w:sz w:val="22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O</m:t>
              </m:r>
            </m:e>
            <m:sub>
              <m:r>
                <w:rPr>
                  <w:rFonts w:ascii="Cambria Math" w:eastAsiaTheme="minorEastAsia" w:hAnsi="Cambria Math"/>
                </w:rPr>
                <m:t>2</m:t>
              </m:r>
            </m:sub>
          </m:sSub>
          <m:r>
            <w:rPr>
              <w:rFonts w:ascii="Cambria Math" w:eastAsiaTheme="minorEastAsia" w:hAnsi="Cambria Math"/>
            </w:rPr>
            <m:t>+2</m:t>
          </m:r>
          <m:sSub>
            <m:sSubPr>
              <m:ctrlPr>
                <w:rPr>
                  <w:rFonts w:ascii="Cambria Math" w:eastAsiaTheme="minorEastAsia" w:hAnsi="Cambria Math"/>
                  <w:i/>
                  <w:sz w:val="22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N</m:t>
              </m:r>
            </m:e>
            <m:sub>
              <m:r>
                <w:rPr>
                  <w:rFonts w:ascii="Cambria Math" w:eastAsiaTheme="minorEastAsia" w:hAnsi="Cambria Math"/>
                </w:rPr>
                <m:t>2</m:t>
              </m:r>
            </m:sub>
          </m:sSub>
          <m:r>
            <w:rPr>
              <w:rFonts w:ascii="Cambria Math" w:eastAsiaTheme="minorEastAsia" w:hAnsi="Cambria Math"/>
            </w:rPr>
            <m:t>+2</m:t>
          </m:r>
          <m:sSub>
            <m:sSubPr>
              <m:ctrlPr>
                <w:rPr>
                  <w:rFonts w:ascii="Cambria Math" w:eastAsiaTheme="minorEastAsia" w:hAnsi="Cambria Math"/>
                  <w:i/>
                  <w:sz w:val="22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H</m:t>
              </m:r>
            </m:e>
            <m:sub>
              <m:r>
                <w:rPr>
                  <w:rFonts w:ascii="Cambria Math" w:eastAsiaTheme="minorEastAsia" w:hAnsi="Cambria Math"/>
                </w:rPr>
                <m:t>2</m:t>
              </m:r>
            </m:sub>
          </m:sSub>
          <m:r>
            <w:rPr>
              <w:rFonts w:ascii="Cambria Math" w:eastAsiaTheme="minorEastAsia" w:hAnsi="Cambria Math"/>
            </w:rPr>
            <m:t>O</m:t>
          </m:r>
        </m:oMath>
      </m:oMathPara>
    </w:p>
    <w:p w14:paraId="60C38332" w14:textId="77777777" w:rsidR="008C0C72" w:rsidRPr="00BC1046" w:rsidRDefault="008C0C72" w:rsidP="00EA0DB9">
      <w:pPr>
        <w:keepNext/>
        <w:spacing w:afterLines="0" w:after="0" w:line="240" w:lineRule="auto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4N</m:t>
          </m:r>
          <m:sSub>
            <m:sSubPr>
              <m:ctrlPr>
                <w:rPr>
                  <w:rFonts w:ascii="Cambria Math" w:eastAsiaTheme="minorEastAsia" w:hAnsi="Cambria Math"/>
                  <w:i/>
                  <w:sz w:val="22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H</m:t>
              </m:r>
            </m:e>
            <m:sub>
              <m:r>
                <w:rPr>
                  <w:rFonts w:ascii="Cambria Math" w:eastAsiaTheme="minorEastAsia" w:hAnsi="Cambria Math"/>
                </w:rPr>
                <m:t>3</m:t>
              </m:r>
            </m:sub>
          </m:sSub>
          <m:r>
            <w:rPr>
              <w:rFonts w:ascii="Cambria Math" w:eastAsiaTheme="minorEastAsia" w:hAnsi="Cambria Math"/>
            </w:rPr>
            <m:t>+</m:t>
          </m:r>
          <m:sSub>
            <m:sSubPr>
              <m:ctrlPr>
                <w:rPr>
                  <w:rFonts w:ascii="Cambria Math" w:eastAsiaTheme="minorEastAsia" w:hAnsi="Cambria Math"/>
                  <w:i/>
                  <w:sz w:val="22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3O</m:t>
              </m:r>
            </m:e>
            <m:sub>
              <m:r>
                <w:rPr>
                  <w:rFonts w:ascii="Cambria Math" w:eastAsiaTheme="minorEastAsia" w:hAnsi="Cambria Math"/>
                </w:rPr>
                <m:t>2</m:t>
              </m:r>
            </m:sub>
          </m:sSub>
          <m:r>
            <w:rPr>
              <w:rFonts w:ascii="Cambria Math" w:eastAsiaTheme="minorEastAsia" w:hAnsi="Cambria Math"/>
            </w:rPr>
            <m:t>→2</m:t>
          </m:r>
          <m:sSub>
            <m:sSubPr>
              <m:ctrlPr>
                <w:rPr>
                  <w:rFonts w:ascii="Cambria Math" w:eastAsiaTheme="minorEastAsia" w:hAnsi="Cambria Math"/>
                  <w:i/>
                  <w:sz w:val="22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N</m:t>
              </m:r>
            </m:e>
            <m:sub>
              <m:r>
                <w:rPr>
                  <w:rFonts w:ascii="Cambria Math" w:eastAsiaTheme="minorEastAsia" w:hAnsi="Cambria Math"/>
                </w:rPr>
                <m:t>2</m:t>
              </m:r>
            </m:sub>
          </m:sSub>
          <m:r>
            <w:rPr>
              <w:rFonts w:ascii="Cambria Math" w:eastAsiaTheme="minorEastAsia" w:hAnsi="Cambria Math"/>
            </w:rPr>
            <m:t>+6</m:t>
          </m:r>
          <m:sSub>
            <m:sSubPr>
              <m:ctrlPr>
                <w:rPr>
                  <w:rFonts w:ascii="Cambria Math" w:eastAsiaTheme="minorEastAsia" w:hAnsi="Cambria Math"/>
                  <w:i/>
                  <w:sz w:val="22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H</m:t>
              </m:r>
            </m:e>
            <m:sub>
              <m:r>
                <w:rPr>
                  <w:rFonts w:ascii="Cambria Math" w:eastAsiaTheme="minorEastAsia" w:hAnsi="Cambria Math"/>
                </w:rPr>
                <m:t>2</m:t>
              </m:r>
            </m:sub>
          </m:sSub>
          <m:r>
            <w:rPr>
              <w:rFonts w:ascii="Cambria Math" w:eastAsiaTheme="minorEastAsia" w:hAnsi="Cambria Math"/>
            </w:rPr>
            <m:t>O</m:t>
          </m:r>
        </m:oMath>
      </m:oMathPara>
    </w:p>
    <w:p w14:paraId="478D02EF" w14:textId="77777777" w:rsidR="008C0C72" w:rsidRDefault="008C0C72" w:rsidP="0071370F">
      <w:pPr>
        <w:pStyle w:val="Caption"/>
        <w:keepNext/>
        <w:spacing w:before="100" w:beforeAutospacing="1" w:afterLines="0" w:after="100" w:afterAutospacing="1"/>
      </w:pPr>
      <w:r>
        <w:t xml:space="preserve">Equation S. </w:t>
      </w:r>
      <w:r>
        <w:rPr>
          <w:noProof/>
        </w:rPr>
        <w:fldChar w:fldCharType="begin"/>
      </w:r>
      <w:r>
        <w:rPr>
          <w:noProof/>
        </w:rPr>
        <w:instrText xml:space="preserve"> SEQ Equation_S. \* ARABIC </w:instrText>
      </w:r>
      <w:r>
        <w:rPr>
          <w:noProof/>
        </w:rP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  <w:r>
        <w:t xml:space="preserve"> Reactions process L2</w:t>
      </w:r>
    </w:p>
    <w:p w14:paraId="07B668A3" w14:textId="77777777" w:rsidR="008C0C72" w:rsidRPr="00BC1046" w:rsidRDefault="008C0C72" w:rsidP="00EA0DB9">
      <w:pPr>
        <w:spacing w:afterLines="0" w:after="0" w:line="240" w:lineRule="auto"/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2</m:t>
          </m:r>
          <m:sSub>
            <m:sSubPr>
              <m:ctrlPr>
                <w:rPr>
                  <w:rFonts w:ascii="Cambria Math" w:hAnsi="Cambria Math"/>
                  <w:i/>
                  <w:sz w:val="22"/>
                </w:rPr>
              </m:ctrlPr>
            </m:sSubPr>
            <m:e>
              <m:r>
                <w:rPr>
                  <w:rFonts w:ascii="Cambria Math" w:hAnsi="Cambria Math"/>
                </w:rPr>
                <m:t>H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sz w:val="22"/>
                </w:rPr>
              </m:ctrlPr>
            </m:sSubPr>
            <m:e>
              <m:r>
                <w:rPr>
                  <w:rFonts w:ascii="Cambria Math" w:hAnsi="Cambria Math"/>
                </w:rPr>
                <m:t>O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r>
            <w:rPr>
              <w:rFonts w:ascii="Cambria Math" w:hAnsi="Cambria Math"/>
            </w:rPr>
            <m:t>→2</m:t>
          </m:r>
          <m:sSub>
            <m:sSubPr>
              <m:ctrlPr>
                <w:rPr>
                  <w:rFonts w:ascii="Cambria Math" w:hAnsi="Cambria Math"/>
                  <w:i/>
                  <w:sz w:val="22"/>
                </w:rPr>
              </m:ctrlPr>
            </m:sSubPr>
            <m:e>
              <m:r>
                <w:rPr>
                  <w:rFonts w:ascii="Cambria Math" w:hAnsi="Cambria Math"/>
                </w:rPr>
                <m:t>H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r>
            <w:rPr>
              <w:rFonts w:ascii="Cambria Math" w:hAnsi="Cambria Math"/>
            </w:rPr>
            <m:t>O</m:t>
          </m:r>
        </m:oMath>
      </m:oMathPara>
    </w:p>
    <w:p w14:paraId="7BD8F892" w14:textId="77777777" w:rsidR="008C0C72" w:rsidRPr="00BC1046" w:rsidRDefault="008C0C72" w:rsidP="00EA0DB9">
      <w:pPr>
        <w:spacing w:afterLines="0" w:after="0" w:line="240" w:lineRule="auto"/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2CO+</m:t>
          </m:r>
          <m:sSub>
            <m:sSubPr>
              <m:ctrlPr>
                <w:rPr>
                  <w:rFonts w:ascii="Cambria Math" w:hAnsi="Cambria Math"/>
                  <w:i/>
                  <w:sz w:val="22"/>
                </w:rPr>
              </m:ctrlPr>
            </m:sSubPr>
            <m:e>
              <m:r>
                <w:rPr>
                  <w:rFonts w:ascii="Cambria Math" w:hAnsi="Cambria Math"/>
                </w:rPr>
                <m:t>O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r>
            <w:rPr>
              <w:rFonts w:ascii="Cambria Math" w:hAnsi="Cambria Math"/>
            </w:rPr>
            <m:t>→2</m:t>
          </m:r>
          <m:sSub>
            <m:sSubPr>
              <m:ctrlPr>
                <w:rPr>
                  <w:rFonts w:ascii="Cambria Math" w:hAnsi="Cambria Math"/>
                  <w:i/>
                  <w:sz w:val="22"/>
                </w:rPr>
              </m:ctrlPr>
            </m:sSubPr>
            <m:e>
              <m:r>
                <w:rPr>
                  <w:rFonts w:ascii="Cambria Math" w:hAnsi="Cambria Math"/>
                </w:rPr>
                <m:t>CO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</m:oMath>
      </m:oMathPara>
    </w:p>
    <w:p w14:paraId="4DC5048E" w14:textId="77777777" w:rsidR="008C0C72" w:rsidRPr="00BC1046" w:rsidRDefault="003B7A59" w:rsidP="00EA0DB9">
      <w:pPr>
        <w:spacing w:afterLines="0" w:after="0" w:line="240" w:lineRule="auto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  <w:sz w:val="22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H</m:t>
              </m:r>
            </m:e>
            <m:sub>
              <m:r>
                <w:rPr>
                  <w:rFonts w:ascii="Cambria Math" w:eastAsiaTheme="minorEastAsia" w:hAnsi="Cambria Math"/>
                </w:rPr>
                <m:t>4</m:t>
              </m:r>
            </m:sub>
          </m:sSub>
          <m:r>
            <w:rPr>
              <w:rFonts w:ascii="Cambria Math" w:eastAsiaTheme="minorEastAsia" w:hAnsi="Cambria Math"/>
            </w:rPr>
            <m:t>+2</m:t>
          </m:r>
          <m:sSub>
            <m:sSubPr>
              <m:ctrlPr>
                <w:rPr>
                  <w:rFonts w:ascii="Cambria Math" w:eastAsiaTheme="minorEastAsia" w:hAnsi="Cambria Math"/>
                  <w:i/>
                  <w:sz w:val="22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O</m:t>
              </m:r>
            </m:e>
            <m:sub>
              <m:r>
                <w:rPr>
                  <w:rFonts w:ascii="Cambria Math" w:eastAsiaTheme="minorEastAsia" w:hAnsi="Cambria Math"/>
                </w:rPr>
                <m:t>2</m:t>
              </m:r>
            </m:sub>
          </m:sSub>
          <m:r>
            <w:rPr>
              <w:rFonts w:ascii="Cambria Math" w:eastAsiaTheme="minorEastAsia" w:hAnsi="Cambria Math"/>
            </w:rPr>
            <m:t>→</m:t>
          </m:r>
          <m:sSub>
            <m:sSubPr>
              <m:ctrlPr>
                <w:rPr>
                  <w:rFonts w:ascii="Cambria Math" w:eastAsiaTheme="minorEastAsia" w:hAnsi="Cambria Math"/>
                  <w:i/>
                  <w:sz w:val="22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O</m:t>
              </m:r>
            </m:e>
            <m:sub>
              <m:r>
                <w:rPr>
                  <w:rFonts w:ascii="Cambria Math" w:eastAsiaTheme="minorEastAsia" w:hAnsi="Cambria Math"/>
                </w:rPr>
                <m:t>2</m:t>
              </m:r>
            </m:sub>
          </m:sSub>
          <m:r>
            <w:rPr>
              <w:rFonts w:ascii="Cambria Math" w:eastAsiaTheme="minorEastAsia" w:hAnsi="Cambria Math"/>
            </w:rPr>
            <m:t>+2</m:t>
          </m:r>
          <m:sSub>
            <m:sSubPr>
              <m:ctrlPr>
                <w:rPr>
                  <w:rFonts w:ascii="Cambria Math" w:eastAsiaTheme="minorEastAsia" w:hAnsi="Cambria Math"/>
                  <w:i/>
                  <w:sz w:val="22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H</m:t>
              </m:r>
            </m:e>
            <m:sub>
              <m:r>
                <w:rPr>
                  <w:rFonts w:ascii="Cambria Math" w:eastAsiaTheme="minorEastAsia" w:hAnsi="Cambria Math"/>
                </w:rPr>
                <m:t>2</m:t>
              </m:r>
            </m:sub>
          </m:sSub>
          <m:r>
            <w:rPr>
              <w:rFonts w:ascii="Cambria Math" w:eastAsiaTheme="minorEastAsia" w:hAnsi="Cambria Math"/>
            </w:rPr>
            <m:t>O</m:t>
          </m:r>
        </m:oMath>
      </m:oMathPara>
    </w:p>
    <w:p w14:paraId="1A4C9DD2" w14:textId="77777777" w:rsidR="008C0C72" w:rsidRPr="00BC1046" w:rsidRDefault="008C0C72" w:rsidP="00EA0DB9">
      <w:pPr>
        <w:spacing w:afterLines="0" w:after="0" w:line="240" w:lineRule="auto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4HCN+5</m:t>
          </m:r>
          <m:sSub>
            <m:sSubPr>
              <m:ctrlPr>
                <w:rPr>
                  <w:rFonts w:ascii="Cambria Math" w:eastAsiaTheme="minorEastAsia" w:hAnsi="Cambria Math"/>
                  <w:i/>
                  <w:sz w:val="22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O</m:t>
              </m:r>
            </m:e>
            <m:sub>
              <m:r>
                <w:rPr>
                  <w:rFonts w:ascii="Cambria Math" w:eastAsiaTheme="minorEastAsia" w:hAnsi="Cambria Math"/>
                </w:rPr>
                <m:t>2</m:t>
              </m:r>
            </m:sub>
          </m:sSub>
          <m:r>
            <w:rPr>
              <w:rFonts w:ascii="Cambria Math" w:eastAsiaTheme="minorEastAsia" w:hAnsi="Cambria Math"/>
            </w:rPr>
            <m:t>→4</m:t>
          </m:r>
          <m:sSub>
            <m:sSubPr>
              <m:ctrlPr>
                <w:rPr>
                  <w:rFonts w:ascii="Cambria Math" w:eastAsiaTheme="minorEastAsia" w:hAnsi="Cambria Math"/>
                  <w:i/>
                  <w:sz w:val="22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O</m:t>
              </m:r>
            </m:e>
            <m:sub>
              <m:r>
                <w:rPr>
                  <w:rFonts w:ascii="Cambria Math" w:eastAsiaTheme="minorEastAsia" w:hAnsi="Cambria Math"/>
                </w:rPr>
                <m:t>2</m:t>
              </m:r>
            </m:sub>
          </m:sSub>
          <m:r>
            <w:rPr>
              <w:rFonts w:ascii="Cambria Math" w:eastAsiaTheme="minorEastAsia" w:hAnsi="Cambria Math"/>
            </w:rPr>
            <m:t>+2</m:t>
          </m:r>
          <m:sSub>
            <m:sSubPr>
              <m:ctrlPr>
                <w:rPr>
                  <w:rFonts w:ascii="Cambria Math" w:eastAsiaTheme="minorEastAsia" w:hAnsi="Cambria Math"/>
                  <w:i/>
                  <w:sz w:val="22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N</m:t>
              </m:r>
            </m:e>
            <m:sub>
              <m:r>
                <w:rPr>
                  <w:rFonts w:ascii="Cambria Math" w:eastAsiaTheme="minorEastAsia" w:hAnsi="Cambria Math"/>
                </w:rPr>
                <m:t>2</m:t>
              </m:r>
            </m:sub>
          </m:sSub>
          <m:r>
            <w:rPr>
              <w:rFonts w:ascii="Cambria Math" w:eastAsiaTheme="minorEastAsia" w:hAnsi="Cambria Math"/>
            </w:rPr>
            <m:t>+2</m:t>
          </m:r>
          <m:sSub>
            <m:sSubPr>
              <m:ctrlPr>
                <w:rPr>
                  <w:rFonts w:ascii="Cambria Math" w:eastAsiaTheme="minorEastAsia" w:hAnsi="Cambria Math"/>
                  <w:i/>
                  <w:sz w:val="22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H</m:t>
              </m:r>
            </m:e>
            <m:sub>
              <m:r>
                <w:rPr>
                  <w:rFonts w:ascii="Cambria Math" w:eastAsiaTheme="minorEastAsia" w:hAnsi="Cambria Math"/>
                </w:rPr>
                <m:t>2</m:t>
              </m:r>
            </m:sub>
          </m:sSub>
          <m:r>
            <w:rPr>
              <w:rFonts w:ascii="Cambria Math" w:eastAsiaTheme="minorEastAsia" w:hAnsi="Cambria Math"/>
            </w:rPr>
            <m:t>O</m:t>
          </m:r>
        </m:oMath>
      </m:oMathPara>
    </w:p>
    <w:p w14:paraId="084F39CA" w14:textId="77777777" w:rsidR="008C0C72" w:rsidRPr="00BC1046" w:rsidRDefault="003B7A59" w:rsidP="00EA0DB9">
      <w:pPr>
        <w:spacing w:afterLines="0" w:after="0" w:line="240" w:lineRule="auto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  <w:sz w:val="22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</m:t>
              </m:r>
            </m:e>
            <m:sub>
              <m:r>
                <w:rPr>
                  <w:rFonts w:ascii="Cambria Math" w:eastAsiaTheme="minorEastAsia" w:hAnsi="Cambria Math"/>
                </w:rPr>
                <m:t>2</m:t>
              </m:r>
            </m:sub>
          </m:sSub>
          <m:sSub>
            <m:sSubPr>
              <m:ctrlPr>
                <w:rPr>
                  <w:rFonts w:ascii="Cambria Math" w:eastAsiaTheme="minorEastAsia" w:hAnsi="Cambria Math"/>
                  <w:i/>
                  <w:sz w:val="22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H</m:t>
              </m:r>
            </m:e>
            <m:sub>
              <m:r>
                <w:rPr>
                  <w:rFonts w:ascii="Cambria Math" w:eastAsiaTheme="minorEastAsia" w:hAnsi="Cambria Math"/>
                </w:rPr>
                <m:t>4</m:t>
              </m:r>
            </m:sub>
          </m:sSub>
          <m:r>
            <w:rPr>
              <w:rFonts w:ascii="Cambria Math" w:eastAsiaTheme="minorEastAsia" w:hAnsi="Cambria Math"/>
            </w:rPr>
            <m:t>+3</m:t>
          </m:r>
          <m:sSub>
            <m:sSubPr>
              <m:ctrlPr>
                <w:rPr>
                  <w:rFonts w:ascii="Cambria Math" w:eastAsiaTheme="minorEastAsia" w:hAnsi="Cambria Math"/>
                  <w:i/>
                  <w:sz w:val="22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O</m:t>
              </m:r>
            </m:e>
            <m:sub>
              <m:r>
                <w:rPr>
                  <w:rFonts w:ascii="Cambria Math" w:eastAsiaTheme="minorEastAsia" w:hAnsi="Cambria Math"/>
                </w:rPr>
                <m:t>2</m:t>
              </m:r>
            </m:sub>
          </m:sSub>
          <m:r>
            <w:rPr>
              <w:rFonts w:ascii="Cambria Math" w:eastAsiaTheme="minorEastAsia" w:hAnsi="Cambria Math"/>
            </w:rPr>
            <m:t>→2</m:t>
          </m:r>
          <m:sSub>
            <m:sSubPr>
              <m:ctrlPr>
                <w:rPr>
                  <w:rFonts w:ascii="Cambria Math" w:eastAsiaTheme="minorEastAsia" w:hAnsi="Cambria Math"/>
                  <w:i/>
                  <w:sz w:val="22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O</m:t>
              </m:r>
            </m:e>
            <m:sub>
              <m:r>
                <w:rPr>
                  <w:rFonts w:ascii="Cambria Math" w:eastAsiaTheme="minorEastAsia" w:hAnsi="Cambria Math"/>
                </w:rPr>
                <m:t>2</m:t>
              </m:r>
            </m:sub>
          </m:sSub>
          <m:r>
            <w:rPr>
              <w:rFonts w:ascii="Cambria Math" w:eastAsiaTheme="minorEastAsia" w:hAnsi="Cambria Math"/>
            </w:rPr>
            <m:t>+2</m:t>
          </m:r>
          <m:sSub>
            <m:sSubPr>
              <m:ctrlPr>
                <w:rPr>
                  <w:rFonts w:ascii="Cambria Math" w:eastAsiaTheme="minorEastAsia" w:hAnsi="Cambria Math"/>
                  <w:i/>
                  <w:sz w:val="22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H</m:t>
              </m:r>
            </m:e>
            <m:sub>
              <m:r>
                <w:rPr>
                  <w:rFonts w:ascii="Cambria Math" w:eastAsiaTheme="minorEastAsia" w:hAnsi="Cambria Math"/>
                </w:rPr>
                <m:t>2</m:t>
              </m:r>
            </m:sub>
          </m:sSub>
          <m:r>
            <w:rPr>
              <w:rFonts w:ascii="Cambria Math" w:eastAsiaTheme="minorEastAsia" w:hAnsi="Cambria Math"/>
            </w:rPr>
            <m:t>O</m:t>
          </m:r>
        </m:oMath>
      </m:oMathPara>
    </w:p>
    <w:p w14:paraId="6268AC35" w14:textId="77777777" w:rsidR="008C0C72" w:rsidRDefault="008C0C72" w:rsidP="00EA0DB9">
      <w:pPr>
        <w:spacing w:afterLines="0" w:after="0" w:line="240" w:lineRule="auto"/>
        <w:rPr>
          <w:rFonts w:eastAsia="Times New Roman" w:cstheme="minorHAnsi"/>
          <w:b/>
          <w:szCs w:val="20"/>
          <w:lang w:eastAsia="de-DE"/>
        </w:rPr>
      </w:pPr>
      <m:oMathPara>
        <m:oMath>
          <m:r>
            <w:rPr>
              <w:rFonts w:ascii="Cambria Math" w:eastAsiaTheme="minorEastAsia" w:hAnsi="Cambria Math"/>
            </w:rPr>
            <m:t>2</m:t>
          </m:r>
          <m:sSub>
            <m:sSubPr>
              <m:ctrlPr>
                <w:rPr>
                  <w:rFonts w:ascii="Cambria Math" w:eastAsiaTheme="minorEastAsia" w:hAnsi="Cambria Math"/>
                  <w:i/>
                  <w:sz w:val="22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</m:t>
              </m:r>
            </m:e>
            <m:sub>
              <m:r>
                <w:rPr>
                  <w:rFonts w:ascii="Cambria Math" w:eastAsiaTheme="minorEastAsia" w:hAnsi="Cambria Math"/>
                </w:rPr>
                <m:t>2</m:t>
              </m:r>
            </m:sub>
          </m:sSub>
          <m:sSub>
            <m:sSubPr>
              <m:ctrlPr>
                <w:rPr>
                  <w:rFonts w:ascii="Cambria Math" w:eastAsiaTheme="minorEastAsia" w:hAnsi="Cambria Math"/>
                  <w:i/>
                  <w:sz w:val="22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H</m:t>
              </m:r>
            </m:e>
            <m:sub>
              <m:r>
                <w:rPr>
                  <w:rFonts w:ascii="Cambria Math" w:eastAsiaTheme="minorEastAsia" w:hAnsi="Cambria Math"/>
                </w:rPr>
                <m:t>6</m:t>
              </m:r>
            </m:sub>
          </m:sSub>
          <m:r>
            <w:rPr>
              <w:rFonts w:ascii="Cambria Math" w:eastAsiaTheme="minorEastAsia" w:hAnsi="Cambria Math"/>
            </w:rPr>
            <m:t>+7</m:t>
          </m:r>
          <m:sSub>
            <m:sSubPr>
              <m:ctrlPr>
                <w:rPr>
                  <w:rFonts w:ascii="Cambria Math" w:eastAsiaTheme="minorEastAsia" w:hAnsi="Cambria Math"/>
                  <w:i/>
                  <w:sz w:val="22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O</m:t>
              </m:r>
            </m:e>
            <m:sub>
              <m:r>
                <w:rPr>
                  <w:rFonts w:ascii="Cambria Math" w:eastAsiaTheme="minorEastAsia" w:hAnsi="Cambria Math"/>
                </w:rPr>
                <m:t>2</m:t>
              </m:r>
            </m:sub>
          </m:sSub>
          <m:r>
            <w:rPr>
              <w:rFonts w:ascii="Cambria Math" w:eastAsiaTheme="minorEastAsia" w:hAnsi="Cambria Math"/>
            </w:rPr>
            <m:t>→4</m:t>
          </m:r>
          <m:sSub>
            <m:sSubPr>
              <m:ctrlPr>
                <w:rPr>
                  <w:rFonts w:ascii="Cambria Math" w:eastAsiaTheme="minorEastAsia" w:hAnsi="Cambria Math"/>
                  <w:i/>
                  <w:sz w:val="22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O</m:t>
              </m:r>
            </m:e>
            <m:sub>
              <m:r>
                <w:rPr>
                  <w:rFonts w:ascii="Cambria Math" w:eastAsiaTheme="minorEastAsia" w:hAnsi="Cambria Math"/>
                </w:rPr>
                <m:t>2</m:t>
              </m:r>
            </m:sub>
          </m:sSub>
          <m:r>
            <w:rPr>
              <w:rFonts w:ascii="Cambria Math" w:eastAsiaTheme="minorEastAsia" w:hAnsi="Cambria Math"/>
            </w:rPr>
            <m:t>+6</m:t>
          </m:r>
          <m:sSub>
            <m:sSubPr>
              <m:ctrlPr>
                <w:rPr>
                  <w:rFonts w:ascii="Cambria Math" w:eastAsiaTheme="minorEastAsia" w:hAnsi="Cambria Math"/>
                  <w:i/>
                  <w:sz w:val="22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H</m:t>
              </m:r>
            </m:e>
            <m:sub>
              <m:r>
                <w:rPr>
                  <w:rFonts w:ascii="Cambria Math" w:eastAsiaTheme="minorEastAsia" w:hAnsi="Cambria Math"/>
                </w:rPr>
                <m:t>2</m:t>
              </m:r>
            </m:sub>
          </m:sSub>
          <m:r>
            <w:rPr>
              <w:rFonts w:ascii="Cambria Math" w:eastAsiaTheme="minorEastAsia" w:hAnsi="Cambria Math"/>
            </w:rPr>
            <m:t>O</m:t>
          </m:r>
        </m:oMath>
      </m:oMathPara>
    </w:p>
    <w:p w14:paraId="64A36570" w14:textId="77777777" w:rsidR="008C0C72" w:rsidRPr="00D06850" w:rsidRDefault="008C0C72" w:rsidP="008C0C72">
      <w:pPr>
        <w:pStyle w:val="BodyText"/>
        <w:pBdr>
          <w:bottom w:val="single" w:sz="4" w:space="1" w:color="auto"/>
        </w:pBdr>
        <w:spacing w:before="100" w:beforeAutospacing="1" w:after="100" w:afterAutospacing="1"/>
        <w:rPr>
          <w:b/>
          <w:lang w:val="en-US"/>
        </w:rPr>
      </w:pPr>
      <w:r w:rsidRPr="00D06850">
        <w:rPr>
          <w:b/>
          <w:lang w:val="en-US"/>
        </w:rPr>
        <w:t xml:space="preserve">Table S </w:t>
      </w:r>
      <w:r w:rsidRPr="00D06850">
        <w:rPr>
          <w:b/>
          <w:lang w:val="en-US"/>
        </w:rPr>
        <w:fldChar w:fldCharType="begin"/>
      </w:r>
      <w:r w:rsidRPr="00D06850">
        <w:rPr>
          <w:b/>
          <w:lang w:val="en-US"/>
        </w:rPr>
        <w:instrText xml:space="preserve"> SEQ Table_S \* ARABIC </w:instrText>
      </w:r>
      <w:r w:rsidRPr="00D06850">
        <w:rPr>
          <w:b/>
          <w:lang w:val="en-US"/>
        </w:rPr>
        <w:fldChar w:fldCharType="separate"/>
      </w:r>
      <w:r w:rsidR="00E5522C">
        <w:rPr>
          <w:b/>
          <w:noProof/>
          <w:lang w:val="en-US"/>
        </w:rPr>
        <w:t>6</w:t>
      </w:r>
      <w:r w:rsidRPr="00D06850">
        <w:rPr>
          <w:b/>
          <w:lang w:val="en-US"/>
        </w:rPr>
        <w:fldChar w:fldCharType="end"/>
      </w:r>
      <w:r w:rsidRPr="00D06850">
        <w:rPr>
          <w:b/>
          <w:lang w:val="en-US"/>
        </w:rPr>
        <w:t xml:space="preserve"> Products formed from 100 g </w:t>
      </w:r>
      <w:proofErr w:type="spellStart"/>
      <w:r w:rsidRPr="00D06850">
        <w:rPr>
          <w:b/>
          <w:lang w:val="en-US"/>
        </w:rPr>
        <w:t>Courtelle</w:t>
      </w:r>
      <w:proofErr w:type="spellEnd"/>
      <w:r w:rsidRPr="00D06850">
        <w:rPr>
          <w:b/>
          <w:lang w:val="en-US"/>
        </w:rPr>
        <w:t xml:space="preserve"> </w:t>
      </w:r>
      <w:r w:rsidRPr="00D06850">
        <w:rPr>
          <w:b/>
          <w:lang w:val="en-US"/>
        </w:rPr>
        <w:fldChar w:fldCharType="begin"/>
      </w:r>
      <w:r w:rsidRPr="00D06850">
        <w:rPr>
          <w:b/>
          <w:lang w:val="en-US"/>
        </w:rPr>
        <w:instrText xml:space="preserve"> ADDIN EN.CITE &lt;EndNote&gt;&lt;Cite&gt;&lt;Author&gt;Morgan&lt;/Author&gt;&lt;Year&gt;2005&lt;/Year&gt;&lt;RecNum&gt;29&lt;/RecNum&gt;&lt;DisplayText&gt;(Morgan, 2005)&lt;/DisplayText&gt;&lt;record&gt;&lt;rec-number&gt;29&lt;/rec-number&gt;&lt;foreign-keys&gt;&lt;key app="EN" db-id="999rr9xemperwwe2rd5vpwpfeetf2r25ttra" timestamp="1528963681"&gt;29&lt;/key&gt;&lt;/foreign-keys&gt;&lt;ref-type name="Book"&gt;6&lt;/ref-type&gt;&lt;contributors&gt;&lt;authors&gt;&lt;author&gt;Morgan, Peter&lt;/author&gt;&lt;/authors&gt;&lt;/contributors&gt;&lt;titles&gt;&lt;title&gt;Carbon fibers and their composites&lt;/title&gt;&lt;/titles&gt;&lt;dates&gt;&lt;year&gt;2005&lt;/year&gt;&lt;/dates&gt;&lt;publisher&gt;CRC press&lt;/publisher&gt;&lt;isbn&gt;142002874X&lt;/isbn&gt;&lt;urls&gt;&lt;/urls&gt;&lt;/record&gt;&lt;/Cite&gt;&lt;/EndNote&gt;</w:instrText>
      </w:r>
      <w:r w:rsidRPr="00D06850">
        <w:rPr>
          <w:b/>
          <w:lang w:val="en-US"/>
        </w:rPr>
        <w:fldChar w:fldCharType="separate"/>
      </w:r>
      <w:r w:rsidRPr="00D06850">
        <w:rPr>
          <w:b/>
          <w:lang w:val="en-US"/>
        </w:rPr>
        <w:t>(Morgan, 2005)</w:t>
      </w:r>
      <w:r w:rsidRPr="00D06850">
        <w:rPr>
          <w:b/>
          <w:lang w:val="en-US"/>
        </w:rPr>
        <w:fldChar w:fldCharType="end"/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005"/>
        <w:gridCol w:w="1585"/>
      </w:tblGrid>
      <w:tr w:rsidR="008C0C72" w:rsidRPr="00D06850" w14:paraId="4D6B4157" w14:textId="77777777" w:rsidTr="0071370F">
        <w:trPr>
          <w:jc w:val="center"/>
        </w:trPr>
        <w:tc>
          <w:tcPr>
            <w:tcW w:w="30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776103" w14:textId="77777777" w:rsidR="008C0C72" w:rsidRPr="00D06850" w:rsidRDefault="008C0C72" w:rsidP="00F5434A">
            <w:pPr>
              <w:spacing w:before="100" w:beforeAutospacing="1" w:after="480" w:afterAutospacing="1"/>
              <w:rPr>
                <w:rFonts w:cstheme="minorHAnsi"/>
                <w:b/>
              </w:rPr>
            </w:pPr>
            <w:r w:rsidRPr="00D06850">
              <w:rPr>
                <w:rFonts w:cstheme="minorHAnsi"/>
                <w:b/>
              </w:rPr>
              <w:t>Product</w:t>
            </w:r>
          </w:p>
        </w:tc>
        <w:tc>
          <w:tcPr>
            <w:tcW w:w="15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D19C6F" w14:textId="77777777" w:rsidR="008C0C72" w:rsidRPr="00D06850" w:rsidRDefault="008C0C72" w:rsidP="00F5434A">
            <w:pPr>
              <w:spacing w:before="100" w:beforeAutospacing="1" w:after="480" w:afterAutospacing="1"/>
              <w:jc w:val="right"/>
              <w:rPr>
                <w:rFonts w:cstheme="minorHAnsi"/>
                <w:b/>
              </w:rPr>
            </w:pPr>
            <w:r w:rsidRPr="00D06850">
              <w:rPr>
                <w:rFonts w:cstheme="minorHAnsi"/>
                <w:b/>
              </w:rPr>
              <w:t>Weight, g</w:t>
            </w:r>
          </w:p>
        </w:tc>
      </w:tr>
      <w:tr w:rsidR="008C0C72" w:rsidRPr="00D06850" w14:paraId="776D188C" w14:textId="77777777" w:rsidTr="0071370F">
        <w:trPr>
          <w:jc w:val="center"/>
        </w:trPr>
        <w:tc>
          <w:tcPr>
            <w:tcW w:w="3005" w:type="dxa"/>
            <w:tcBorders>
              <w:top w:val="single" w:sz="4" w:space="0" w:color="auto"/>
            </w:tcBorders>
            <w:vAlign w:val="center"/>
          </w:tcPr>
          <w:p w14:paraId="26B6797A" w14:textId="77777777" w:rsidR="008C0C72" w:rsidRPr="00D06850" w:rsidRDefault="008C0C72" w:rsidP="00F5434A">
            <w:pPr>
              <w:spacing w:before="100" w:beforeAutospacing="1" w:after="480" w:afterAutospacing="1"/>
              <w:rPr>
                <w:rFonts w:cstheme="minorHAnsi"/>
              </w:rPr>
            </w:pPr>
            <w:r w:rsidRPr="00D06850">
              <w:rPr>
                <w:rFonts w:cstheme="minorHAnsi"/>
              </w:rPr>
              <w:t>Hydrogen cyanide, HCN</w:t>
            </w:r>
          </w:p>
        </w:tc>
        <w:tc>
          <w:tcPr>
            <w:tcW w:w="1585" w:type="dxa"/>
            <w:tcBorders>
              <w:top w:val="single" w:sz="4" w:space="0" w:color="auto"/>
            </w:tcBorders>
            <w:vAlign w:val="center"/>
          </w:tcPr>
          <w:p w14:paraId="415F131D" w14:textId="77777777" w:rsidR="008C0C72" w:rsidRPr="00D06850" w:rsidRDefault="008C0C72" w:rsidP="00F5434A">
            <w:pPr>
              <w:spacing w:before="100" w:beforeAutospacing="1" w:after="480" w:afterAutospacing="1"/>
              <w:jc w:val="right"/>
              <w:rPr>
                <w:rFonts w:cstheme="minorHAnsi"/>
              </w:rPr>
            </w:pPr>
            <w:r w:rsidRPr="00D06850">
              <w:rPr>
                <w:rFonts w:cstheme="minorHAnsi"/>
              </w:rPr>
              <w:t>2.16</w:t>
            </w:r>
          </w:p>
        </w:tc>
      </w:tr>
      <w:tr w:rsidR="008C0C72" w:rsidRPr="00D06850" w14:paraId="2CFD281E" w14:textId="77777777" w:rsidTr="0071370F">
        <w:trPr>
          <w:jc w:val="center"/>
        </w:trPr>
        <w:tc>
          <w:tcPr>
            <w:tcW w:w="3005" w:type="dxa"/>
            <w:vAlign w:val="center"/>
          </w:tcPr>
          <w:p w14:paraId="2F53AAF9" w14:textId="77777777" w:rsidR="008C0C72" w:rsidRPr="00D06850" w:rsidRDefault="008C0C72" w:rsidP="00F5434A">
            <w:pPr>
              <w:spacing w:before="100" w:beforeAutospacing="1" w:after="480" w:afterAutospacing="1"/>
              <w:rPr>
                <w:rFonts w:cstheme="minorHAnsi"/>
              </w:rPr>
            </w:pPr>
            <w:r w:rsidRPr="00D06850">
              <w:rPr>
                <w:rFonts w:cstheme="minorHAnsi"/>
              </w:rPr>
              <w:t xml:space="preserve">Water </w:t>
            </w:r>
            <w:proofErr w:type="spellStart"/>
            <w:r w:rsidRPr="00D06850">
              <w:rPr>
                <w:rFonts w:cstheme="minorHAnsi"/>
              </w:rPr>
              <w:t>vapour</w:t>
            </w:r>
            <w:proofErr w:type="spellEnd"/>
            <w:r w:rsidRPr="00D06850">
              <w:rPr>
                <w:rFonts w:cstheme="minorHAnsi"/>
              </w:rPr>
              <w:t>, H</w:t>
            </w:r>
            <w:r w:rsidRPr="00D06850">
              <w:rPr>
                <w:rFonts w:cstheme="minorHAnsi"/>
                <w:vertAlign w:val="subscript"/>
              </w:rPr>
              <w:t>2</w:t>
            </w:r>
            <w:r w:rsidRPr="00D06850">
              <w:rPr>
                <w:rFonts w:cstheme="minorHAnsi"/>
              </w:rPr>
              <w:t>O</w:t>
            </w:r>
          </w:p>
        </w:tc>
        <w:tc>
          <w:tcPr>
            <w:tcW w:w="1585" w:type="dxa"/>
            <w:vAlign w:val="center"/>
          </w:tcPr>
          <w:p w14:paraId="37D2CC87" w14:textId="77777777" w:rsidR="008C0C72" w:rsidRPr="00D06850" w:rsidRDefault="008C0C72" w:rsidP="00F5434A">
            <w:pPr>
              <w:spacing w:before="100" w:beforeAutospacing="1" w:after="480" w:afterAutospacing="1"/>
              <w:jc w:val="right"/>
              <w:rPr>
                <w:rFonts w:cstheme="minorHAnsi"/>
              </w:rPr>
            </w:pPr>
            <w:r w:rsidRPr="00D06850">
              <w:rPr>
                <w:rFonts w:cstheme="minorHAnsi"/>
              </w:rPr>
              <w:t>19.6</w:t>
            </w:r>
          </w:p>
        </w:tc>
      </w:tr>
      <w:tr w:rsidR="008C0C72" w:rsidRPr="00D06850" w14:paraId="65B5184A" w14:textId="77777777" w:rsidTr="0071370F">
        <w:trPr>
          <w:jc w:val="center"/>
        </w:trPr>
        <w:tc>
          <w:tcPr>
            <w:tcW w:w="3005" w:type="dxa"/>
            <w:vAlign w:val="center"/>
          </w:tcPr>
          <w:p w14:paraId="06F8CEE9" w14:textId="77777777" w:rsidR="008C0C72" w:rsidRPr="00D06850" w:rsidRDefault="008C0C72" w:rsidP="00F5434A">
            <w:pPr>
              <w:spacing w:before="100" w:beforeAutospacing="1" w:after="480" w:afterAutospacing="1"/>
              <w:rPr>
                <w:rFonts w:cstheme="minorHAnsi"/>
              </w:rPr>
            </w:pPr>
            <w:r w:rsidRPr="00D06850">
              <w:rPr>
                <w:rFonts w:cstheme="minorHAnsi"/>
              </w:rPr>
              <w:t>Carbon dioxide, CO</w:t>
            </w:r>
            <w:r w:rsidRPr="00D06850">
              <w:rPr>
                <w:rFonts w:cstheme="minorHAnsi"/>
                <w:vertAlign w:val="subscript"/>
              </w:rPr>
              <w:t>2</w:t>
            </w:r>
          </w:p>
        </w:tc>
        <w:tc>
          <w:tcPr>
            <w:tcW w:w="1585" w:type="dxa"/>
            <w:vAlign w:val="center"/>
          </w:tcPr>
          <w:p w14:paraId="1226631D" w14:textId="77777777" w:rsidR="008C0C72" w:rsidRPr="00D06850" w:rsidRDefault="008C0C72" w:rsidP="00F5434A">
            <w:pPr>
              <w:spacing w:before="100" w:beforeAutospacing="1" w:after="480" w:afterAutospacing="1"/>
              <w:jc w:val="right"/>
              <w:rPr>
                <w:rFonts w:cstheme="minorHAnsi"/>
              </w:rPr>
            </w:pPr>
            <w:r w:rsidRPr="00D06850">
              <w:rPr>
                <w:rFonts w:cstheme="minorHAnsi"/>
              </w:rPr>
              <w:t>7.5</w:t>
            </w:r>
          </w:p>
        </w:tc>
      </w:tr>
      <w:tr w:rsidR="008C0C72" w:rsidRPr="00D06850" w14:paraId="05329C53" w14:textId="77777777" w:rsidTr="0071370F">
        <w:trPr>
          <w:jc w:val="center"/>
        </w:trPr>
        <w:tc>
          <w:tcPr>
            <w:tcW w:w="3005" w:type="dxa"/>
            <w:vAlign w:val="center"/>
          </w:tcPr>
          <w:p w14:paraId="6F71B708" w14:textId="77777777" w:rsidR="008C0C72" w:rsidRPr="00D06850" w:rsidRDefault="008C0C72" w:rsidP="00F5434A">
            <w:pPr>
              <w:spacing w:before="100" w:beforeAutospacing="1" w:after="480" w:afterAutospacing="1"/>
              <w:rPr>
                <w:rFonts w:cstheme="minorHAnsi"/>
              </w:rPr>
            </w:pPr>
            <w:r w:rsidRPr="00D06850">
              <w:rPr>
                <w:rFonts w:cstheme="minorHAnsi"/>
              </w:rPr>
              <w:t>Carbon monoxide, CO</w:t>
            </w:r>
          </w:p>
        </w:tc>
        <w:tc>
          <w:tcPr>
            <w:tcW w:w="1585" w:type="dxa"/>
            <w:vAlign w:val="center"/>
          </w:tcPr>
          <w:p w14:paraId="78879A2D" w14:textId="77777777" w:rsidR="008C0C72" w:rsidRPr="00D06850" w:rsidRDefault="008C0C72" w:rsidP="00F5434A">
            <w:pPr>
              <w:spacing w:before="100" w:beforeAutospacing="1" w:after="480" w:afterAutospacing="1"/>
              <w:jc w:val="right"/>
              <w:rPr>
                <w:rFonts w:cstheme="minorHAnsi"/>
              </w:rPr>
            </w:pPr>
            <w:r w:rsidRPr="00D06850">
              <w:rPr>
                <w:rFonts w:cstheme="minorHAnsi"/>
              </w:rPr>
              <w:t>1.0</w:t>
            </w:r>
          </w:p>
        </w:tc>
      </w:tr>
      <w:tr w:rsidR="008C0C72" w:rsidRPr="00D06850" w14:paraId="1E19A980" w14:textId="77777777" w:rsidTr="0071370F">
        <w:trPr>
          <w:jc w:val="center"/>
        </w:trPr>
        <w:tc>
          <w:tcPr>
            <w:tcW w:w="3005" w:type="dxa"/>
            <w:vAlign w:val="center"/>
          </w:tcPr>
          <w:p w14:paraId="01A3C5E4" w14:textId="77777777" w:rsidR="008C0C72" w:rsidRPr="00D06850" w:rsidRDefault="008C0C72" w:rsidP="00F5434A">
            <w:pPr>
              <w:spacing w:before="100" w:beforeAutospacing="1" w:after="480" w:afterAutospacing="1"/>
              <w:rPr>
                <w:rFonts w:cstheme="minorHAnsi"/>
              </w:rPr>
            </w:pPr>
            <w:r w:rsidRPr="00D06850">
              <w:rPr>
                <w:rFonts w:cstheme="minorHAnsi"/>
              </w:rPr>
              <w:t>Ammonia, NH</w:t>
            </w:r>
            <w:r w:rsidRPr="00D06850">
              <w:rPr>
                <w:rFonts w:cstheme="minorHAnsi"/>
                <w:vertAlign w:val="subscript"/>
              </w:rPr>
              <w:t>3</w:t>
            </w:r>
          </w:p>
        </w:tc>
        <w:tc>
          <w:tcPr>
            <w:tcW w:w="1585" w:type="dxa"/>
            <w:vAlign w:val="center"/>
          </w:tcPr>
          <w:p w14:paraId="02EB75FA" w14:textId="77777777" w:rsidR="008C0C72" w:rsidRPr="00D06850" w:rsidRDefault="008C0C72" w:rsidP="00F5434A">
            <w:pPr>
              <w:spacing w:before="100" w:beforeAutospacing="1" w:after="480" w:afterAutospacing="1"/>
              <w:jc w:val="right"/>
              <w:rPr>
                <w:rFonts w:cstheme="minorHAnsi"/>
              </w:rPr>
            </w:pPr>
            <w:r w:rsidRPr="00D06850">
              <w:rPr>
                <w:rFonts w:cstheme="minorHAnsi"/>
              </w:rPr>
              <w:t>0.19</w:t>
            </w:r>
          </w:p>
        </w:tc>
      </w:tr>
    </w:tbl>
    <w:p w14:paraId="598862E2" w14:textId="77777777" w:rsidR="008C0C72" w:rsidRPr="002701B4" w:rsidRDefault="008C0C72" w:rsidP="00E5522C">
      <w:pPr>
        <w:pStyle w:val="BodyText"/>
        <w:pBdr>
          <w:bottom w:val="single" w:sz="4" w:space="1" w:color="auto"/>
        </w:pBdr>
        <w:spacing w:before="100" w:beforeAutospacing="1" w:after="100" w:afterAutospacing="1"/>
        <w:rPr>
          <w:b/>
          <w:lang w:val="en-US"/>
        </w:rPr>
      </w:pPr>
      <w:r w:rsidRPr="002701B4">
        <w:rPr>
          <w:b/>
          <w:lang w:val="en-US"/>
        </w:rPr>
        <w:lastRenderedPageBreak/>
        <w:t xml:space="preserve">Table S </w:t>
      </w:r>
      <w:r w:rsidRPr="002701B4">
        <w:rPr>
          <w:b/>
          <w:lang w:val="en-US"/>
        </w:rPr>
        <w:fldChar w:fldCharType="begin"/>
      </w:r>
      <w:r w:rsidRPr="002701B4">
        <w:rPr>
          <w:b/>
          <w:lang w:val="en-US"/>
        </w:rPr>
        <w:instrText xml:space="preserve"> SEQ Table_S \* ARABIC </w:instrText>
      </w:r>
      <w:r w:rsidRPr="002701B4">
        <w:rPr>
          <w:b/>
          <w:lang w:val="en-US"/>
        </w:rPr>
        <w:fldChar w:fldCharType="separate"/>
      </w:r>
      <w:r w:rsidR="00E5522C">
        <w:rPr>
          <w:b/>
          <w:noProof/>
          <w:lang w:val="en-US"/>
        </w:rPr>
        <w:t>7</w:t>
      </w:r>
      <w:r w:rsidRPr="002701B4">
        <w:rPr>
          <w:b/>
          <w:lang w:val="en-US"/>
        </w:rPr>
        <w:fldChar w:fldCharType="end"/>
      </w:r>
      <w:r w:rsidRPr="002701B4">
        <w:rPr>
          <w:b/>
          <w:lang w:val="en-US"/>
        </w:rPr>
        <w:t xml:space="preserve"> Emissions from carbonization of PAN fiber. </w:t>
      </w:r>
      <w:r w:rsidRPr="002701B4">
        <w:rPr>
          <w:b/>
          <w:lang w:val="en-US"/>
        </w:rPr>
        <w:fldChar w:fldCharType="begin"/>
      </w:r>
      <w:r>
        <w:rPr>
          <w:b/>
          <w:lang w:val="en-US"/>
        </w:rPr>
        <w:instrText xml:space="preserve"> ADDIN EN.CITE &lt;EndNote&gt;&lt;Cite&gt;&lt;Author&gt;Arnold&lt;/Author&gt;&lt;Year&gt;2018&lt;/Year&gt;&lt;RecNum&gt;141&lt;/RecNum&gt;&lt;DisplayText&gt;(Arnold et al., 2018)&lt;/DisplayText&gt;&lt;record&gt;&lt;rec-number&gt;141&lt;/rec-number&gt;&lt;foreign-keys&gt;&lt;key app="EN" db-id="999rr9xemperwwe2rd5vpwpfeetf2r25ttra" timestamp="1542199213"&gt;141&lt;/key&gt;&lt;/foreign-keys&gt;&lt;ref-type name="Journal Article"&gt;17&lt;/ref-type&gt;&lt;contributors&gt;&lt;authors&gt;&lt;author&gt;Arnold, Uwe&lt;/author&gt;&lt;author&gt;De Palmenaer, Andreas&lt;/author&gt;&lt;author&gt;Brück, Thomas&lt;/author&gt;&lt;author&gt;Kuse, Kolja&lt;/author&gt;&lt;/authors&gt;&lt;/contributors&gt;&lt;titles&gt;&lt;title&gt;Energy-Efficient Carbon Fiber Production with Concentrated Solar Power: Process Design and Techno-economic Analysis&lt;/title&gt;&lt;secondary-title&gt;Industrial &amp;amp; Engineering Chemistry Research&lt;/secondary-title&gt;&lt;/titles&gt;&lt;periodical&gt;&lt;full-title&gt;Industrial &amp;amp; Engineering Chemistry Research&lt;/full-title&gt;&lt;/periodical&gt;&lt;pages&gt;7934-7945&lt;/pages&gt;&lt;volume&gt;57&lt;/volume&gt;&lt;number&gt;23&lt;/number&gt;&lt;dates&gt;&lt;year&gt;2018&lt;/year&gt;&lt;pub-dates&gt;&lt;date&gt;2018/06/13&lt;/date&gt;&lt;/pub-dates&gt;&lt;/dates&gt;&lt;publisher&gt;American Chemical Society&lt;/publisher&gt;&lt;isbn&gt;0888-5885&lt;/isbn&gt;&lt;urls&gt;&lt;related-urls&gt;&lt;url&gt;https://doi.org/10.1021/acs.iecr.7b04841&lt;/url&gt;&lt;/related-urls&gt;&lt;/urls&gt;&lt;electronic-resource-num&gt;10.1021/acs.iecr.7b04841&lt;/electronic-resource-num&gt;&lt;/record&gt;&lt;/Cite&gt;&lt;/EndNote&gt;</w:instrText>
      </w:r>
      <w:r w:rsidRPr="002701B4">
        <w:rPr>
          <w:b/>
          <w:lang w:val="en-US"/>
        </w:rPr>
        <w:fldChar w:fldCharType="separate"/>
      </w:r>
      <w:r w:rsidRPr="002701B4">
        <w:rPr>
          <w:b/>
          <w:noProof/>
          <w:lang w:val="en-US"/>
        </w:rPr>
        <w:t>(Arnold et al., 2018)</w:t>
      </w:r>
      <w:r w:rsidRPr="002701B4">
        <w:rPr>
          <w:b/>
          <w:lang w:val="en-US"/>
        </w:rPr>
        <w:fldChar w:fldCharType="end"/>
      </w:r>
    </w:p>
    <w:tbl>
      <w:tblPr>
        <w:tblW w:w="8645" w:type="dxa"/>
        <w:tblInd w:w="-5" w:type="dxa"/>
        <w:tblLook w:val="04A0" w:firstRow="1" w:lastRow="0" w:firstColumn="1" w:lastColumn="0" w:noHBand="0" w:noVBand="1"/>
      </w:tblPr>
      <w:tblGrid>
        <w:gridCol w:w="3515"/>
        <w:gridCol w:w="1620"/>
        <w:gridCol w:w="3510"/>
      </w:tblGrid>
      <w:tr w:rsidR="008C0C72" w:rsidRPr="00D06850" w14:paraId="52C6D48E" w14:textId="77777777" w:rsidTr="0071370F">
        <w:trPr>
          <w:trHeight w:val="480"/>
        </w:trPr>
        <w:tc>
          <w:tcPr>
            <w:tcW w:w="35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0465F50" w14:textId="77777777" w:rsidR="008C0C72" w:rsidRPr="00D06850" w:rsidRDefault="008C0C72" w:rsidP="00F5434A">
            <w:pPr>
              <w:spacing w:before="100" w:beforeAutospacing="1" w:afterLines="0" w:after="480" w:afterAutospacing="1" w:line="240" w:lineRule="auto"/>
              <w:rPr>
                <w:rFonts w:eastAsia="Times New Roman" w:cstheme="minorHAnsi"/>
                <w:b/>
                <w:szCs w:val="20"/>
              </w:rPr>
            </w:pPr>
            <w:r w:rsidRPr="00D06850">
              <w:rPr>
                <w:rFonts w:eastAsia="Times New Roman" w:cstheme="minorHAnsi"/>
                <w:b/>
                <w:szCs w:val="20"/>
              </w:rPr>
              <w:t>Ecoinvent database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C3751B" w14:textId="77777777" w:rsidR="008C0C72" w:rsidRPr="00D06850" w:rsidRDefault="008C0C72" w:rsidP="00F5434A">
            <w:pPr>
              <w:spacing w:before="100" w:beforeAutospacing="1" w:afterLines="0" w:after="480" w:afterAutospacing="1" w:line="240" w:lineRule="auto"/>
              <w:jc w:val="right"/>
              <w:rPr>
                <w:rFonts w:eastAsia="Times New Roman" w:cstheme="minorHAnsi"/>
                <w:b/>
                <w:szCs w:val="20"/>
              </w:rPr>
            </w:pPr>
            <w:r w:rsidRPr="00D06850">
              <w:rPr>
                <w:rFonts w:eastAsia="Times New Roman" w:cstheme="minorHAnsi"/>
                <w:b/>
                <w:szCs w:val="20"/>
              </w:rPr>
              <w:t>Exhaust air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7035A6" w14:textId="77777777" w:rsidR="008C0C72" w:rsidRPr="00D06850" w:rsidRDefault="008C0C72" w:rsidP="00F5434A">
            <w:pPr>
              <w:spacing w:before="100" w:beforeAutospacing="1" w:afterLines="0" w:after="480" w:afterAutospacing="1" w:line="240" w:lineRule="auto"/>
              <w:jc w:val="right"/>
              <w:rPr>
                <w:rFonts w:eastAsia="Times New Roman" w:cstheme="minorHAnsi"/>
                <w:b/>
                <w:szCs w:val="20"/>
              </w:rPr>
            </w:pPr>
            <w:r w:rsidRPr="00D06850">
              <w:rPr>
                <w:rFonts w:eastAsia="Times New Roman" w:cstheme="minorHAnsi"/>
                <w:b/>
                <w:szCs w:val="20"/>
              </w:rPr>
              <w:t>Mass [g/100g stabilized PAN]</w:t>
            </w:r>
          </w:p>
        </w:tc>
      </w:tr>
      <w:tr w:rsidR="008C0C72" w:rsidRPr="00D06850" w14:paraId="5D61F7F2" w14:textId="77777777" w:rsidTr="0071370F">
        <w:trPr>
          <w:trHeight w:val="300"/>
        </w:trPr>
        <w:tc>
          <w:tcPr>
            <w:tcW w:w="351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52EB8" w14:textId="77777777" w:rsidR="008C0C72" w:rsidRPr="00D06850" w:rsidRDefault="008C0C72" w:rsidP="00F5434A">
            <w:pPr>
              <w:spacing w:before="100" w:beforeAutospacing="1" w:afterLines="0" w:after="480" w:afterAutospacing="1" w:line="240" w:lineRule="auto"/>
              <w:rPr>
                <w:rFonts w:eastAsia="Times New Roman" w:cstheme="minorHAnsi"/>
                <w:szCs w:val="20"/>
              </w:rPr>
            </w:pPr>
            <w:r w:rsidRPr="00D06850">
              <w:rPr>
                <w:rFonts w:eastAsia="Times New Roman" w:cstheme="minorHAnsi"/>
                <w:szCs w:val="20"/>
              </w:rPr>
              <w:t>Hydrogen</w:t>
            </w:r>
          </w:p>
        </w:tc>
        <w:tc>
          <w:tcPr>
            <w:tcW w:w="162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6E083B" w14:textId="77777777" w:rsidR="008C0C72" w:rsidRPr="00D06850" w:rsidRDefault="008C0C72" w:rsidP="00F5434A">
            <w:pPr>
              <w:spacing w:before="100" w:beforeAutospacing="1" w:afterLines="0" w:after="480" w:afterAutospacing="1" w:line="240" w:lineRule="auto"/>
              <w:jc w:val="right"/>
              <w:rPr>
                <w:rFonts w:eastAsia="Times New Roman" w:cstheme="minorHAnsi"/>
              </w:rPr>
            </w:pPr>
            <w:r w:rsidRPr="00D06850">
              <w:rPr>
                <w:rFonts w:eastAsia="Times New Roman" w:cstheme="minorHAnsi"/>
              </w:rPr>
              <w:t>H2</w:t>
            </w:r>
          </w:p>
        </w:tc>
        <w:tc>
          <w:tcPr>
            <w:tcW w:w="351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EB2E7" w14:textId="77777777" w:rsidR="008C0C72" w:rsidRPr="00D06850" w:rsidRDefault="008C0C72" w:rsidP="00F5434A">
            <w:pPr>
              <w:spacing w:before="100" w:beforeAutospacing="1" w:afterLines="0" w:after="480" w:afterAutospacing="1" w:line="240" w:lineRule="auto"/>
              <w:jc w:val="right"/>
              <w:rPr>
                <w:rFonts w:eastAsia="Times New Roman" w:cstheme="minorHAnsi"/>
              </w:rPr>
            </w:pPr>
            <w:r w:rsidRPr="00D06850">
              <w:rPr>
                <w:rFonts w:eastAsia="Times New Roman" w:cstheme="minorHAnsi"/>
              </w:rPr>
              <w:t>0.013</w:t>
            </w:r>
          </w:p>
        </w:tc>
      </w:tr>
      <w:tr w:rsidR="008C0C72" w:rsidRPr="00D06850" w14:paraId="17C6C575" w14:textId="77777777" w:rsidTr="0071370F">
        <w:trPr>
          <w:trHeight w:val="300"/>
        </w:trPr>
        <w:tc>
          <w:tcPr>
            <w:tcW w:w="3515" w:type="dxa"/>
            <w:shd w:val="clear" w:color="auto" w:fill="auto"/>
            <w:noWrap/>
            <w:vAlign w:val="center"/>
            <w:hideMark/>
          </w:tcPr>
          <w:p w14:paraId="1271E951" w14:textId="77777777" w:rsidR="008C0C72" w:rsidRPr="00D06850" w:rsidRDefault="008C0C72" w:rsidP="00F5434A">
            <w:pPr>
              <w:spacing w:before="100" w:beforeAutospacing="1" w:afterLines="0" w:after="480" w:afterAutospacing="1" w:line="240" w:lineRule="auto"/>
              <w:rPr>
                <w:rFonts w:eastAsia="Times New Roman" w:cstheme="minorHAnsi"/>
                <w:szCs w:val="20"/>
              </w:rPr>
            </w:pPr>
            <w:r w:rsidRPr="00D06850">
              <w:rPr>
                <w:rFonts w:eastAsia="Times New Roman" w:cstheme="minorHAnsi"/>
                <w:szCs w:val="20"/>
              </w:rPr>
              <w:t>Nitrogen</w:t>
            </w:r>
          </w:p>
        </w:tc>
        <w:tc>
          <w:tcPr>
            <w:tcW w:w="1620" w:type="dxa"/>
            <w:shd w:val="clear" w:color="auto" w:fill="auto"/>
            <w:noWrap/>
            <w:vAlign w:val="center"/>
            <w:hideMark/>
          </w:tcPr>
          <w:p w14:paraId="371084AB" w14:textId="77777777" w:rsidR="008C0C72" w:rsidRPr="00D06850" w:rsidRDefault="008C0C72" w:rsidP="00F5434A">
            <w:pPr>
              <w:spacing w:before="100" w:beforeAutospacing="1" w:afterLines="0" w:after="480" w:afterAutospacing="1" w:line="240" w:lineRule="auto"/>
              <w:jc w:val="right"/>
              <w:rPr>
                <w:rFonts w:eastAsia="Times New Roman" w:cstheme="minorHAnsi"/>
              </w:rPr>
            </w:pPr>
            <w:r w:rsidRPr="00D06850">
              <w:rPr>
                <w:rFonts w:eastAsia="Times New Roman" w:cstheme="minorHAnsi"/>
              </w:rPr>
              <w:t>N2</w:t>
            </w:r>
          </w:p>
        </w:tc>
        <w:tc>
          <w:tcPr>
            <w:tcW w:w="3510" w:type="dxa"/>
            <w:shd w:val="clear" w:color="auto" w:fill="auto"/>
            <w:noWrap/>
            <w:vAlign w:val="center"/>
            <w:hideMark/>
          </w:tcPr>
          <w:p w14:paraId="0FBE6F76" w14:textId="77777777" w:rsidR="008C0C72" w:rsidRPr="00D06850" w:rsidRDefault="008C0C72" w:rsidP="00F5434A">
            <w:pPr>
              <w:spacing w:before="100" w:beforeAutospacing="1" w:afterLines="0" w:after="480" w:afterAutospacing="1" w:line="240" w:lineRule="auto"/>
              <w:jc w:val="right"/>
              <w:rPr>
                <w:rFonts w:eastAsia="Times New Roman" w:cstheme="minorHAnsi"/>
              </w:rPr>
            </w:pPr>
            <w:r w:rsidRPr="00D06850">
              <w:rPr>
                <w:rFonts w:eastAsia="Times New Roman" w:cstheme="minorHAnsi"/>
              </w:rPr>
              <w:t>13.8</w:t>
            </w:r>
          </w:p>
        </w:tc>
      </w:tr>
      <w:tr w:rsidR="008C0C72" w:rsidRPr="00D06850" w14:paraId="2499A3E1" w14:textId="77777777" w:rsidTr="0071370F">
        <w:trPr>
          <w:trHeight w:val="300"/>
        </w:trPr>
        <w:tc>
          <w:tcPr>
            <w:tcW w:w="3515" w:type="dxa"/>
            <w:shd w:val="clear" w:color="auto" w:fill="auto"/>
            <w:noWrap/>
            <w:vAlign w:val="center"/>
            <w:hideMark/>
          </w:tcPr>
          <w:p w14:paraId="3F91C6D6" w14:textId="77777777" w:rsidR="008C0C72" w:rsidRPr="00D06850" w:rsidRDefault="008C0C72" w:rsidP="00F5434A">
            <w:pPr>
              <w:spacing w:before="100" w:beforeAutospacing="1" w:afterLines="0" w:after="480" w:afterAutospacing="1" w:line="240" w:lineRule="auto"/>
              <w:rPr>
                <w:rFonts w:eastAsia="Times New Roman" w:cstheme="minorHAnsi"/>
                <w:szCs w:val="20"/>
              </w:rPr>
            </w:pPr>
            <w:r w:rsidRPr="00D06850">
              <w:rPr>
                <w:rFonts w:eastAsia="Times New Roman" w:cstheme="minorHAnsi"/>
                <w:szCs w:val="20"/>
              </w:rPr>
              <w:t>Carbon monoxide</w:t>
            </w:r>
          </w:p>
        </w:tc>
        <w:tc>
          <w:tcPr>
            <w:tcW w:w="1620" w:type="dxa"/>
            <w:shd w:val="clear" w:color="auto" w:fill="auto"/>
            <w:noWrap/>
            <w:vAlign w:val="center"/>
            <w:hideMark/>
          </w:tcPr>
          <w:p w14:paraId="5685D576" w14:textId="77777777" w:rsidR="008C0C72" w:rsidRPr="00D06850" w:rsidRDefault="008C0C72" w:rsidP="00F5434A">
            <w:pPr>
              <w:spacing w:before="100" w:beforeAutospacing="1" w:afterLines="0" w:after="480" w:afterAutospacing="1" w:line="240" w:lineRule="auto"/>
              <w:jc w:val="right"/>
              <w:rPr>
                <w:rFonts w:eastAsia="Times New Roman" w:cstheme="minorHAnsi"/>
              </w:rPr>
            </w:pPr>
            <w:r w:rsidRPr="00D06850">
              <w:rPr>
                <w:rFonts w:eastAsia="Times New Roman" w:cstheme="minorHAnsi"/>
              </w:rPr>
              <w:t>CO</w:t>
            </w:r>
          </w:p>
        </w:tc>
        <w:tc>
          <w:tcPr>
            <w:tcW w:w="3510" w:type="dxa"/>
            <w:shd w:val="clear" w:color="auto" w:fill="auto"/>
            <w:noWrap/>
            <w:vAlign w:val="center"/>
            <w:hideMark/>
          </w:tcPr>
          <w:p w14:paraId="675AE1E9" w14:textId="77777777" w:rsidR="008C0C72" w:rsidRPr="00D06850" w:rsidRDefault="008C0C72" w:rsidP="00F5434A">
            <w:pPr>
              <w:spacing w:before="100" w:beforeAutospacing="1" w:afterLines="0" w:after="480" w:afterAutospacing="1" w:line="240" w:lineRule="auto"/>
              <w:jc w:val="right"/>
              <w:rPr>
                <w:rFonts w:eastAsia="Times New Roman" w:cstheme="minorHAnsi"/>
              </w:rPr>
            </w:pPr>
            <w:r w:rsidRPr="00D06850">
              <w:rPr>
                <w:rFonts w:eastAsia="Times New Roman" w:cstheme="minorHAnsi"/>
              </w:rPr>
              <w:t>2.06</w:t>
            </w:r>
          </w:p>
        </w:tc>
      </w:tr>
      <w:tr w:rsidR="008C0C72" w:rsidRPr="00D06850" w14:paraId="34A20F4D" w14:textId="77777777" w:rsidTr="0071370F">
        <w:trPr>
          <w:trHeight w:val="300"/>
        </w:trPr>
        <w:tc>
          <w:tcPr>
            <w:tcW w:w="3515" w:type="dxa"/>
            <w:shd w:val="clear" w:color="auto" w:fill="auto"/>
            <w:noWrap/>
            <w:vAlign w:val="center"/>
            <w:hideMark/>
          </w:tcPr>
          <w:p w14:paraId="3530A85C" w14:textId="77777777" w:rsidR="008C0C72" w:rsidRPr="00D06850" w:rsidRDefault="008C0C72" w:rsidP="00F5434A">
            <w:pPr>
              <w:spacing w:before="100" w:beforeAutospacing="1" w:afterLines="0" w:after="480" w:afterAutospacing="1" w:line="240" w:lineRule="auto"/>
              <w:rPr>
                <w:rFonts w:eastAsia="Times New Roman" w:cstheme="minorHAnsi"/>
                <w:szCs w:val="20"/>
              </w:rPr>
            </w:pPr>
            <w:r w:rsidRPr="00D06850">
              <w:rPr>
                <w:rFonts w:eastAsia="Times New Roman" w:cstheme="minorHAnsi"/>
                <w:szCs w:val="20"/>
              </w:rPr>
              <w:t>Methane</w:t>
            </w:r>
          </w:p>
        </w:tc>
        <w:tc>
          <w:tcPr>
            <w:tcW w:w="1620" w:type="dxa"/>
            <w:shd w:val="clear" w:color="auto" w:fill="auto"/>
            <w:noWrap/>
            <w:vAlign w:val="center"/>
            <w:hideMark/>
          </w:tcPr>
          <w:p w14:paraId="26B79F0D" w14:textId="77777777" w:rsidR="008C0C72" w:rsidRPr="00D06850" w:rsidRDefault="008C0C72" w:rsidP="00F5434A">
            <w:pPr>
              <w:spacing w:before="100" w:beforeAutospacing="1" w:afterLines="0" w:after="480" w:afterAutospacing="1" w:line="240" w:lineRule="auto"/>
              <w:jc w:val="right"/>
              <w:rPr>
                <w:rFonts w:eastAsia="Times New Roman" w:cstheme="minorHAnsi"/>
              </w:rPr>
            </w:pPr>
            <w:r w:rsidRPr="00D06850">
              <w:rPr>
                <w:rFonts w:eastAsia="Times New Roman" w:cstheme="minorHAnsi"/>
              </w:rPr>
              <w:t>CH4</w:t>
            </w:r>
          </w:p>
        </w:tc>
        <w:tc>
          <w:tcPr>
            <w:tcW w:w="3510" w:type="dxa"/>
            <w:shd w:val="clear" w:color="auto" w:fill="auto"/>
            <w:noWrap/>
            <w:vAlign w:val="center"/>
            <w:hideMark/>
          </w:tcPr>
          <w:p w14:paraId="6D5D7017" w14:textId="77777777" w:rsidR="008C0C72" w:rsidRPr="00D06850" w:rsidRDefault="008C0C72" w:rsidP="00F5434A">
            <w:pPr>
              <w:spacing w:before="100" w:beforeAutospacing="1" w:afterLines="0" w:after="480" w:afterAutospacing="1" w:line="240" w:lineRule="auto"/>
              <w:jc w:val="right"/>
              <w:rPr>
                <w:rFonts w:eastAsia="Times New Roman" w:cstheme="minorHAnsi"/>
              </w:rPr>
            </w:pPr>
            <w:r w:rsidRPr="00D06850">
              <w:rPr>
                <w:rFonts w:eastAsia="Times New Roman" w:cstheme="minorHAnsi"/>
              </w:rPr>
              <w:t>2.36</w:t>
            </w:r>
          </w:p>
        </w:tc>
      </w:tr>
      <w:tr w:rsidR="008C0C72" w:rsidRPr="00D06850" w14:paraId="351A7905" w14:textId="77777777" w:rsidTr="0071370F">
        <w:trPr>
          <w:trHeight w:val="300"/>
        </w:trPr>
        <w:tc>
          <w:tcPr>
            <w:tcW w:w="3515" w:type="dxa"/>
            <w:shd w:val="clear" w:color="auto" w:fill="auto"/>
            <w:noWrap/>
            <w:vAlign w:val="center"/>
            <w:hideMark/>
          </w:tcPr>
          <w:p w14:paraId="4831DB02" w14:textId="77777777" w:rsidR="008C0C72" w:rsidRPr="00D06850" w:rsidRDefault="008C0C72" w:rsidP="00F5434A">
            <w:pPr>
              <w:spacing w:before="100" w:beforeAutospacing="1" w:afterLines="0" w:after="480" w:afterAutospacing="1" w:line="240" w:lineRule="auto"/>
              <w:rPr>
                <w:rFonts w:eastAsia="Times New Roman" w:cstheme="minorHAnsi"/>
                <w:szCs w:val="20"/>
              </w:rPr>
            </w:pPr>
            <w:r w:rsidRPr="00D06850">
              <w:rPr>
                <w:rFonts w:eastAsia="Times New Roman" w:cstheme="minorHAnsi"/>
                <w:szCs w:val="20"/>
              </w:rPr>
              <w:t>Carbon dioxide</w:t>
            </w:r>
          </w:p>
        </w:tc>
        <w:tc>
          <w:tcPr>
            <w:tcW w:w="1620" w:type="dxa"/>
            <w:shd w:val="clear" w:color="auto" w:fill="auto"/>
            <w:noWrap/>
            <w:vAlign w:val="center"/>
            <w:hideMark/>
          </w:tcPr>
          <w:p w14:paraId="3BABB3FE" w14:textId="77777777" w:rsidR="008C0C72" w:rsidRPr="00D06850" w:rsidRDefault="008C0C72" w:rsidP="00F5434A">
            <w:pPr>
              <w:spacing w:before="100" w:beforeAutospacing="1" w:afterLines="0" w:after="480" w:afterAutospacing="1" w:line="240" w:lineRule="auto"/>
              <w:jc w:val="right"/>
              <w:rPr>
                <w:rFonts w:eastAsia="Times New Roman" w:cstheme="minorHAnsi"/>
              </w:rPr>
            </w:pPr>
            <w:r w:rsidRPr="00D06850">
              <w:rPr>
                <w:rFonts w:eastAsia="Times New Roman" w:cstheme="minorHAnsi"/>
              </w:rPr>
              <w:t>CO2</w:t>
            </w:r>
          </w:p>
        </w:tc>
        <w:tc>
          <w:tcPr>
            <w:tcW w:w="3510" w:type="dxa"/>
            <w:shd w:val="clear" w:color="auto" w:fill="auto"/>
            <w:noWrap/>
            <w:vAlign w:val="center"/>
            <w:hideMark/>
          </w:tcPr>
          <w:p w14:paraId="4524F010" w14:textId="77777777" w:rsidR="008C0C72" w:rsidRPr="00D06850" w:rsidRDefault="008C0C72" w:rsidP="00F5434A">
            <w:pPr>
              <w:spacing w:before="100" w:beforeAutospacing="1" w:afterLines="0" w:after="480" w:afterAutospacing="1" w:line="240" w:lineRule="auto"/>
              <w:jc w:val="right"/>
              <w:rPr>
                <w:rFonts w:eastAsia="Times New Roman" w:cstheme="minorHAnsi"/>
              </w:rPr>
            </w:pPr>
            <w:r w:rsidRPr="00D06850">
              <w:rPr>
                <w:rFonts w:eastAsia="Times New Roman" w:cstheme="minorHAnsi"/>
              </w:rPr>
              <w:t>3.24</w:t>
            </w:r>
          </w:p>
        </w:tc>
      </w:tr>
      <w:tr w:rsidR="008C0C72" w:rsidRPr="00D06850" w14:paraId="4ABED03D" w14:textId="77777777" w:rsidTr="0071370F">
        <w:trPr>
          <w:trHeight w:val="300"/>
        </w:trPr>
        <w:tc>
          <w:tcPr>
            <w:tcW w:w="3515" w:type="dxa"/>
            <w:shd w:val="clear" w:color="auto" w:fill="auto"/>
            <w:noWrap/>
            <w:vAlign w:val="center"/>
            <w:hideMark/>
          </w:tcPr>
          <w:p w14:paraId="53A17B2C" w14:textId="77777777" w:rsidR="008C0C72" w:rsidRPr="00D06850" w:rsidRDefault="008C0C72" w:rsidP="00F5434A">
            <w:pPr>
              <w:spacing w:before="100" w:beforeAutospacing="1" w:afterLines="0" w:after="480" w:afterAutospacing="1" w:line="240" w:lineRule="auto"/>
              <w:rPr>
                <w:rFonts w:eastAsia="Times New Roman" w:cstheme="minorHAnsi"/>
                <w:szCs w:val="20"/>
              </w:rPr>
            </w:pPr>
            <w:r w:rsidRPr="00D06850">
              <w:rPr>
                <w:rFonts w:eastAsia="Times New Roman" w:cstheme="minorHAnsi"/>
                <w:szCs w:val="20"/>
              </w:rPr>
              <w:t>Ammonia</w:t>
            </w:r>
          </w:p>
        </w:tc>
        <w:tc>
          <w:tcPr>
            <w:tcW w:w="1620" w:type="dxa"/>
            <w:shd w:val="clear" w:color="auto" w:fill="auto"/>
            <w:noWrap/>
            <w:vAlign w:val="center"/>
            <w:hideMark/>
          </w:tcPr>
          <w:p w14:paraId="74FF3653" w14:textId="77777777" w:rsidR="008C0C72" w:rsidRPr="00D06850" w:rsidRDefault="008C0C72" w:rsidP="00F5434A">
            <w:pPr>
              <w:spacing w:before="100" w:beforeAutospacing="1" w:afterLines="0" w:after="480" w:afterAutospacing="1" w:line="240" w:lineRule="auto"/>
              <w:jc w:val="right"/>
              <w:rPr>
                <w:rFonts w:eastAsia="Times New Roman" w:cstheme="minorHAnsi"/>
              </w:rPr>
            </w:pPr>
            <w:r w:rsidRPr="00D06850">
              <w:rPr>
                <w:rFonts w:eastAsia="Times New Roman" w:cstheme="minorHAnsi"/>
              </w:rPr>
              <w:t>NH3</w:t>
            </w:r>
          </w:p>
        </w:tc>
        <w:tc>
          <w:tcPr>
            <w:tcW w:w="3510" w:type="dxa"/>
            <w:shd w:val="clear" w:color="auto" w:fill="auto"/>
            <w:noWrap/>
            <w:vAlign w:val="center"/>
            <w:hideMark/>
          </w:tcPr>
          <w:p w14:paraId="7DD40B34" w14:textId="77777777" w:rsidR="008C0C72" w:rsidRPr="00D06850" w:rsidRDefault="008C0C72" w:rsidP="00F5434A">
            <w:pPr>
              <w:spacing w:before="100" w:beforeAutospacing="1" w:afterLines="0" w:after="480" w:afterAutospacing="1" w:line="240" w:lineRule="auto"/>
              <w:jc w:val="right"/>
              <w:rPr>
                <w:rFonts w:eastAsia="Times New Roman" w:cstheme="minorHAnsi"/>
              </w:rPr>
            </w:pPr>
            <w:r w:rsidRPr="00D06850">
              <w:rPr>
                <w:rFonts w:eastAsia="Times New Roman" w:cstheme="minorHAnsi"/>
              </w:rPr>
              <w:t>1.317</w:t>
            </w:r>
          </w:p>
        </w:tc>
      </w:tr>
      <w:tr w:rsidR="008C0C72" w:rsidRPr="00D06850" w14:paraId="1B3840D4" w14:textId="77777777" w:rsidTr="0071370F">
        <w:trPr>
          <w:trHeight w:val="300"/>
        </w:trPr>
        <w:tc>
          <w:tcPr>
            <w:tcW w:w="3515" w:type="dxa"/>
            <w:shd w:val="clear" w:color="auto" w:fill="auto"/>
            <w:noWrap/>
            <w:vAlign w:val="center"/>
            <w:hideMark/>
          </w:tcPr>
          <w:p w14:paraId="154781DD" w14:textId="77777777" w:rsidR="008C0C72" w:rsidRPr="00D06850" w:rsidRDefault="008C0C72" w:rsidP="00F5434A">
            <w:pPr>
              <w:spacing w:before="100" w:beforeAutospacing="1" w:afterLines="0" w:after="480" w:afterAutospacing="1" w:line="240" w:lineRule="auto"/>
              <w:rPr>
                <w:rFonts w:eastAsia="Times New Roman" w:cstheme="minorHAnsi"/>
                <w:szCs w:val="20"/>
              </w:rPr>
            </w:pPr>
            <w:r w:rsidRPr="00D06850">
              <w:rPr>
                <w:rFonts w:eastAsia="Times New Roman" w:cstheme="minorHAnsi"/>
                <w:szCs w:val="20"/>
              </w:rPr>
              <w:t>Water vapor</w:t>
            </w:r>
          </w:p>
        </w:tc>
        <w:tc>
          <w:tcPr>
            <w:tcW w:w="1620" w:type="dxa"/>
            <w:shd w:val="clear" w:color="auto" w:fill="auto"/>
            <w:noWrap/>
            <w:vAlign w:val="center"/>
            <w:hideMark/>
          </w:tcPr>
          <w:p w14:paraId="734DBC9F" w14:textId="77777777" w:rsidR="008C0C72" w:rsidRPr="00D06850" w:rsidRDefault="008C0C72" w:rsidP="00F5434A">
            <w:pPr>
              <w:spacing w:before="100" w:beforeAutospacing="1" w:afterLines="0" w:after="480" w:afterAutospacing="1" w:line="240" w:lineRule="auto"/>
              <w:jc w:val="right"/>
              <w:rPr>
                <w:rFonts w:eastAsia="Times New Roman" w:cstheme="minorHAnsi"/>
              </w:rPr>
            </w:pPr>
            <w:r w:rsidRPr="00D06850">
              <w:rPr>
                <w:rFonts w:eastAsia="Times New Roman" w:cstheme="minorHAnsi"/>
              </w:rPr>
              <w:t>H2O</w:t>
            </w:r>
          </w:p>
        </w:tc>
        <w:tc>
          <w:tcPr>
            <w:tcW w:w="3510" w:type="dxa"/>
            <w:shd w:val="clear" w:color="auto" w:fill="auto"/>
            <w:noWrap/>
            <w:vAlign w:val="center"/>
            <w:hideMark/>
          </w:tcPr>
          <w:p w14:paraId="084A0897" w14:textId="77777777" w:rsidR="008C0C72" w:rsidRPr="00D06850" w:rsidRDefault="008C0C72" w:rsidP="00F5434A">
            <w:pPr>
              <w:spacing w:before="100" w:beforeAutospacing="1" w:afterLines="0" w:after="480" w:afterAutospacing="1" w:line="240" w:lineRule="auto"/>
              <w:jc w:val="right"/>
              <w:rPr>
                <w:rFonts w:eastAsia="Times New Roman" w:cstheme="minorHAnsi"/>
              </w:rPr>
            </w:pPr>
            <w:r w:rsidRPr="00D06850">
              <w:rPr>
                <w:rFonts w:eastAsia="Times New Roman" w:cstheme="minorHAnsi"/>
              </w:rPr>
              <w:t>5.29</w:t>
            </w:r>
          </w:p>
        </w:tc>
      </w:tr>
      <w:tr w:rsidR="008C0C72" w:rsidRPr="00D06850" w14:paraId="34563D3C" w14:textId="77777777" w:rsidTr="0071370F">
        <w:trPr>
          <w:trHeight w:val="300"/>
        </w:trPr>
        <w:tc>
          <w:tcPr>
            <w:tcW w:w="3515" w:type="dxa"/>
            <w:shd w:val="clear" w:color="auto" w:fill="auto"/>
            <w:noWrap/>
            <w:vAlign w:val="center"/>
            <w:hideMark/>
          </w:tcPr>
          <w:p w14:paraId="581BD2CA" w14:textId="77777777" w:rsidR="008C0C72" w:rsidRPr="00D06850" w:rsidRDefault="008C0C72" w:rsidP="00F5434A">
            <w:pPr>
              <w:spacing w:before="100" w:beforeAutospacing="1" w:afterLines="0" w:after="480" w:afterAutospacing="1" w:line="240" w:lineRule="auto"/>
              <w:rPr>
                <w:rFonts w:eastAsia="Times New Roman" w:cstheme="minorHAnsi"/>
                <w:szCs w:val="20"/>
              </w:rPr>
            </w:pPr>
            <w:r w:rsidRPr="00D06850">
              <w:rPr>
                <w:rFonts w:eastAsia="Times New Roman" w:cstheme="minorHAnsi"/>
                <w:szCs w:val="20"/>
              </w:rPr>
              <w:t xml:space="preserve">Hydrogen cyanide </w:t>
            </w:r>
          </w:p>
        </w:tc>
        <w:tc>
          <w:tcPr>
            <w:tcW w:w="1620" w:type="dxa"/>
            <w:shd w:val="clear" w:color="auto" w:fill="auto"/>
            <w:noWrap/>
            <w:vAlign w:val="center"/>
            <w:hideMark/>
          </w:tcPr>
          <w:p w14:paraId="3E727E0D" w14:textId="77777777" w:rsidR="008C0C72" w:rsidRPr="00D06850" w:rsidRDefault="008C0C72" w:rsidP="00F5434A">
            <w:pPr>
              <w:spacing w:before="100" w:beforeAutospacing="1" w:afterLines="0" w:after="480" w:afterAutospacing="1" w:line="240" w:lineRule="auto"/>
              <w:jc w:val="right"/>
              <w:rPr>
                <w:rFonts w:eastAsia="Times New Roman" w:cstheme="minorHAnsi"/>
              </w:rPr>
            </w:pPr>
            <w:r w:rsidRPr="00D06850">
              <w:rPr>
                <w:rFonts w:eastAsia="Times New Roman" w:cstheme="minorHAnsi"/>
              </w:rPr>
              <w:t>HCN</w:t>
            </w:r>
          </w:p>
        </w:tc>
        <w:tc>
          <w:tcPr>
            <w:tcW w:w="3510" w:type="dxa"/>
            <w:shd w:val="clear" w:color="auto" w:fill="auto"/>
            <w:noWrap/>
            <w:vAlign w:val="center"/>
            <w:hideMark/>
          </w:tcPr>
          <w:p w14:paraId="495A9D6D" w14:textId="77777777" w:rsidR="008C0C72" w:rsidRPr="00D06850" w:rsidRDefault="008C0C72" w:rsidP="00F5434A">
            <w:pPr>
              <w:spacing w:before="100" w:beforeAutospacing="1" w:afterLines="0" w:after="480" w:afterAutospacing="1" w:line="240" w:lineRule="auto"/>
              <w:jc w:val="right"/>
              <w:rPr>
                <w:rFonts w:eastAsia="Times New Roman" w:cstheme="minorHAnsi"/>
              </w:rPr>
            </w:pPr>
            <w:r w:rsidRPr="00D06850">
              <w:rPr>
                <w:rFonts w:eastAsia="Times New Roman" w:cstheme="minorHAnsi"/>
              </w:rPr>
              <w:t>14.3</w:t>
            </w:r>
          </w:p>
        </w:tc>
      </w:tr>
      <w:tr w:rsidR="008C0C72" w:rsidRPr="00D06850" w14:paraId="79A629B2" w14:textId="77777777" w:rsidTr="0071370F">
        <w:trPr>
          <w:trHeight w:val="300"/>
        </w:trPr>
        <w:tc>
          <w:tcPr>
            <w:tcW w:w="3515" w:type="dxa"/>
            <w:shd w:val="clear" w:color="auto" w:fill="auto"/>
            <w:noWrap/>
            <w:vAlign w:val="center"/>
            <w:hideMark/>
          </w:tcPr>
          <w:p w14:paraId="6B77EA15" w14:textId="77777777" w:rsidR="008C0C72" w:rsidRPr="00D06850" w:rsidRDefault="008C0C72" w:rsidP="00F5434A">
            <w:pPr>
              <w:spacing w:before="100" w:beforeAutospacing="1" w:afterLines="0" w:after="480" w:afterAutospacing="1" w:line="240" w:lineRule="auto"/>
              <w:rPr>
                <w:rFonts w:eastAsia="Times New Roman" w:cstheme="minorHAnsi"/>
                <w:szCs w:val="20"/>
              </w:rPr>
            </w:pPr>
            <w:proofErr w:type="spellStart"/>
            <w:r w:rsidRPr="00D06850">
              <w:rPr>
                <w:rFonts w:eastAsia="Times New Roman" w:cstheme="minorHAnsi"/>
                <w:szCs w:val="20"/>
              </w:rPr>
              <w:t>Ethene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  <w:vAlign w:val="center"/>
            <w:hideMark/>
          </w:tcPr>
          <w:p w14:paraId="725C05D0" w14:textId="77777777" w:rsidR="008C0C72" w:rsidRPr="00D06850" w:rsidRDefault="008C0C72" w:rsidP="00F5434A">
            <w:pPr>
              <w:spacing w:before="100" w:beforeAutospacing="1" w:afterLines="0" w:after="480" w:afterAutospacing="1" w:line="240" w:lineRule="auto"/>
              <w:jc w:val="right"/>
              <w:rPr>
                <w:rFonts w:eastAsia="Times New Roman" w:cstheme="minorHAnsi"/>
              </w:rPr>
            </w:pPr>
            <w:r w:rsidRPr="00D06850">
              <w:rPr>
                <w:rFonts w:eastAsia="Times New Roman" w:cstheme="minorHAnsi"/>
              </w:rPr>
              <w:t>C2H4</w:t>
            </w:r>
          </w:p>
        </w:tc>
        <w:tc>
          <w:tcPr>
            <w:tcW w:w="3510" w:type="dxa"/>
            <w:shd w:val="clear" w:color="auto" w:fill="auto"/>
            <w:noWrap/>
            <w:vAlign w:val="center"/>
            <w:hideMark/>
          </w:tcPr>
          <w:p w14:paraId="4F57E2D7" w14:textId="77777777" w:rsidR="008C0C72" w:rsidRPr="00D06850" w:rsidRDefault="008C0C72" w:rsidP="00F5434A">
            <w:pPr>
              <w:spacing w:before="100" w:beforeAutospacing="1" w:afterLines="0" w:after="480" w:afterAutospacing="1" w:line="240" w:lineRule="auto"/>
              <w:jc w:val="right"/>
              <w:rPr>
                <w:rFonts w:eastAsia="Times New Roman" w:cstheme="minorHAnsi"/>
              </w:rPr>
            </w:pPr>
            <w:r w:rsidRPr="00D06850">
              <w:rPr>
                <w:rFonts w:eastAsia="Times New Roman" w:cstheme="minorHAnsi"/>
              </w:rPr>
              <w:t>0.412</w:t>
            </w:r>
          </w:p>
        </w:tc>
      </w:tr>
      <w:tr w:rsidR="008C0C72" w:rsidRPr="00D06850" w14:paraId="2D163012" w14:textId="77777777" w:rsidTr="0071370F">
        <w:trPr>
          <w:trHeight w:val="300"/>
        </w:trPr>
        <w:tc>
          <w:tcPr>
            <w:tcW w:w="3515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9A7876" w14:textId="77777777" w:rsidR="008C0C72" w:rsidRPr="00D06850" w:rsidRDefault="008C0C72" w:rsidP="00F5434A">
            <w:pPr>
              <w:spacing w:before="100" w:beforeAutospacing="1" w:afterLines="0" w:after="480" w:afterAutospacing="1" w:line="240" w:lineRule="auto"/>
              <w:rPr>
                <w:rFonts w:eastAsia="Times New Roman" w:cstheme="minorHAnsi"/>
                <w:szCs w:val="20"/>
              </w:rPr>
            </w:pPr>
            <w:r w:rsidRPr="00D06850">
              <w:rPr>
                <w:rFonts w:eastAsia="Times New Roman" w:cstheme="minorHAnsi"/>
                <w:szCs w:val="20"/>
              </w:rPr>
              <w:t>Ethane</w:t>
            </w:r>
          </w:p>
        </w:tc>
        <w:tc>
          <w:tcPr>
            <w:tcW w:w="162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0C4F2A" w14:textId="77777777" w:rsidR="008C0C72" w:rsidRPr="00D06850" w:rsidRDefault="008C0C72" w:rsidP="00F5434A">
            <w:pPr>
              <w:spacing w:before="100" w:beforeAutospacing="1" w:afterLines="0" w:after="480" w:afterAutospacing="1" w:line="240" w:lineRule="auto"/>
              <w:jc w:val="right"/>
              <w:rPr>
                <w:rFonts w:eastAsia="Times New Roman" w:cstheme="minorHAnsi"/>
              </w:rPr>
            </w:pPr>
            <w:r w:rsidRPr="00D06850">
              <w:rPr>
                <w:rFonts w:eastAsia="Times New Roman" w:cstheme="minorHAnsi"/>
              </w:rPr>
              <w:t>C2H6</w:t>
            </w:r>
          </w:p>
        </w:tc>
        <w:tc>
          <w:tcPr>
            <w:tcW w:w="351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5C152" w14:textId="77777777" w:rsidR="008C0C72" w:rsidRPr="00D06850" w:rsidRDefault="008C0C72" w:rsidP="00F5434A">
            <w:pPr>
              <w:keepNext/>
              <w:spacing w:before="100" w:beforeAutospacing="1" w:afterLines="0" w:after="480" w:afterAutospacing="1" w:line="240" w:lineRule="auto"/>
              <w:jc w:val="right"/>
              <w:rPr>
                <w:rFonts w:eastAsia="Times New Roman" w:cstheme="minorHAnsi"/>
              </w:rPr>
            </w:pPr>
            <w:r w:rsidRPr="00D06850">
              <w:rPr>
                <w:rFonts w:eastAsia="Times New Roman" w:cstheme="minorHAnsi"/>
              </w:rPr>
              <w:t>0.442</w:t>
            </w:r>
          </w:p>
        </w:tc>
      </w:tr>
    </w:tbl>
    <w:p w14:paraId="473EEEBE" w14:textId="77777777" w:rsidR="008C0C72" w:rsidRPr="00D06850" w:rsidRDefault="008C0C72" w:rsidP="008C0C72">
      <w:pPr>
        <w:spacing w:afterLines="0" w:after="0" w:line="240" w:lineRule="auto"/>
        <w:rPr>
          <w:rFonts w:eastAsia="Times New Roman" w:cstheme="minorHAnsi"/>
          <w:b/>
          <w:szCs w:val="20"/>
          <w:lang w:eastAsia="de-DE"/>
        </w:rPr>
      </w:pPr>
    </w:p>
    <w:p w14:paraId="5459BE72" w14:textId="77777777" w:rsidR="00BC2D14" w:rsidRDefault="00BC2D14" w:rsidP="00E5522C">
      <w:pPr>
        <w:spacing w:before="100" w:beforeAutospacing="1" w:afterLines="0" w:after="100" w:afterAutospacing="1"/>
        <w:rPr>
          <w:rFonts w:eastAsia="Times New Roman" w:cstheme="minorHAnsi"/>
          <w:b/>
          <w:szCs w:val="20"/>
          <w:lang w:eastAsia="de-DE"/>
        </w:rPr>
      </w:pPr>
      <w:r>
        <w:rPr>
          <w:rFonts w:eastAsia="Times New Roman" w:cstheme="minorHAnsi"/>
          <w:b/>
          <w:szCs w:val="20"/>
          <w:lang w:eastAsia="de-DE"/>
        </w:rPr>
        <w:t>S4 Hydrogen storage tank. Consideration for the life cycle inventory</w:t>
      </w:r>
    </w:p>
    <w:p w14:paraId="11EC09F0" w14:textId="77777777" w:rsidR="00BC2D14" w:rsidRPr="00BC2D14" w:rsidRDefault="00BC2D14" w:rsidP="00E5522C">
      <w:pPr>
        <w:pBdr>
          <w:bottom w:val="single" w:sz="4" w:space="1" w:color="auto"/>
        </w:pBdr>
        <w:spacing w:before="100" w:beforeAutospacing="1" w:afterLines="0" w:after="100" w:afterAutospacing="1"/>
        <w:rPr>
          <w:rFonts w:eastAsia="Times New Roman" w:cstheme="minorHAnsi"/>
          <w:b/>
          <w:szCs w:val="20"/>
          <w:lang w:eastAsia="de-DE"/>
        </w:rPr>
      </w:pPr>
      <w:r w:rsidRPr="00D06850">
        <w:rPr>
          <w:rFonts w:eastAsia="Times New Roman" w:cstheme="minorHAnsi"/>
          <w:b/>
          <w:szCs w:val="20"/>
          <w:lang w:eastAsia="de-DE"/>
        </w:rPr>
        <w:t xml:space="preserve">Table S </w:t>
      </w:r>
      <w:r w:rsidRPr="00D06850">
        <w:rPr>
          <w:rFonts w:eastAsia="Times New Roman" w:cstheme="minorHAnsi"/>
          <w:b/>
          <w:szCs w:val="20"/>
          <w:lang w:eastAsia="de-DE"/>
        </w:rPr>
        <w:fldChar w:fldCharType="begin"/>
      </w:r>
      <w:r w:rsidRPr="00D06850">
        <w:rPr>
          <w:rFonts w:eastAsia="Times New Roman" w:cstheme="minorHAnsi"/>
          <w:b/>
          <w:szCs w:val="20"/>
          <w:lang w:eastAsia="de-DE"/>
        </w:rPr>
        <w:instrText xml:space="preserve"> SEQ Table_S \* ARABIC </w:instrText>
      </w:r>
      <w:r w:rsidRPr="00D06850">
        <w:rPr>
          <w:rFonts w:eastAsia="Times New Roman" w:cstheme="minorHAnsi"/>
          <w:b/>
          <w:szCs w:val="20"/>
          <w:lang w:eastAsia="de-DE"/>
        </w:rPr>
        <w:fldChar w:fldCharType="separate"/>
      </w:r>
      <w:r w:rsidR="00E5522C">
        <w:rPr>
          <w:rFonts w:eastAsia="Times New Roman" w:cstheme="minorHAnsi"/>
          <w:b/>
          <w:noProof/>
          <w:szCs w:val="20"/>
          <w:lang w:eastAsia="de-DE"/>
        </w:rPr>
        <w:t>8</w:t>
      </w:r>
      <w:r w:rsidRPr="00D06850">
        <w:rPr>
          <w:rFonts w:eastAsia="Times New Roman" w:cstheme="minorHAnsi"/>
          <w:b/>
          <w:szCs w:val="20"/>
          <w:lang w:eastAsia="de-DE"/>
        </w:rPr>
        <w:fldChar w:fldCharType="end"/>
      </w:r>
      <w:r w:rsidRPr="00D06850">
        <w:rPr>
          <w:rFonts w:eastAsia="Times New Roman" w:cstheme="minorHAnsi"/>
          <w:b/>
          <w:szCs w:val="20"/>
          <w:lang w:eastAsia="de-DE"/>
        </w:rPr>
        <w:t xml:space="preserve"> Datasheet HDPE </w:t>
      </w:r>
      <w:proofErr w:type="spellStart"/>
      <w:r w:rsidRPr="00D06850">
        <w:rPr>
          <w:rFonts w:eastAsia="Times New Roman" w:cstheme="minorHAnsi"/>
          <w:b/>
          <w:szCs w:val="20"/>
          <w:lang w:eastAsia="de-DE"/>
        </w:rPr>
        <w:t>Pulverizer</w:t>
      </w:r>
      <w:proofErr w:type="spellEnd"/>
      <w:r w:rsidRPr="00BC2D14">
        <w:rPr>
          <w:rFonts w:eastAsia="Times New Roman" w:cstheme="minorHAnsi"/>
          <w:b/>
          <w:szCs w:val="20"/>
          <w:lang w:eastAsia="de-DE"/>
        </w:rPr>
        <w:t xml:space="preserve"> </w:t>
      </w:r>
      <w:r w:rsidRPr="00BC2D14">
        <w:rPr>
          <w:rFonts w:eastAsia="Times New Roman" w:cstheme="minorHAnsi"/>
          <w:b/>
          <w:szCs w:val="20"/>
          <w:lang w:eastAsia="de-DE"/>
        </w:rPr>
        <w:fldChar w:fldCharType="begin"/>
      </w:r>
      <w:r w:rsidRPr="00BC2D14">
        <w:rPr>
          <w:rFonts w:eastAsia="Times New Roman" w:cstheme="minorHAnsi"/>
          <w:b/>
          <w:szCs w:val="20"/>
          <w:lang w:eastAsia="de-DE"/>
        </w:rPr>
        <w:instrText xml:space="preserve"> ADDIN EN.CITE &lt;EndNote&gt;&lt;Cite&gt;&lt;Author&gt;Wanrooe&lt;/Author&gt;&lt;Year&gt;2014&lt;/Year&gt;&lt;RecNum&gt;93&lt;/RecNum&gt;&lt;DisplayText&gt;(Wanrooe, 2014)&lt;/DisplayText&gt;&lt;record&gt;&lt;rec-number&gt;93&lt;/rec-number&gt;&lt;foreign-keys&gt;&lt;key app="EN" db-id="999rr9xemperwwe2rd5vpwpfeetf2r25ttra" timestamp="1538996360"&gt;93&lt;/key&gt;&lt;/foreign-keys&gt;&lt;ref-type name="Web Page"&gt;12&lt;/ref-type&gt;&lt;contributors&gt;&lt;authors&gt;&lt;author&gt;Machinery Wanrooe&lt;/author&gt;&lt;/authors&gt;&lt;/contributors&gt;&lt;titles&gt;&lt;title&gt;HDPE LLDPE PP Plastic Pulverizer&lt;/title&gt;&lt;/titles&gt;&lt;volume&gt;2018&lt;/volume&gt;&lt;dates&gt;&lt;year&gt;2014&lt;/year&gt;&lt;/dates&gt;&lt;urls&gt;&lt;related-urls&gt;&lt;url&gt;&lt;style face="underline" font="default" size="100%"&gt;http://www.wanrooe.com/PE+PP+Pulverizer-china/PE+PP+Pulverizer-HDPE+LLDPE+PP+Plastic+Pulverizer-26/&lt;/style&gt;&lt;/url&gt;&lt;/related-urls&gt;&lt;/urls&gt;&lt;/record&gt;&lt;/Cite&gt;&lt;Cite&gt;&lt;Author&gt;Wanrooe&lt;/Author&gt;&lt;Year&gt;2014&lt;/Year&gt;&lt;RecNum&gt;93&lt;/RecNum&gt;&lt;record&gt;&lt;rec-number&gt;93&lt;/rec-number&gt;&lt;foreign-keys&gt;&lt;key app="EN" db-id="999rr9xemperwwe2rd5vpwpfeetf2r25ttra" timestamp="1538996360"&gt;93&lt;/key&gt;&lt;/foreign-keys&gt;&lt;ref-type name="Web Page"&gt;12&lt;/ref-type&gt;&lt;contributors&gt;&lt;authors&gt;&lt;author&gt;Machinery Wanrooe&lt;/author&gt;&lt;/authors&gt;&lt;/contributors&gt;&lt;titles&gt;&lt;title&gt;HDPE LLDPE PP Plastic Pulverizer&lt;/title&gt;&lt;/titles&gt;&lt;volume&gt;2018&lt;/volume&gt;&lt;dates&gt;&lt;year&gt;2014&lt;/year&gt;&lt;/dates&gt;&lt;urls&gt;&lt;related-urls&gt;&lt;url&gt;&lt;style face="underline" font="default" size="100%"&gt;http://www.wanrooe.com/PE+PP+Pulverizer-china/PE+PP+Pulverizer-HDPE+LLDPE+PP+Plastic+Pulverizer-26/&lt;/style&gt;&lt;/url&gt;&lt;/related-urls&gt;&lt;/urls&gt;&lt;/record&gt;&lt;/Cite&gt;&lt;/EndNote&gt;</w:instrText>
      </w:r>
      <w:r w:rsidRPr="00BC2D14">
        <w:rPr>
          <w:rFonts w:eastAsia="Times New Roman" w:cstheme="minorHAnsi"/>
          <w:b/>
          <w:szCs w:val="20"/>
          <w:lang w:eastAsia="de-DE"/>
        </w:rPr>
        <w:fldChar w:fldCharType="separate"/>
      </w:r>
      <w:r w:rsidRPr="00BC2D14">
        <w:rPr>
          <w:rFonts w:eastAsia="Times New Roman" w:cstheme="minorHAnsi"/>
          <w:b/>
          <w:szCs w:val="20"/>
          <w:lang w:eastAsia="de-DE"/>
        </w:rPr>
        <w:t>(Wanrooe, 2014)</w:t>
      </w:r>
      <w:r w:rsidRPr="00BC2D14">
        <w:rPr>
          <w:rFonts w:eastAsia="Times New Roman" w:cstheme="minorHAnsi"/>
          <w:b/>
          <w:szCs w:val="20"/>
          <w:lang w:eastAsia="de-DE"/>
        </w:rPr>
        <w:fldChar w:fldCharType="end"/>
      </w:r>
    </w:p>
    <w:tbl>
      <w:tblPr>
        <w:tblpPr w:leftFromText="180" w:rightFromText="180" w:vertAnchor="text" w:tblpXSpec="center" w:tblpY="1"/>
        <w:tblOverlap w:val="never"/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616"/>
        <w:gridCol w:w="2271"/>
      </w:tblGrid>
      <w:tr w:rsidR="00BC2D14" w:rsidRPr="00BA7B96" w14:paraId="463D45D5" w14:textId="77777777" w:rsidTr="00E5522C">
        <w:trPr>
          <w:trHeight w:val="432"/>
        </w:trPr>
        <w:tc>
          <w:tcPr>
            <w:tcW w:w="0" w:type="auto"/>
            <w:vAlign w:val="center"/>
          </w:tcPr>
          <w:p w14:paraId="2745EC98" w14:textId="77777777" w:rsidR="00BC2D14" w:rsidRPr="00BA7B96" w:rsidRDefault="00BC2D14" w:rsidP="004E136F">
            <w:pPr>
              <w:pStyle w:val="BodyText"/>
              <w:spacing w:before="0" w:after="0"/>
              <w:rPr>
                <w:sz w:val="22"/>
                <w:lang w:val="en-US"/>
              </w:rPr>
            </w:pPr>
            <w:r w:rsidRPr="00BA7B96">
              <w:rPr>
                <w:sz w:val="22"/>
                <w:lang w:val="en-US"/>
              </w:rPr>
              <w:t>Machine</w:t>
            </w:r>
          </w:p>
        </w:tc>
        <w:tc>
          <w:tcPr>
            <w:tcW w:w="0" w:type="auto"/>
            <w:vAlign w:val="center"/>
          </w:tcPr>
          <w:p w14:paraId="409243BB" w14:textId="77777777" w:rsidR="00BC2D14" w:rsidRPr="00BA7B96" w:rsidRDefault="00BC2D14" w:rsidP="004E136F">
            <w:pPr>
              <w:pStyle w:val="BodyText"/>
              <w:spacing w:before="0" w:after="0"/>
              <w:rPr>
                <w:sz w:val="22"/>
                <w:lang w:val="en-US"/>
              </w:rPr>
            </w:pPr>
            <w:r w:rsidRPr="00BA7B96">
              <w:rPr>
                <w:sz w:val="22"/>
                <w:lang w:val="en-US"/>
              </w:rPr>
              <w:t xml:space="preserve">HDPE Plastic </w:t>
            </w:r>
            <w:proofErr w:type="spellStart"/>
            <w:r w:rsidRPr="00BA7B96">
              <w:rPr>
                <w:sz w:val="22"/>
                <w:lang w:val="en-US"/>
              </w:rPr>
              <w:t>Pulverizer</w:t>
            </w:r>
            <w:proofErr w:type="spellEnd"/>
          </w:p>
        </w:tc>
      </w:tr>
      <w:tr w:rsidR="00BC2D14" w:rsidRPr="00BA7B96" w14:paraId="0C46F63A" w14:textId="77777777" w:rsidTr="00E5522C">
        <w:trPr>
          <w:trHeight w:val="432"/>
        </w:trPr>
        <w:tc>
          <w:tcPr>
            <w:tcW w:w="0" w:type="auto"/>
            <w:vAlign w:val="center"/>
          </w:tcPr>
          <w:p w14:paraId="37ACE19C" w14:textId="77777777" w:rsidR="00BC2D14" w:rsidRPr="00BA7B96" w:rsidRDefault="00BC2D14" w:rsidP="004E136F">
            <w:pPr>
              <w:pStyle w:val="BodyText"/>
              <w:spacing w:before="0" w:after="0"/>
              <w:rPr>
                <w:sz w:val="22"/>
                <w:lang w:val="en-US"/>
              </w:rPr>
            </w:pPr>
            <w:r w:rsidRPr="00BA7B96">
              <w:rPr>
                <w:sz w:val="22"/>
                <w:lang w:val="en-US"/>
              </w:rPr>
              <w:t>Capacity</w:t>
            </w:r>
          </w:p>
        </w:tc>
        <w:tc>
          <w:tcPr>
            <w:tcW w:w="0" w:type="auto"/>
            <w:vAlign w:val="center"/>
          </w:tcPr>
          <w:p w14:paraId="7E57E05B" w14:textId="77777777" w:rsidR="00BC2D14" w:rsidRPr="00BA7B96" w:rsidRDefault="00BC2D14" w:rsidP="004E136F">
            <w:pPr>
              <w:pStyle w:val="BodyText"/>
              <w:spacing w:before="0" w:after="0"/>
              <w:rPr>
                <w:sz w:val="22"/>
                <w:lang w:val="en-US"/>
              </w:rPr>
            </w:pPr>
            <w:r w:rsidRPr="00BA7B96">
              <w:rPr>
                <w:sz w:val="22"/>
                <w:lang w:val="en-US"/>
              </w:rPr>
              <w:t xml:space="preserve">200 </w:t>
            </w:r>
            <w:r>
              <w:rPr>
                <w:sz w:val="22"/>
                <w:lang w:val="en-US"/>
              </w:rPr>
              <w:t>kg</w:t>
            </w:r>
            <w:r w:rsidRPr="00BA7B96">
              <w:rPr>
                <w:sz w:val="22"/>
                <w:lang w:val="en-US"/>
              </w:rPr>
              <w:t>/h</w:t>
            </w:r>
          </w:p>
        </w:tc>
      </w:tr>
      <w:tr w:rsidR="00BC2D14" w:rsidRPr="00BA7B96" w14:paraId="12BD8A85" w14:textId="77777777" w:rsidTr="00E5522C">
        <w:trPr>
          <w:trHeight w:val="432"/>
        </w:trPr>
        <w:tc>
          <w:tcPr>
            <w:tcW w:w="0" w:type="auto"/>
            <w:vAlign w:val="center"/>
          </w:tcPr>
          <w:p w14:paraId="1960C998" w14:textId="77777777" w:rsidR="00BC2D14" w:rsidRPr="00BA7B96" w:rsidRDefault="00BC2D14" w:rsidP="004E136F">
            <w:pPr>
              <w:pStyle w:val="BodyText"/>
              <w:spacing w:before="0" w:after="0"/>
              <w:rPr>
                <w:sz w:val="22"/>
                <w:lang w:val="en-US"/>
              </w:rPr>
            </w:pPr>
            <w:r w:rsidRPr="00BA7B96">
              <w:rPr>
                <w:sz w:val="22"/>
                <w:lang w:val="en-US"/>
              </w:rPr>
              <w:t>Net power</w:t>
            </w:r>
          </w:p>
        </w:tc>
        <w:tc>
          <w:tcPr>
            <w:tcW w:w="0" w:type="auto"/>
            <w:vAlign w:val="center"/>
          </w:tcPr>
          <w:p w14:paraId="31227A60" w14:textId="77777777" w:rsidR="00BC2D14" w:rsidRPr="00BA7B96" w:rsidRDefault="00BC2D14" w:rsidP="004E136F">
            <w:pPr>
              <w:pStyle w:val="BodyText"/>
              <w:spacing w:before="0" w:after="0"/>
              <w:rPr>
                <w:sz w:val="22"/>
                <w:lang w:val="en-US"/>
              </w:rPr>
            </w:pPr>
            <w:r w:rsidRPr="00BA7B96">
              <w:rPr>
                <w:sz w:val="22"/>
                <w:lang w:val="en-US"/>
              </w:rPr>
              <w:t>40.5 kW</w:t>
            </w:r>
          </w:p>
        </w:tc>
      </w:tr>
      <w:tr w:rsidR="00BC2D14" w:rsidRPr="00BA7B96" w14:paraId="478371D2" w14:textId="77777777" w:rsidTr="00E5522C">
        <w:trPr>
          <w:trHeight w:val="432"/>
        </w:trPr>
        <w:tc>
          <w:tcPr>
            <w:tcW w:w="0" w:type="auto"/>
            <w:vAlign w:val="center"/>
          </w:tcPr>
          <w:p w14:paraId="0C77DB66" w14:textId="77777777" w:rsidR="00BC2D14" w:rsidRPr="00BA7B96" w:rsidRDefault="00BC2D14" w:rsidP="004E136F">
            <w:pPr>
              <w:pStyle w:val="BodyText"/>
              <w:spacing w:before="0" w:after="0"/>
              <w:rPr>
                <w:sz w:val="22"/>
                <w:lang w:val="en-US"/>
              </w:rPr>
            </w:pPr>
            <w:r w:rsidRPr="00BA7B96">
              <w:rPr>
                <w:sz w:val="22"/>
                <w:lang w:val="en-US"/>
              </w:rPr>
              <w:t>Energy demand</w:t>
            </w:r>
          </w:p>
        </w:tc>
        <w:tc>
          <w:tcPr>
            <w:tcW w:w="0" w:type="auto"/>
            <w:vAlign w:val="center"/>
          </w:tcPr>
          <w:p w14:paraId="6D288BAE" w14:textId="77777777" w:rsidR="00BC2D14" w:rsidRPr="00BA7B96" w:rsidRDefault="00BC2D14" w:rsidP="004E136F">
            <w:pPr>
              <w:pStyle w:val="BodyText"/>
              <w:spacing w:before="0" w:after="0"/>
              <w:rPr>
                <w:sz w:val="22"/>
                <w:lang w:val="en-US"/>
              </w:rPr>
            </w:pPr>
            <w:r w:rsidRPr="00BA7B96">
              <w:rPr>
                <w:sz w:val="22"/>
                <w:lang w:val="en-US"/>
              </w:rPr>
              <w:t>0.23 kWh/</w:t>
            </w:r>
            <w:r>
              <w:rPr>
                <w:sz w:val="22"/>
                <w:lang w:val="en-US"/>
              </w:rPr>
              <w:t>kg</w:t>
            </w:r>
          </w:p>
        </w:tc>
      </w:tr>
    </w:tbl>
    <w:p w14:paraId="18B25670" w14:textId="77777777" w:rsidR="00BC2D14" w:rsidRPr="00D06850" w:rsidRDefault="00BC2D14" w:rsidP="00BC2D14">
      <w:pPr>
        <w:spacing w:afterLines="0" w:after="0" w:line="240" w:lineRule="auto"/>
        <w:rPr>
          <w:b/>
        </w:rPr>
      </w:pPr>
    </w:p>
    <w:p w14:paraId="0CAAD5AA" w14:textId="77777777" w:rsidR="00BC2D14" w:rsidRPr="00D06850" w:rsidRDefault="00BC2D14" w:rsidP="00BC2D14">
      <w:pPr>
        <w:spacing w:afterLines="0" w:after="0" w:line="240" w:lineRule="auto"/>
        <w:rPr>
          <w:b/>
        </w:rPr>
      </w:pPr>
    </w:p>
    <w:p w14:paraId="10D39F78" w14:textId="77777777" w:rsidR="00BC2D14" w:rsidRPr="00D06850" w:rsidRDefault="00BC2D14" w:rsidP="00BC2D14">
      <w:pPr>
        <w:spacing w:afterLines="0" w:after="0" w:line="240" w:lineRule="auto"/>
        <w:rPr>
          <w:b/>
        </w:rPr>
      </w:pPr>
    </w:p>
    <w:p w14:paraId="219987BA" w14:textId="77777777" w:rsidR="00BC2D14" w:rsidRPr="00D06850" w:rsidRDefault="00BC2D14" w:rsidP="00BC2D14">
      <w:pPr>
        <w:pStyle w:val="Caption"/>
        <w:keepNext/>
        <w:pBdr>
          <w:bottom w:val="none" w:sz="0" w:space="0" w:color="auto"/>
        </w:pBdr>
        <w:spacing w:after="480"/>
        <w:rPr>
          <w:sz w:val="24"/>
        </w:rPr>
      </w:pPr>
    </w:p>
    <w:p w14:paraId="19F8A8D7" w14:textId="77777777" w:rsidR="00BC2D14" w:rsidRDefault="00BC2D14" w:rsidP="008C0C72">
      <w:pPr>
        <w:spacing w:after="480"/>
        <w:rPr>
          <w:rFonts w:eastAsia="Times New Roman" w:cstheme="minorHAnsi"/>
          <w:b/>
          <w:szCs w:val="20"/>
          <w:lang w:eastAsia="de-DE"/>
        </w:rPr>
      </w:pPr>
    </w:p>
    <w:p w14:paraId="7371F168" w14:textId="77777777" w:rsidR="00BC2D14" w:rsidRPr="00E5522C" w:rsidRDefault="00BC2D14" w:rsidP="00E5522C">
      <w:pPr>
        <w:pStyle w:val="Caption"/>
        <w:keepNext/>
        <w:spacing w:before="100" w:beforeAutospacing="1" w:afterLines="0" w:after="100" w:afterAutospacing="1"/>
        <w:rPr>
          <w:sz w:val="24"/>
        </w:rPr>
      </w:pPr>
      <w:r w:rsidRPr="00E5522C">
        <w:rPr>
          <w:sz w:val="24"/>
        </w:rPr>
        <w:t xml:space="preserve">Table S </w:t>
      </w:r>
      <w:r w:rsidRPr="00E5522C">
        <w:rPr>
          <w:noProof/>
          <w:sz w:val="24"/>
        </w:rPr>
        <w:fldChar w:fldCharType="begin"/>
      </w:r>
      <w:r w:rsidRPr="00E5522C">
        <w:rPr>
          <w:noProof/>
          <w:sz w:val="24"/>
        </w:rPr>
        <w:instrText xml:space="preserve"> SEQ Table_S \* ARABIC </w:instrText>
      </w:r>
      <w:r w:rsidRPr="00E5522C">
        <w:rPr>
          <w:noProof/>
          <w:sz w:val="24"/>
        </w:rPr>
        <w:fldChar w:fldCharType="separate"/>
      </w:r>
      <w:r w:rsidR="00E5522C" w:rsidRPr="00E5522C">
        <w:rPr>
          <w:noProof/>
          <w:sz w:val="24"/>
        </w:rPr>
        <w:t>9</w:t>
      </w:r>
      <w:r w:rsidRPr="00E5522C">
        <w:rPr>
          <w:noProof/>
          <w:sz w:val="24"/>
        </w:rPr>
        <w:fldChar w:fldCharType="end"/>
      </w:r>
      <w:r w:rsidRPr="00E5522C">
        <w:rPr>
          <w:sz w:val="24"/>
        </w:rPr>
        <w:t>: German electricity mix 2050 (</w:t>
      </w:r>
      <w:proofErr w:type="spellStart"/>
      <w:r w:rsidRPr="00E5522C">
        <w:rPr>
          <w:sz w:val="24"/>
        </w:rPr>
        <w:t>Pregger</w:t>
      </w:r>
      <w:proofErr w:type="spellEnd"/>
      <w:r w:rsidRPr="00E5522C">
        <w:rPr>
          <w:sz w:val="24"/>
        </w:rPr>
        <w:t xml:space="preserve">, </w:t>
      </w:r>
      <w:proofErr w:type="spellStart"/>
      <w:r w:rsidRPr="00E5522C">
        <w:rPr>
          <w:sz w:val="24"/>
        </w:rPr>
        <w:t>Naegler</w:t>
      </w:r>
      <w:proofErr w:type="spellEnd"/>
      <w:r w:rsidRPr="00E5522C">
        <w:rPr>
          <w:sz w:val="24"/>
        </w:rPr>
        <w:t xml:space="preserve"> et al. 2019)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1498"/>
        <w:gridCol w:w="703"/>
      </w:tblGrid>
      <w:tr w:rsidR="00BC2D14" w:rsidRPr="00D06850" w14:paraId="7DE02F92" w14:textId="77777777" w:rsidTr="0071370F">
        <w:trPr>
          <w:trHeight w:val="432"/>
          <w:jc w:val="center"/>
        </w:trPr>
        <w:tc>
          <w:tcPr>
            <w:tcW w:w="0" w:type="auto"/>
            <w:tcBorders>
              <w:top w:val="single" w:sz="4" w:space="0" w:color="auto"/>
              <w:bottom w:val="nil"/>
            </w:tcBorders>
            <w:vAlign w:val="center"/>
          </w:tcPr>
          <w:p w14:paraId="7547108C" w14:textId="77777777" w:rsidR="00BC2D14" w:rsidRPr="00D06850" w:rsidRDefault="00BC2D14" w:rsidP="004E136F">
            <w:pPr>
              <w:spacing w:before="100" w:beforeAutospacing="1" w:after="480" w:afterAutospacing="1"/>
              <w:rPr>
                <w:szCs w:val="20"/>
              </w:rPr>
            </w:pPr>
            <w:r w:rsidRPr="00D06850">
              <w:rPr>
                <w:szCs w:val="20"/>
              </w:rPr>
              <w:t>Process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vAlign w:val="center"/>
          </w:tcPr>
          <w:p w14:paraId="4252CF1C" w14:textId="77777777" w:rsidR="00BC2D14" w:rsidRPr="00D06850" w:rsidRDefault="00BC2D14" w:rsidP="004E136F">
            <w:pPr>
              <w:spacing w:before="100" w:beforeAutospacing="1" w:after="480" w:afterAutospacing="1"/>
              <w:jc w:val="right"/>
              <w:rPr>
                <w:szCs w:val="20"/>
              </w:rPr>
            </w:pPr>
            <w:r w:rsidRPr="00D06850">
              <w:rPr>
                <w:szCs w:val="20"/>
              </w:rPr>
              <w:t>2050</w:t>
            </w:r>
          </w:p>
        </w:tc>
      </w:tr>
      <w:tr w:rsidR="00BC2D14" w:rsidRPr="00D06850" w14:paraId="68D944E3" w14:textId="77777777" w:rsidTr="0071370F">
        <w:trPr>
          <w:trHeight w:val="432"/>
          <w:jc w:val="center"/>
        </w:trPr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1C8E0268" w14:textId="77777777" w:rsidR="00BC2D14" w:rsidRPr="00D06850" w:rsidRDefault="00BC2D14" w:rsidP="004E136F">
            <w:pPr>
              <w:spacing w:before="100" w:beforeAutospacing="1" w:after="480" w:afterAutospacing="1"/>
              <w:rPr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0EFF07C2" w14:textId="77777777" w:rsidR="00BC2D14" w:rsidRPr="00D06850" w:rsidRDefault="00BC2D14" w:rsidP="004E136F">
            <w:pPr>
              <w:spacing w:before="100" w:beforeAutospacing="1" w:after="480" w:afterAutospacing="1"/>
              <w:jc w:val="right"/>
              <w:rPr>
                <w:szCs w:val="20"/>
              </w:rPr>
            </w:pPr>
            <w:r w:rsidRPr="00D06850">
              <w:rPr>
                <w:szCs w:val="20"/>
              </w:rPr>
              <w:t>%</w:t>
            </w:r>
          </w:p>
        </w:tc>
      </w:tr>
      <w:tr w:rsidR="00BC2D14" w:rsidRPr="00D06850" w14:paraId="3FC7FFB9" w14:textId="77777777" w:rsidTr="0071370F">
        <w:trPr>
          <w:trHeight w:val="432"/>
          <w:jc w:val="center"/>
        </w:trPr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FFFFFF" w:themeFill="background1"/>
            <w:vAlign w:val="center"/>
          </w:tcPr>
          <w:p w14:paraId="7234A722" w14:textId="77777777" w:rsidR="00BC2D14" w:rsidRPr="00D06850" w:rsidRDefault="00BC2D14" w:rsidP="0071370F">
            <w:pPr>
              <w:spacing w:afterLines="0" w:after="0" w:line="240" w:lineRule="auto"/>
              <w:rPr>
                <w:rFonts w:eastAsia="Times New Roman" w:cs="Times New Roman"/>
                <w:b/>
                <w:color w:val="000000"/>
                <w:szCs w:val="20"/>
              </w:rPr>
            </w:pPr>
            <w:r w:rsidRPr="00D06850">
              <w:rPr>
                <w:color w:val="000000"/>
                <w:sz w:val="22"/>
              </w:rPr>
              <w:t>Hard coal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FFFFFF" w:themeFill="background1"/>
            <w:vAlign w:val="center"/>
          </w:tcPr>
          <w:p w14:paraId="68FCA80E" w14:textId="77777777" w:rsidR="00BC2D14" w:rsidRPr="00D06850" w:rsidRDefault="00BC2D14" w:rsidP="0071370F">
            <w:pPr>
              <w:spacing w:afterLines="0" w:after="0" w:line="240" w:lineRule="auto"/>
              <w:jc w:val="right"/>
              <w:rPr>
                <w:rFonts w:eastAsia="Times New Roman" w:cs="Times New Roman"/>
                <w:bCs/>
                <w:color w:val="000000"/>
                <w:szCs w:val="20"/>
              </w:rPr>
            </w:pPr>
            <w:r w:rsidRPr="00D06850">
              <w:rPr>
                <w:color w:val="000000"/>
                <w:sz w:val="22"/>
              </w:rPr>
              <w:t>1.4</w:t>
            </w:r>
          </w:p>
        </w:tc>
      </w:tr>
      <w:tr w:rsidR="00BC2D14" w:rsidRPr="00D06850" w14:paraId="11895749" w14:textId="77777777" w:rsidTr="0071370F">
        <w:trPr>
          <w:trHeight w:val="432"/>
          <w:jc w:val="center"/>
        </w:trPr>
        <w:tc>
          <w:tcPr>
            <w:tcW w:w="0" w:type="auto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76AA1F7D" w14:textId="77777777" w:rsidR="00BC2D14" w:rsidRPr="00D06850" w:rsidRDefault="00BC2D14" w:rsidP="0071370F">
            <w:pPr>
              <w:spacing w:afterLines="0" w:after="0" w:line="240" w:lineRule="auto"/>
              <w:rPr>
                <w:rFonts w:eastAsia="Times New Roman" w:cs="Times New Roman"/>
                <w:b/>
                <w:color w:val="000000"/>
                <w:szCs w:val="20"/>
              </w:rPr>
            </w:pPr>
            <w:r w:rsidRPr="00D06850">
              <w:rPr>
                <w:color w:val="000000"/>
                <w:sz w:val="22"/>
              </w:rPr>
              <w:t>Oil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778702F5" w14:textId="77777777" w:rsidR="00BC2D14" w:rsidRPr="00D06850" w:rsidRDefault="00BC2D14" w:rsidP="0071370F">
            <w:pPr>
              <w:spacing w:afterLines="0" w:after="0" w:line="240" w:lineRule="auto"/>
              <w:jc w:val="right"/>
              <w:rPr>
                <w:rFonts w:eastAsia="Times New Roman" w:cs="Times New Roman"/>
                <w:bCs/>
                <w:color w:val="000000"/>
                <w:szCs w:val="20"/>
              </w:rPr>
            </w:pPr>
            <w:r w:rsidRPr="00D06850">
              <w:rPr>
                <w:color w:val="000000"/>
                <w:sz w:val="22"/>
              </w:rPr>
              <w:t>0.2</w:t>
            </w:r>
          </w:p>
        </w:tc>
      </w:tr>
      <w:tr w:rsidR="00BC2D14" w:rsidRPr="00D06850" w14:paraId="521EDD5E" w14:textId="77777777" w:rsidTr="0071370F">
        <w:trPr>
          <w:trHeight w:val="432"/>
          <w:jc w:val="center"/>
        </w:trPr>
        <w:tc>
          <w:tcPr>
            <w:tcW w:w="0" w:type="auto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5CE63CBF" w14:textId="77777777" w:rsidR="00BC2D14" w:rsidRPr="00D06850" w:rsidRDefault="00BC2D14" w:rsidP="0071370F">
            <w:pPr>
              <w:spacing w:afterLines="0" w:after="0" w:line="240" w:lineRule="auto"/>
              <w:rPr>
                <w:rFonts w:eastAsia="Times New Roman" w:cs="Times New Roman"/>
                <w:b/>
                <w:color w:val="000000"/>
                <w:szCs w:val="20"/>
              </w:rPr>
            </w:pPr>
            <w:r w:rsidRPr="00D06850">
              <w:rPr>
                <w:color w:val="000000"/>
                <w:sz w:val="22"/>
              </w:rPr>
              <w:t>Natural gas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07B55231" w14:textId="77777777" w:rsidR="00BC2D14" w:rsidRPr="00D06850" w:rsidRDefault="00BC2D14" w:rsidP="0071370F">
            <w:pPr>
              <w:spacing w:afterLines="0" w:after="0" w:line="240" w:lineRule="auto"/>
              <w:jc w:val="right"/>
              <w:rPr>
                <w:rFonts w:eastAsia="Times New Roman" w:cs="Times New Roman"/>
                <w:bCs/>
                <w:color w:val="000000"/>
                <w:szCs w:val="20"/>
              </w:rPr>
            </w:pPr>
            <w:r w:rsidRPr="00D06850">
              <w:rPr>
                <w:color w:val="000000"/>
                <w:sz w:val="22"/>
              </w:rPr>
              <w:t>20.3</w:t>
            </w:r>
          </w:p>
        </w:tc>
      </w:tr>
      <w:tr w:rsidR="00BC2D14" w:rsidRPr="00D06850" w14:paraId="091DB3E4" w14:textId="77777777" w:rsidTr="0071370F">
        <w:trPr>
          <w:trHeight w:val="432"/>
          <w:jc w:val="center"/>
        </w:trPr>
        <w:tc>
          <w:tcPr>
            <w:tcW w:w="0" w:type="auto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051F4880" w14:textId="77777777" w:rsidR="00BC2D14" w:rsidRPr="00D06850" w:rsidRDefault="00BC2D14" w:rsidP="0071370F">
            <w:pPr>
              <w:spacing w:afterLines="0" w:after="0" w:line="240" w:lineRule="auto"/>
              <w:rPr>
                <w:rFonts w:eastAsia="Times New Roman" w:cs="Times New Roman"/>
                <w:b/>
                <w:color w:val="000000"/>
                <w:szCs w:val="20"/>
              </w:rPr>
            </w:pPr>
            <w:r w:rsidRPr="00D06850">
              <w:rPr>
                <w:color w:val="000000"/>
                <w:sz w:val="22"/>
              </w:rPr>
              <w:t>Hydropower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1C2D18D0" w14:textId="77777777" w:rsidR="00BC2D14" w:rsidRPr="00D06850" w:rsidRDefault="00BC2D14" w:rsidP="0071370F">
            <w:pPr>
              <w:spacing w:afterLines="0" w:after="0" w:line="240" w:lineRule="auto"/>
              <w:jc w:val="right"/>
              <w:rPr>
                <w:rFonts w:eastAsia="Times New Roman" w:cs="Times New Roman"/>
                <w:bCs/>
                <w:color w:val="000000"/>
                <w:szCs w:val="20"/>
              </w:rPr>
            </w:pPr>
            <w:r w:rsidRPr="00D06850">
              <w:rPr>
                <w:color w:val="000000"/>
                <w:sz w:val="22"/>
              </w:rPr>
              <w:t>4.4</w:t>
            </w:r>
          </w:p>
        </w:tc>
      </w:tr>
      <w:tr w:rsidR="00BC2D14" w:rsidRPr="00D06850" w14:paraId="0CC39CDD" w14:textId="77777777" w:rsidTr="0071370F">
        <w:trPr>
          <w:trHeight w:val="432"/>
          <w:jc w:val="center"/>
        </w:trPr>
        <w:tc>
          <w:tcPr>
            <w:tcW w:w="0" w:type="auto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538ADA83" w14:textId="77777777" w:rsidR="00BC2D14" w:rsidRPr="00D06850" w:rsidRDefault="00BC2D14" w:rsidP="0071370F">
            <w:pPr>
              <w:spacing w:afterLines="0" w:after="0" w:line="240" w:lineRule="auto"/>
              <w:rPr>
                <w:rFonts w:eastAsia="Times New Roman" w:cs="Times New Roman"/>
                <w:b/>
                <w:color w:val="000000"/>
                <w:szCs w:val="20"/>
              </w:rPr>
            </w:pPr>
            <w:r w:rsidRPr="00D06850">
              <w:rPr>
                <w:color w:val="000000"/>
                <w:sz w:val="22"/>
              </w:rPr>
              <w:t>Wind onshore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10EDC5A2" w14:textId="77777777" w:rsidR="00BC2D14" w:rsidRPr="00D06850" w:rsidRDefault="00BC2D14" w:rsidP="0071370F">
            <w:pPr>
              <w:spacing w:afterLines="0" w:after="0" w:line="240" w:lineRule="auto"/>
              <w:jc w:val="right"/>
              <w:rPr>
                <w:rFonts w:eastAsia="Times New Roman" w:cs="Times New Roman"/>
                <w:bCs/>
                <w:color w:val="000000"/>
                <w:szCs w:val="20"/>
              </w:rPr>
            </w:pPr>
            <w:r w:rsidRPr="00D06850">
              <w:rPr>
                <w:color w:val="000000"/>
                <w:sz w:val="22"/>
              </w:rPr>
              <w:t>24.6</w:t>
            </w:r>
          </w:p>
        </w:tc>
      </w:tr>
      <w:tr w:rsidR="00BC2D14" w:rsidRPr="00D06850" w14:paraId="24D5E3B1" w14:textId="77777777" w:rsidTr="0071370F">
        <w:trPr>
          <w:trHeight w:val="432"/>
          <w:jc w:val="center"/>
        </w:trPr>
        <w:tc>
          <w:tcPr>
            <w:tcW w:w="0" w:type="auto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476588ED" w14:textId="77777777" w:rsidR="00BC2D14" w:rsidRPr="00D06850" w:rsidRDefault="00BC2D14" w:rsidP="0071370F">
            <w:pPr>
              <w:spacing w:afterLines="0" w:after="0" w:line="240" w:lineRule="auto"/>
              <w:rPr>
                <w:rFonts w:eastAsia="Times New Roman" w:cs="Times New Roman"/>
                <w:b/>
                <w:color w:val="000000"/>
                <w:szCs w:val="20"/>
              </w:rPr>
            </w:pPr>
            <w:r w:rsidRPr="00D06850">
              <w:rPr>
                <w:color w:val="000000"/>
                <w:sz w:val="22"/>
              </w:rPr>
              <w:t>Wind offshore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1D42C03F" w14:textId="77777777" w:rsidR="00BC2D14" w:rsidRPr="00D06850" w:rsidRDefault="00BC2D14" w:rsidP="0071370F">
            <w:pPr>
              <w:spacing w:afterLines="0" w:after="0" w:line="240" w:lineRule="auto"/>
              <w:jc w:val="right"/>
              <w:rPr>
                <w:rFonts w:eastAsia="Times New Roman" w:cs="Times New Roman"/>
                <w:bCs/>
                <w:color w:val="000000"/>
                <w:szCs w:val="20"/>
              </w:rPr>
            </w:pPr>
            <w:r w:rsidRPr="00D06850">
              <w:rPr>
                <w:color w:val="000000"/>
                <w:sz w:val="22"/>
              </w:rPr>
              <w:t>21.5</w:t>
            </w:r>
          </w:p>
        </w:tc>
      </w:tr>
      <w:tr w:rsidR="00BC2D14" w:rsidRPr="00D06850" w14:paraId="1FBB8798" w14:textId="77777777" w:rsidTr="0071370F">
        <w:trPr>
          <w:trHeight w:val="432"/>
          <w:jc w:val="center"/>
        </w:trPr>
        <w:tc>
          <w:tcPr>
            <w:tcW w:w="0" w:type="auto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3C8CB69F" w14:textId="77777777" w:rsidR="00BC2D14" w:rsidRPr="00D06850" w:rsidRDefault="00BC2D14" w:rsidP="0071370F">
            <w:pPr>
              <w:spacing w:afterLines="0" w:after="0" w:line="240" w:lineRule="auto"/>
              <w:rPr>
                <w:rFonts w:eastAsia="Times New Roman" w:cs="Times New Roman"/>
                <w:b/>
                <w:color w:val="000000"/>
                <w:szCs w:val="20"/>
              </w:rPr>
            </w:pPr>
            <w:r w:rsidRPr="00D06850">
              <w:rPr>
                <w:color w:val="000000"/>
                <w:sz w:val="22"/>
              </w:rPr>
              <w:t>Biomass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7D46C9E0" w14:textId="77777777" w:rsidR="00BC2D14" w:rsidRPr="00D06850" w:rsidRDefault="00BC2D14" w:rsidP="0071370F">
            <w:pPr>
              <w:spacing w:afterLines="0" w:after="0" w:line="240" w:lineRule="auto"/>
              <w:jc w:val="right"/>
              <w:rPr>
                <w:rFonts w:eastAsia="Times New Roman" w:cs="Times New Roman"/>
                <w:bCs/>
                <w:color w:val="000000"/>
                <w:szCs w:val="20"/>
              </w:rPr>
            </w:pPr>
            <w:r w:rsidRPr="00D06850">
              <w:rPr>
                <w:color w:val="000000"/>
                <w:sz w:val="22"/>
              </w:rPr>
              <w:t>12.6</w:t>
            </w:r>
          </w:p>
        </w:tc>
      </w:tr>
      <w:tr w:rsidR="00BC2D14" w:rsidRPr="00D06850" w14:paraId="691E8DFA" w14:textId="77777777" w:rsidTr="0071370F">
        <w:trPr>
          <w:trHeight w:val="432"/>
          <w:jc w:val="center"/>
        </w:trPr>
        <w:tc>
          <w:tcPr>
            <w:tcW w:w="0" w:type="auto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784D9760" w14:textId="77777777" w:rsidR="00BC2D14" w:rsidRPr="00D06850" w:rsidRDefault="00BC2D14" w:rsidP="0071370F">
            <w:pPr>
              <w:spacing w:afterLines="0" w:after="0" w:line="240" w:lineRule="auto"/>
              <w:rPr>
                <w:rFonts w:eastAsia="Times New Roman" w:cs="Times New Roman"/>
                <w:b/>
                <w:color w:val="000000"/>
                <w:szCs w:val="20"/>
              </w:rPr>
            </w:pPr>
            <w:r w:rsidRPr="00D06850">
              <w:rPr>
                <w:color w:val="000000"/>
                <w:sz w:val="22"/>
              </w:rPr>
              <w:t>Photovoltaics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53B530D0" w14:textId="77777777" w:rsidR="00BC2D14" w:rsidRPr="00D06850" w:rsidRDefault="00BC2D14" w:rsidP="0071370F">
            <w:pPr>
              <w:spacing w:afterLines="0" w:after="0" w:line="240" w:lineRule="auto"/>
              <w:jc w:val="right"/>
              <w:rPr>
                <w:rFonts w:eastAsia="Times New Roman" w:cs="Times New Roman"/>
                <w:bCs/>
                <w:color w:val="000000"/>
                <w:szCs w:val="20"/>
              </w:rPr>
            </w:pPr>
            <w:r w:rsidRPr="00D06850">
              <w:rPr>
                <w:color w:val="000000"/>
                <w:sz w:val="22"/>
              </w:rPr>
              <w:t>11.6</w:t>
            </w:r>
          </w:p>
        </w:tc>
      </w:tr>
      <w:tr w:rsidR="00BC2D14" w:rsidRPr="00D06850" w14:paraId="0129C120" w14:textId="77777777" w:rsidTr="0071370F">
        <w:trPr>
          <w:trHeight w:val="432"/>
          <w:jc w:val="center"/>
        </w:trPr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43997AC" w14:textId="77777777" w:rsidR="00BC2D14" w:rsidRPr="00D06850" w:rsidRDefault="00BC2D14" w:rsidP="0071370F">
            <w:pPr>
              <w:spacing w:afterLines="0" w:after="0" w:line="240" w:lineRule="auto"/>
              <w:rPr>
                <w:rFonts w:eastAsia="Times New Roman" w:cs="Times New Roman"/>
                <w:b/>
                <w:color w:val="000000"/>
                <w:szCs w:val="20"/>
              </w:rPr>
            </w:pPr>
            <w:r w:rsidRPr="00D06850">
              <w:rPr>
                <w:color w:val="000000"/>
                <w:sz w:val="22"/>
              </w:rPr>
              <w:t>Geothermal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07C71E2" w14:textId="77777777" w:rsidR="00BC2D14" w:rsidRPr="00D06850" w:rsidRDefault="00BC2D14" w:rsidP="0071370F">
            <w:pPr>
              <w:spacing w:afterLines="0" w:after="0" w:line="240" w:lineRule="auto"/>
              <w:jc w:val="right"/>
              <w:rPr>
                <w:rFonts w:eastAsia="Times New Roman" w:cs="Times New Roman"/>
                <w:bCs/>
                <w:color w:val="000000"/>
                <w:szCs w:val="20"/>
              </w:rPr>
            </w:pPr>
            <w:r w:rsidRPr="00D06850">
              <w:rPr>
                <w:color w:val="000000"/>
                <w:sz w:val="22"/>
              </w:rPr>
              <w:t>3.3</w:t>
            </w:r>
          </w:p>
        </w:tc>
      </w:tr>
    </w:tbl>
    <w:p w14:paraId="39E289D2" w14:textId="77777777" w:rsidR="00BC2D14" w:rsidRPr="00BC2D14" w:rsidRDefault="00BC2D14" w:rsidP="00BC2D14">
      <w:pPr>
        <w:tabs>
          <w:tab w:val="center" w:pos="4513"/>
        </w:tabs>
        <w:spacing w:after="480"/>
        <w:rPr>
          <w:rFonts w:eastAsia="Times New Roman" w:cstheme="minorHAnsi"/>
          <w:szCs w:val="20"/>
          <w:lang w:eastAsia="de-DE"/>
        </w:rPr>
        <w:sectPr w:rsidR="00BC2D14" w:rsidRPr="00BC2D14" w:rsidSect="008C0C72">
          <w:pgSz w:w="11907" w:h="16839" w:code="9"/>
          <w:pgMar w:top="1168" w:right="1440" w:bottom="1440" w:left="1440" w:header="720" w:footer="720" w:gutter="0"/>
          <w:cols w:space="720"/>
          <w:docGrid w:linePitch="360"/>
        </w:sectPr>
      </w:pPr>
    </w:p>
    <w:p w14:paraId="42CE02AD" w14:textId="77777777" w:rsidR="008C0C72" w:rsidRPr="00D06850" w:rsidRDefault="00BC2D14" w:rsidP="00E5522C">
      <w:pPr>
        <w:spacing w:before="100" w:beforeAutospacing="1" w:afterLines="0" w:after="100" w:afterAutospacing="1"/>
        <w:rPr>
          <w:b/>
        </w:rPr>
      </w:pPr>
      <w:bookmarkStart w:id="8" w:name="_Toc530990606"/>
      <w:r>
        <w:rPr>
          <w:b/>
        </w:rPr>
        <w:lastRenderedPageBreak/>
        <w:t>S5</w:t>
      </w:r>
      <w:r w:rsidR="008C0C72" w:rsidRPr="00D06850">
        <w:rPr>
          <w:b/>
        </w:rPr>
        <w:t xml:space="preserve"> LCI Carbon fiber manufacturing</w:t>
      </w:r>
      <w:bookmarkEnd w:id="8"/>
    </w:p>
    <w:p w14:paraId="74496D6D" w14:textId="3A6C8626" w:rsidR="008C0C72" w:rsidRPr="004E136F" w:rsidRDefault="008C0C72" w:rsidP="004E136F">
      <w:pPr>
        <w:spacing w:after="480"/>
      </w:pPr>
      <w:r>
        <w:t>The</w:t>
      </w:r>
      <w:r w:rsidRPr="00D06850">
        <w:t xml:space="preserve"> carbon fiber manufacturing follow</w:t>
      </w:r>
      <w:r>
        <w:t>s</w:t>
      </w:r>
      <w:r w:rsidRPr="00D06850">
        <w:t xml:space="preserve"> the approach of </w:t>
      </w:r>
      <w:proofErr w:type="spellStart"/>
      <w:r w:rsidRPr="00F030BC">
        <w:t>Institut</w:t>
      </w:r>
      <w:proofErr w:type="spellEnd"/>
      <w:r w:rsidRPr="00F030BC">
        <w:t xml:space="preserve"> </w:t>
      </w:r>
      <w:proofErr w:type="spellStart"/>
      <w:r w:rsidRPr="00F030BC">
        <w:t>für</w:t>
      </w:r>
      <w:proofErr w:type="spellEnd"/>
      <w:r w:rsidRPr="00F030BC">
        <w:t xml:space="preserve"> </w:t>
      </w:r>
      <w:proofErr w:type="spellStart"/>
      <w:r w:rsidRPr="00F030BC">
        <w:t>Textiltechnik</w:t>
      </w:r>
      <w:proofErr w:type="spellEnd"/>
      <w:r>
        <w:t xml:space="preserve">, </w:t>
      </w:r>
      <w:r w:rsidRPr="00D06850">
        <w:t xml:space="preserve">RTWH Aachen University. Each process contains the assumptions of the model. The suspension polymerization of acrylonitrile is adopted, taking sodium persulfate as initiator. The result is 1 </w:t>
      </w:r>
      <w:r w:rsidR="00F5434A">
        <w:t>kg</w:t>
      </w:r>
      <w:r w:rsidRPr="00D06850">
        <w:t xml:space="preserve"> </w:t>
      </w:r>
      <w:r>
        <w:t xml:space="preserve">of </w:t>
      </w:r>
      <w:r w:rsidRPr="00D06850">
        <w:t>Polyacrylonitrile (PAN). The calculation of each compound is based on a conversion rate of 85 %, the values are adapted to produce 1</w:t>
      </w:r>
      <w:r w:rsidR="00F5434A">
        <w:t>kg</w:t>
      </w:r>
      <w:r w:rsidRPr="00D06850">
        <w:t xml:space="preserve"> of PAN </w:t>
      </w:r>
      <w:r w:rsidRPr="00D06850">
        <w:fldChar w:fldCharType="begin"/>
      </w:r>
      <w:r w:rsidRPr="00D06850">
        <w:instrText xml:space="preserve"> ADDIN EN.CITE &lt;EndNote&gt;&lt;Cite&gt;&lt;Author&gt;Mützel&lt;/Author&gt;&lt;Year&gt;2012&lt;/Year&gt;&lt;RecNum&gt;77&lt;/RecNum&gt;&lt;DisplayText&gt;(Mützel, 2012)&lt;/DisplayText&gt;&lt;record&gt;&lt;rec-number&gt;77&lt;/rec-number&gt;&lt;foreign-keys&gt;&lt;key app="EN" db-id="999rr9xemperwwe2rd5vpwpfeetf2r25ttra" timestamp="1537355689"&gt;77&lt;/key&gt;&lt;/foreign-keys&gt;&lt;ref-type name="Thesis"&gt;32&lt;/ref-type&gt;&lt;contributors&gt;&lt;authors&gt;&lt;author&gt;Mützel, Constantin&lt;/author&gt;&lt;/authors&gt;&lt;/contributors&gt;&lt;titles&gt;&lt;title&gt;Moderne Carbonfaserherstellung -Analyse von Carbon Footprint und Scale-up mithilfe der Prozesskostenrechnung&lt;/title&gt;&lt;secondary-title&gt;Institut für Textiltechnik (ITA)&lt;/secondary-title&gt;&lt;/titles&gt;&lt;pages&gt;123&lt;/pages&gt;&lt;volume&gt;Diplomarbeit&lt;/volume&gt;&lt;dates&gt;&lt;year&gt;2012&lt;/year&gt;&lt;/dates&gt;&lt;pub-location&gt;Aachen&lt;/pub-location&gt;&lt;publisher&gt;RWTH Aachen&lt;/publisher&gt;&lt;urls&gt;&lt;/urls&gt;&lt;/record&gt;&lt;/Cite&gt;&lt;/EndNote&gt;</w:instrText>
      </w:r>
      <w:r w:rsidRPr="00D06850">
        <w:fldChar w:fldCharType="separate"/>
      </w:r>
      <w:r w:rsidRPr="00D06850">
        <w:rPr>
          <w:noProof/>
        </w:rPr>
        <w:t>(Mützel, 2012)</w:t>
      </w:r>
      <w:r w:rsidRPr="00D06850">
        <w:fldChar w:fldCharType="end"/>
      </w:r>
      <w:r w:rsidRPr="00D06850">
        <w:t xml:space="preserve">. The share of the constituents is taken from </w:t>
      </w:r>
      <w:r w:rsidRPr="00D06850">
        <w:fldChar w:fldCharType="begin"/>
      </w:r>
      <w:r>
        <w:instrText xml:space="preserve"> ADDIN EN.CITE &lt;EndNote&gt;&lt;Cite&gt;&lt;Author&gt;Moore&lt;/Author&gt;&lt;Year&gt;1981&lt;/Year&gt;&lt;RecNum&gt;90&lt;/RecNum&gt;&lt;DisplayText&gt;(Moore and Feast, 1981)&lt;/DisplayText&gt;&lt;record&gt;&lt;rec-number&gt;90&lt;/rec-number&gt;&lt;foreign-keys&gt;&lt;key app="EN" db-id="999rr9xemperwwe2rd5vpwpfeetf2r25ttra" timestamp="1538838735"&gt;90&lt;/key&gt;&lt;/foreign-keys&gt;&lt;ref-type name="Generic"&gt;13&lt;/ref-type&gt;&lt;contributors&gt;&lt;authors&gt;&lt;author&gt;Moore, John D&lt;/author&gt;&lt;author&gt;Feast, Alan AJ&lt;/author&gt;&lt;/authors&gt;&lt;/contributors&gt;&lt;titles&gt;&lt;title&gt;Emulsion polymerization process&lt;/title&gt;&lt;/titles&gt;&lt;dates&gt;&lt;year&gt;1981&lt;/year&gt;&lt;/dates&gt;&lt;publisher&gt;Google Patents&lt;/publisher&gt;&lt;urls&gt;&lt;/urls&gt;&lt;/record&gt;&lt;/Cite&gt;&lt;/EndNote&gt;</w:instrText>
      </w:r>
      <w:r w:rsidRPr="00D06850">
        <w:fldChar w:fldCharType="separate"/>
      </w:r>
      <w:r>
        <w:rPr>
          <w:noProof/>
        </w:rPr>
        <w:t>(Moore and Feast, 1981)</w:t>
      </w:r>
      <w:r w:rsidRPr="00D06850">
        <w:fldChar w:fldCharType="end"/>
      </w:r>
      <w:r w:rsidRPr="00D06850">
        <w:t>. The conversion rate from pr</w:t>
      </w:r>
      <w:r w:rsidR="00C5671A">
        <w:t xml:space="preserve">ecursor to carbon fiber is 42 % and from precursor to carbon fiber 35 %. </w:t>
      </w:r>
      <w:r w:rsidRPr="00D06850">
        <w:t xml:space="preserve">The energy intensity obtained is given by </w:t>
      </w:r>
      <w:r w:rsidRPr="00D06850">
        <w:fldChar w:fldCharType="begin"/>
      </w:r>
      <w:r>
        <w:instrText xml:space="preserve"> ADDIN EN.CITE &lt;EndNote&gt;&lt;Cite&gt;&lt;Author&gt;DOE&lt;/Author&gt;&lt;Year&gt;2017&lt;/Year&gt;&lt;RecNum&gt;82&lt;/RecNum&gt;&lt;DisplayText&gt;(DOE, 2017)&lt;/DisplayText&gt;&lt;record&gt;&lt;rec-number&gt;82&lt;/rec-number&gt;&lt;foreign-keys&gt;&lt;key app="EN" db-id="999rr9xemperwwe2rd5vpwpfeetf2r25ttra" timestamp="1537964537"&gt;82&lt;/key&gt;&lt;/foreign-keys&gt;&lt;ref-type name="Government Document"&gt;46&lt;/ref-type&gt;&lt;contributors&gt;&lt;authors&gt;&lt;author&gt;DOE&lt;/author&gt;&lt;/authors&gt;&lt;secondary-authors&gt;&lt;author&gt;U.S Department of Energy-Advanced Manufacturing Office&lt;/author&gt;&lt;/secondary-authors&gt;&lt;/contributors&gt;&lt;titles&gt;&lt;title&gt;Bandwidth Study on Energy Use and Potential Energy Saving Opportunities in U.S. Carbon Fiber Reinforced Polymer Manufacturing&lt;/title&gt;&lt;/titles&gt;&lt;pages&gt;63&lt;/pages&gt;&lt;dates&gt;&lt;year&gt;2017&lt;/year&gt;&lt;/dates&gt;&lt;urls&gt;&lt;/urls&gt;&lt;/record&gt;&lt;/Cite&gt;&lt;/EndNote&gt;</w:instrText>
      </w:r>
      <w:r w:rsidRPr="00D06850">
        <w:fldChar w:fldCharType="separate"/>
      </w:r>
      <w:r>
        <w:rPr>
          <w:noProof/>
        </w:rPr>
        <w:t>(DOE, 2017)</w:t>
      </w:r>
      <w:r w:rsidRPr="00D06850">
        <w:fldChar w:fldCharType="end"/>
      </w:r>
      <w:r w:rsidRPr="00D06850">
        <w:t>: 39.4 kWh/</w:t>
      </w:r>
      <w:r w:rsidR="00F5434A">
        <w:t>kg</w:t>
      </w:r>
      <w:r w:rsidRPr="00D06850">
        <w:t xml:space="preserve"> of finished carbon fiber, state of the art value (meaning that </w:t>
      </w:r>
      <w:r>
        <w:t xml:space="preserve">it </w:t>
      </w:r>
      <w:r w:rsidRPr="00D06850">
        <w:t>is the best value reachable at the moment), 15.3 % for e</w:t>
      </w:r>
      <w:r w:rsidR="004E136F">
        <w:t>lectricity and 84.7 % for heat.</w:t>
      </w:r>
      <w:r w:rsidR="007B1756">
        <w:t xml:space="preserve"> </w:t>
      </w:r>
    </w:p>
    <w:p w14:paraId="3FF7F2D9" w14:textId="72122A86" w:rsidR="004E136F" w:rsidRPr="00E5522C" w:rsidRDefault="004E136F" w:rsidP="00E5522C">
      <w:pPr>
        <w:pStyle w:val="Caption"/>
        <w:keepNext/>
        <w:spacing w:before="100" w:beforeAutospacing="1" w:afterLines="0" w:after="100" w:afterAutospacing="1"/>
        <w:rPr>
          <w:sz w:val="24"/>
        </w:rPr>
      </w:pPr>
      <w:r w:rsidRPr="00E5522C">
        <w:rPr>
          <w:sz w:val="24"/>
        </w:rPr>
        <w:t xml:space="preserve">Table S </w:t>
      </w:r>
      <w:r w:rsidRPr="00E5522C">
        <w:rPr>
          <w:sz w:val="24"/>
        </w:rPr>
        <w:fldChar w:fldCharType="begin"/>
      </w:r>
      <w:r w:rsidRPr="00E5522C">
        <w:rPr>
          <w:sz w:val="24"/>
        </w:rPr>
        <w:instrText xml:space="preserve"> SEQ Table_S \* ARABIC </w:instrText>
      </w:r>
      <w:r w:rsidRPr="00E5522C">
        <w:rPr>
          <w:sz w:val="24"/>
        </w:rPr>
        <w:fldChar w:fldCharType="separate"/>
      </w:r>
      <w:r w:rsidR="00DA1E67">
        <w:rPr>
          <w:noProof/>
          <w:sz w:val="24"/>
        </w:rPr>
        <w:t>10</w:t>
      </w:r>
      <w:r w:rsidRPr="00E5522C">
        <w:rPr>
          <w:sz w:val="24"/>
        </w:rPr>
        <w:fldChar w:fldCharType="end"/>
      </w:r>
      <w:r w:rsidRPr="00E5522C">
        <w:rPr>
          <w:sz w:val="24"/>
        </w:rPr>
        <w:t xml:space="preserve"> Carbon fiber manufacturing Stage I: processes A to J</w:t>
      </w:r>
      <w:r w:rsidR="007B1756">
        <w:rPr>
          <w:sz w:val="24"/>
        </w:rPr>
        <w:t>. Current scenario</w:t>
      </w:r>
    </w:p>
    <w:tbl>
      <w:tblPr>
        <w:tblW w:w="0" w:type="auto"/>
        <w:tblLayout w:type="fixed"/>
        <w:tblLook w:val="04A0" w:firstRow="1" w:lastRow="0" w:firstColumn="1" w:lastColumn="0" w:noHBand="0" w:noVBand="1"/>
      </w:tblPr>
      <w:tblGrid>
        <w:gridCol w:w="2610"/>
        <w:gridCol w:w="153"/>
        <w:gridCol w:w="927"/>
        <w:gridCol w:w="52"/>
        <w:gridCol w:w="604"/>
        <w:gridCol w:w="1144"/>
        <w:gridCol w:w="1170"/>
        <w:gridCol w:w="1080"/>
        <w:gridCol w:w="1170"/>
        <w:gridCol w:w="1260"/>
        <w:gridCol w:w="3789"/>
      </w:tblGrid>
      <w:tr w:rsidR="004C15D9" w:rsidRPr="004C15D9" w14:paraId="0A71C90B" w14:textId="77777777" w:rsidTr="004C15D9">
        <w:trPr>
          <w:trHeight w:val="255"/>
        </w:trPr>
        <w:tc>
          <w:tcPr>
            <w:tcW w:w="276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9A5323" w14:textId="77777777" w:rsidR="004C15D9" w:rsidRPr="004C15D9" w:rsidRDefault="004C15D9" w:rsidP="004C15D9">
            <w:pPr>
              <w:spacing w:afterLines="0"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7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743750" w14:textId="77777777" w:rsidR="004C15D9" w:rsidRPr="004C15D9" w:rsidRDefault="004C15D9" w:rsidP="004C15D9">
            <w:pPr>
              <w:spacing w:afterLines="0"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6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7ACA7C" w14:textId="77777777" w:rsidR="004C15D9" w:rsidRPr="004C15D9" w:rsidRDefault="004C15D9" w:rsidP="004C15D9">
            <w:pPr>
              <w:spacing w:afterLines="0"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5824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B6C965" w14:textId="77777777" w:rsidR="004C15D9" w:rsidRPr="004C15D9" w:rsidRDefault="004C15D9" w:rsidP="004C15D9">
            <w:pPr>
              <w:spacing w:afterLines="0"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Environmental Impacts (</w:t>
            </w:r>
            <w:proofErr w:type="spellStart"/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ReCipe</w:t>
            </w:r>
            <w:proofErr w:type="spellEnd"/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)</w:t>
            </w:r>
          </w:p>
        </w:tc>
        <w:tc>
          <w:tcPr>
            <w:tcW w:w="378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58F31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</w:tr>
      <w:tr w:rsidR="004C15D9" w:rsidRPr="004C15D9" w14:paraId="1E8EC293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3A53C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AC0C20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59E88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539CEF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 xml:space="preserve">GWP  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5C5D0C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HTP-</w:t>
            </w:r>
            <w:proofErr w:type="spellStart"/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inf</w:t>
            </w:r>
            <w:proofErr w:type="spellEnd"/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0E7C74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POFP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6D4A5D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PMFP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6EBFC9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TAP100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46A0A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</w:tr>
      <w:tr w:rsidR="004C15D9" w:rsidRPr="004C15D9" w14:paraId="040B6411" w14:textId="77777777" w:rsidTr="004C15D9">
        <w:trPr>
          <w:trHeight w:val="285"/>
        </w:trPr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5CB3DF1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Flow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1143DC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Amount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0923B4E" w14:textId="6080F2F3" w:rsidR="004C15D9" w:rsidRPr="004C15D9" w:rsidRDefault="001C5605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Unit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4F9F48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kg CO</w:t>
            </w: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vertAlign w:val="subscript"/>
              </w:rPr>
              <w:t>2-</w:t>
            </w: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Eq</w:t>
            </w: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vertAlign w:val="subscript"/>
              </w:rPr>
              <w:t xml:space="preserve">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426CD0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kg 1,4-DCB-Eq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F94C4F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kg NMVOC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955D4E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kg PM10-Eq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CD5AE8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kg SO</w:t>
            </w: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vertAlign w:val="subscript"/>
              </w:rPr>
              <w:t>2-Eq</w:t>
            </w:r>
          </w:p>
        </w:tc>
        <w:tc>
          <w:tcPr>
            <w:tcW w:w="37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C967B7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Ecoinvent V3.3, process</w:t>
            </w:r>
          </w:p>
        </w:tc>
      </w:tr>
      <w:tr w:rsidR="004C15D9" w:rsidRPr="004C15D9" w14:paraId="4853C6B6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0A9FDD" w14:textId="2D6F5988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Process A, Polyacrylonitrile (PAN)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A3CA4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.832E+00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93322D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 xml:space="preserve">kg 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F8A6E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.594E+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282C3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7.052E+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33E45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5.003E-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CC7CB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.924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D9ED9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1.010E-01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7BD98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A: Suspension </w:t>
            </w: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Polimerization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- DE</w:t>
            </w:r>
          </w:p>
        </w:tc>
      </w:tr>
      <w:tr w:rsidR="004C15D9" w:rsidRPr="004C15D9" w14:paraId="5CC47C98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FB0B55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Inputs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EEA634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6AE910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7BF24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0AD4CE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92A718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212FC4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324958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34985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</w:tr>
      <w:tr w:rsidR="004C15D9" w:rsidRPr="004C15D9" w14:paraId="7CA7FAF9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8ECC841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Heat, in chemical industry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CB5B2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911E+01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75A709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Wh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95EE5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150E+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E66DC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496E+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0E5F2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102E-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646E4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171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E8365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729E-02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7AAF6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heat, in chemical industry, U - RER</w:t>
            </w:r>
          </w:p>
        </w:tc>
      </w:tr>
      <w:tr w:rsidR="004C15D9" w:rsidRPr="004C15D9" w14:paraId="144824A1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3542CA0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crylonitril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40CDD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172E+00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268C0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D69BD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.385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267DB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616E+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B2EA0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292E-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C88F5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449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30E2E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510E-02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7DF5B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acrylonitrile, U - GLO</w:t>
            </w:r>
          </w:p>
        </w:tc>
      </w:tr>
      <w:tr w:rsidR="004C15D9" w:rsidRPr="004C15D9" w14:paraId="55E227C7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EB2025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ctricity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1092E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080E+00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DFA25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Wh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6302E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593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72121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752E+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2D81A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940E-0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D2E5F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510E-0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CC09F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230E-03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A74A8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electricity, low voltage, U - RER</w:t>
            </w:r>
          </w:p>
        </w:tc>
      </w:tr>
      <w:tr w:rsidR="004C15D9" w:rsidRPr="004C15D9" w14:paraId="56AC9939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01CF33A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ethyl acrylat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ABF48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416E+02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D0AD91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9F7B4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972E-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4A1AD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782E-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F4198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000E-0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84E43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600E-0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34734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200E-03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37BF2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methyl acrylate, U - GLO</w:t>
            </w:r>
          </w:p>
        </w:tc>
      </w:tr>
      <w:tr w:rsidR="004C15D9" w:rsidRPr="004C15D9" w14:paraId="24677083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67F150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crylic acid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57321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832E+01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28A5A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6875C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.597E-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7A1E6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.640E-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EDB64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400E-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769F9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.545E-0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D5C0A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400E-04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4D454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acrylic acid production, U - </w:t>
            </w: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RoW</w:t>
            </w:r>
            <w:proofErr w:type="spellEnd"/>
          </w:p>
        </w:tc>
      </w:tr>
      <w:tr w:rsidR="004C15D9" w:rsidRPr="004C15D9" w14:paraId="318B70A9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F54229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Water, deionized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BFBBE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166E+03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980D24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3D0CD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070E-0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21BFF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460E-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CE1AF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922E-0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ECF3A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524E-0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4B646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.744E-06</w:t>
            </w:r>
          </w:p>
        </w:tc>
        <w:tc>
          <w:tcPr>
            <w:tcW w:w="37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A5748A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market for water, </w:t>
            </w: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deionised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, U - Europe without Switzerland</w:t>
            </w:r>
          </w:p>
        </w:tc>
      </w:tr>
      <w:tr w:rsidR="004C15D9" w:rsidRPr="004C15D9" w14:paraId="38A4E5DA" w14:textId="77777777" w:rsidTr="004C15D9">
        <w:trPr>
          <w:trHeight w:val="255"/>
        </w:trPr>
        <w:tc>
          <w:tcPr>
            <w:tcW w:w="26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6DC12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Process B, Precursor</w:t>
            </w: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9728F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1.076E+01</w:t>
            </w:r>
          </w:p>
        </w:tc>
        <w:tc>
          <w:tcPr>
            <w:tcW w:w="65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0B6FF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 xml:space="preserve">kg </w:t>
            </w:r>
          </w:p>
        </w:tc>
        <w:tc>
          <w:tcPr>
            <w:tcW w:w="11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D3F1B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.583E+01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ED956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5.246E+00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88B38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3.854E-02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5B6A1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1.972E-02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0151A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7.848E-02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A6BCC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B:Spinning </w:t>
            </w: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dope_Cu</w:t>
            </w:r>
            <w:proofErr w:type="spellEnd"/>
          </w:p>
        </w:tc>
      </w:tr>
      <w:tr w:rsidR="004C15D9" w:rsidRPr="004C15D9" w14:paraId="75148148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12A195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Inputs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CD8C3F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8A32CA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CB4A6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F2DF4F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6DBDE0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1A34F5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6E7B2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76C94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</w:tr>
      <w:tr w:rsidR="004C15D9" w:rsidRPr="004C15D9" w14:paraId="32D91598" w14:textId="77777777" w:rsidTr="004C15D9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EB094ED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ompressed air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4E25F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732E-02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13FEE1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m</w:t>
            </w: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25B86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350E-0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20503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547E-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B3018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770E-0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4FBD2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705E-0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17E10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273E-05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207FF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ompressed air production, U - RER</w:t>
            </w:r>
          </w:p>
        </w:tc>
      </w:tr>
      <w:tr w:rsidR="004C15D9" w:rsidRPr="004C15D9" w14:paraId="2648A955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D1E484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DMSO recuperated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C7A06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.071E+00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60D294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7B3EB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1.584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22199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2.318E+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3BD22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1.372E-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F8F88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1.069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634A4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2.590E-02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24792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C:DMSO-Water </w:t>
            </w: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recovey</w:t>
            </w:r>
            <w:proofErr w:type="spellEnd"/>
          </w:p>
        </w:tc>
      </w:tr>
      <w:tr w:rsidR="004C15D9" w:rsidRPr="004C15D9" w14:paraId="7818253B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C94E564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lastRenderedPageBreak/>
              <w:t>Electricity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30FA0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319E-01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F5C4E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Wh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9089C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458E-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02241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825E-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2FFC0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700E-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E522E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900E-0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793A9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400E-04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C93C3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electricity, low voltage, S - DE</w:t>
            </w:r>
          </w:p>
        </w:tc>
      </w:tr>
      <w:tr w:rsidR="004C15D9" w:rsidRPr="004C15D9" w14:paraId="74D77E20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159300F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thylene glycol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95916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806E-03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F71F9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83A62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550E-0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8A8FF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240E-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C105F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161E-0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0EA06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121E-0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2CA12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323E-05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2F3A2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ethylene glycol, U - GLO</w:t>
            </w:r>
          </w:p>
        </w:tc>
      </w:tr>
      <w:tr w:rsidR="004C15D9" w:rsidRPr="004C15D9" w14:paraId="3B42184B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A0E913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ethyl acrylat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E644C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133E-01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EA211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039D2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178E-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B0FDD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426E-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071A0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.000E-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7ED1E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700E-0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47E79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.600E-04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8C165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methyl acrylate, U - GLO</w:t>
            </w:r>
          </w:p>
        </w:tc>
      </w:tr>
      <w:tr w:rsidR="004C15D9" w:rsidRPr="004C15D9" w14:paraId="6F3A2603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1AAC56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Nitrogen 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64815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454E-02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C30754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FCECB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085E-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131CF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234E-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4A6DA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933E-0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5D24D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103E-0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5B140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579E-05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1C857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itrogen_Air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separation</w:t>
            </w:r>
          </w:p>
        </w:tc>
      </w:tr>
      <w:tr w:rsidR="004C15D9" w:rsidRPr="004C15D9" w14:paraId="17658406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4D128DE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Polyacrilonitrile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(PAN)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19962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832E+00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A2374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2F61D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594E+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C9D7E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052E+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6CFF2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003E-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86530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925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2B88F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010E-01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32FEC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A: Suspension </w:t>
            </w: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Polimerization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- DE</w:t>
            </w:r>
          </w:p>
        </w:tc>
      </w:tr>
      <w:tr w:rsidR="004C15D9" w:rsidRPr="004C15D9" w14:paraId="007955F9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C868F3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team, in chemical industry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13194F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234E+00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62D7D7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A33D42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729E-0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15E379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894E-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687F69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.900E-0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90B20F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500E-0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AFCB37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800E-03</w:t>
            </w:r>
          </w:p>
        </w:tc>
        <w:tc>
          <w:tcPr>
            <w:tcW w:w="37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B7CDEB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team, in chemical industry, U - RER</w:t>
            </w:r>
          </w:p>
        </w:tc>
      </w:tr>
      <w:tr w:rsidR="004C15D9" w:rsidRPr="004C15D9" w14:paraId="2E486ED7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E3E130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Process C, DMSO recuperated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42BCF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8.071E+00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581C7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 xml:space="preserve">kg 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488E5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-1.584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8997A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-2.096E+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8B47F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20"/>
              </w:rPr>
              <w:t>-1.339E-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54C35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-1.050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D5EC8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-2.541E-02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E05C7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DMSO_Recuperated</w:t>
            </w:r>
            <w:proofErr w:type="spellEnd"/>
          </w:p>
        </w:tc>
      </w:tr>
      <w:tr w:rsidR="004C15D9" w:rsidRPr="004C15D9" w14:paraId="6CD73015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D102A0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dimethyl sulfoxide 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5E89C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4.438E+00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D815A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C334ED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D26E1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D579B0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AA23EA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308CB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9337F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voided product</w:t>
            </w:r>
          </w:p>
        </w:tc>
      </w:tr>
      <w:tr w:rsidR="004C15D9" w:rsidRPr="004C15D9" w14:paraId="662E17CC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5C93A9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dimethyl sulfoxide production - RER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9981F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4.438E+00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1B330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814ED0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B94F0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1A056E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4F1BC9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E9CB28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238EE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</w:tr>
      <w:tr w:rsidR="004C15D9" w:rsidRPr="004C15D9" w14:paraId="230CEF23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53CBD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DMSO Wast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BF018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2.502E-01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AB0B8F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E7538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7C2F25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2974C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7119E9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FBB48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4A1B7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Waste flow</w:t>
            </w:r>
          </w:p>
        </w:tc>
      </w:tr>
      <w:tr w:rsidR="004C15D9" w:rsidRPr="004C15D9" w14:paraId="1D0AB9E4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3EE70F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Industrial water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33000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804E+01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9483E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95F93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865C9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99F940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FBC62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EE54A0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3136A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Industrial Water _ Carbon Fiber (avoided product)</w:t>
            </w:r>
          </w:p>
        </w:tc>
      </w:tr>
      <w:tr w:rsidR="004C15D9" w:rsidRPr="004C15D9" w14:paraId="048A09F9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8A1C68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Inputs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70A94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1B8CC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F52CD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C575D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46951F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D37BD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4295B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76403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</w:tr>
      <w:tr w:rsidR="004C15D9" w:rsidRPr="004C15D9" w14:paraId="224DD27B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AD4B55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oagulated solution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2FC65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D9800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1166C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9FEEA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925B4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C45C8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1E87A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45E42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Waste flow</w:t>
            </w:r>
          </w:p>
        </w:tc>
      </w:tr>
      <w:tr w:rsidR="004C15D9" w:rsidRPr="004C15D9" w14:paraId="12A71CF2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908244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Compressed air 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E22C6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082E-02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CEC3D1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m3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3ACC3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490E-0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B9490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161E-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334C5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511E-0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0555D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680E-0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B9F81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488E-05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6F309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ompressed air production, U - RER</w:t>
            </w:r>
          </w:p>
        </w:tc>
      </w:tr>
      <w:tr w:rsidR="004C15D9" w:rsidRPr="004C15D9" w14:paraId="5EBD9CC2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0E237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Dimethyl sulfoxid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7364D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546E-01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F19448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D25CC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5.047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3D46B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2.821E+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CE6B7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1.814E-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FE7D2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1.313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149DA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3.372E-02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F20BD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dimethyl sulfoxide, U - GLO</w:t>
            </w:r>
          </w:p>
        </w:tc>
      </w:tr>
      <w:tr w:rsidR="004C15D9" w:rsidRPr="004C15D9" w14:paraId="6F6539DC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33B444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ctricity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975CD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.107E-01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D23AB0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Wh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2258F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919E-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BBCC3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836E-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95C3E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.400E-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88522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200E-0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C54E1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.300E-04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523FC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electricity, low voltage, U - DE</w:t>
            </w:r>
          </w:p>
        </w:tc>
      </w:tr>
      <w:tr w:rsidR="004C15D9" w:rsidRPr="004C15D9" w14:paraId="38522EF0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69B04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thylene glycol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9C30F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955E-02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0E5A4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AA2FA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524E-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F22B8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314E-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7C8D1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100E-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3CB9C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943E-0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AF5FF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200E-04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01060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thylene glycol production, U - RER</w:t>
            </w:r>
          </w:p>
        </w:tc>
      </w:tr>
      <w:tr w:rsidR="004C15D9" w:rsidRPr="004C15D9" w14:paraId="489A204C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DF7DB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Nitrogen 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E7794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335E-02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2371EE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D67DA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002E-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9FEA8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174E-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F51BF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828E-0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3F24F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046E-0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7A7EE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430E-05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628BC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itrogen_Air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separation</w:t>
            </w:r>
          </w:p>
        </w:tc>
      </w:tr>
      <w:tr w:rsidR="004C15D9" w:rsidRPr="004C15D9" w14:paraId="1DBCAA5B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D5E1F1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team, in chemical industry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49CEB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287E+01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8B249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08330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077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99D8B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948E-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1C1AD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950E-0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3F21B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210E-0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FE5C3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170E-03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24ED9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team production, in chemical industry, U - RER</w:t>
            </w:r>
          </w:p>
        </w:tc>
      </w:tr>
      <w:tr w:rsidR="004C15D9" w:rsidRPr="004C15D9" w14:paraId="1DCC00E8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9E0245F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Water + DMSO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6E03D0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391502A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8BD3E5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F0C61F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91852C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52D29F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0AF91A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73212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Waste flow</w:t>
            </w:r>
          </w:p>
        </w:tc>
      </w:tr>
      <w:tr w:rsidR="004C15D9" w:rsidRPr="004C15D9" w14:paraId="21B7FC5F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4B840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Process D, coagulated fiber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1589F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6.557E+00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59A44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 xml:space="preserve">kg 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FF83A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.640E+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6A1A9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5.417E+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8B284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3.883E-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94738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1.987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20A5B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7.884E-02</w:t>
            </w:r>
          </w:p>
        </w:tc>
        <w:tc>
          <w:tcPr>
            <w:tcW w:w="378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81FC4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D:Spinning process</w:t>
            </w:r>
          </w:p>
        </w:tc>
      </w:tr>
      <w:tr w:rsidR="004C15D9" w:rsidRPr="004C15D9" w14:paraId="15AB1326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599491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Inputs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A5402A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9B5BA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18120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79444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3D438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54E69D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1FFAF1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EAA43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</w:tr>
      <w:tr w:rsidR="004C15D9" w:rsidRPr="004C15D9" w14:paraId="0D048D84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0A569E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ctricity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A9E5F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422E-01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E8AE51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Wh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7434F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.242E-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21A66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550E-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F984C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.939E-0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66909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052E-0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C5DEB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500E-04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FD5DC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electricity, low voltage, U - DE</w:t>
            </w:r>
          </w:p>
        </w:tc>
      </w:tr>
      <w:tr w:rsidR="004C15D9" w:rsidRPr="004C15D9" w14:paraId="79CC37C0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B5C71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thylene glycol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A3716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.149E-01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436C05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93CB3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600E-0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E8D1A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600E-0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C0D70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239E-0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06FBA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213E-0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F0AE5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970E-06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5C87A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ethylene glycol, U - GLO</w:t>
            </w:r>
          </w:p>
        </w:tc>
      </w:tr>
      <w:tr w:rsidR="004C15D9" w:rsidRPr="004C15D9" w14:paraId="569A1938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83C22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pinning dope - PRECURSOR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BC205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076E+01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30AE9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A60D8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616E+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60C80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310E+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E5CCC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866E-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ED657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978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59DC5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862E-02</w:t>
            </w:r>
          </w:p>
        </w:tc>
        <w:tc>
          <w:tcPr>
            <w:tcW w:w="37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767079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:Spinning dope - PAN Precursor production</w:t>
            </w:r>
          </w:p>
        </w:tc>
      </w:tr>
      <w:tr w:rsidR="004C15D9" w:rsidRPr="004C15D9" w14:paraId="2E5AFC63" w14:textId="77777777" w:rsidTr="004C15D9">
        <w:trPr>
          <w:trHeight w:val="255"/>
        </w:trPr>
        <w:tc>
          <w:tcPr>
            <w:tcW w:w="26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C6677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Process E, coagulated fiber</w:t>
            </w: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7D00B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4.379E+00</w:t>
            </w:r>
          </w:p>
        </w:tc>
        <w:tc>
          <w:tcPr>
            <w:tcW w:w="65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90A83A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 xml:space="preserve">kg </w:t>
            </w:r>
          </w:p>
        </w:tc>
        <w:tc>
          <w:tcPr>
            <w:tcW w:w="11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925A5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.851E+01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A087F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6.622E+00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8C9F5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4.128E-02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CA991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.119E-02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5ED25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8.277E-02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B7C05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:Stretching and washing process</w:t>
            </w:r>
          </w:p>
        </w:tc>
      </w:tr>
      <w:tr w:rsidR="004C15D9" w:rsidRPr="004C15D9" w14:paraId="2A3F6B23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91249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Inputs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35079A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715D8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1D37C5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F1377E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EA95B9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7EA67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C5B971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67E81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</w:tr>
      <w:tr w:rsidR="004C15D9" w:rsidRPr="004C15D9" w14:paraId="5C2801FA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FDDAB4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oagulated fiber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BC260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.557E+00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0C817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CF634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640E+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21A69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417E+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FFCC7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883E-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5499A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987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973EA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884E-02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4BAC9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D:Spinning process</w:t>
            </w:r>
          </w:p>
        </w:tc>
      </w:tr>
      <w:tr w:rsidR="004C15D9" w:rsidRPr="004C15D9" w14:paraId="66466733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E0C2C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lastRenderedPageBreak/>
              <w:t xml:space="preserve">Compressed air 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9D999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158E-02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1A50B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3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98011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.810E-0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6E52B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762E-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688A1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292E-0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85F94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549E-0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BA1B1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292E-05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ADDEB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market for compressed air, 1000 </w:t>
            </w: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Pa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gauge, U - GLO</w:t>
            </w:r>
          </w:p>
        </w:tc>
      </w:tr>
      <w:tr w:rsidR="004C15D9" w:rsidRPr="004C15D9" w14:paraId="3E48206A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F2035E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ctricity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77FFF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837E+00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A2B5BD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Wh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22F0C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194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7C937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.756E-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32B99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280E-0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05A80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.500E-0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0BB86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880E-03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AF547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electricity, low voltage, U - DE</w:t>
            </w:r>
          </w:p>
        </w:tc>
      </w:tr>
      <w:tr w:rsidR="004C15D9" w:rsidRPr="004C15D9" w14:paraId="0993B8CA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104B6A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Industrial water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2A083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379E+01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8AC0D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149FD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078E-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43F91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678E-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B8551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600E-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A5AD8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400E-0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FFAB4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800E-04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5B81E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Industrial Water _ Carbon Fiber</w:t>
            </w:r>
          </w:p>
        </w:tc>
      </w:tr>
      <w:tr w:rsidR="004C15D9" w:rsidRPr="004C15D9" w14:paraId="2B5FAAE6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24DB81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team, in chemical industry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05873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910E+00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21B21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B9C3B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.956E-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95450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405E-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84F9D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.900E-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70F1E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000E-0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FD64D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620E-03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11726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team production, in chemical industry, U - RER</w:t>
            </w:r>
          </w:p>
        </w:tc>
      </w:tr>
      <w:tr w:rsidR="004C15D9" w:rsidRPr="004C15D9" w14:paraId="30FCF8DD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2BF13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Water, deionized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D2165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757E-03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AFBA09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80A81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679E-0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BE326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181E-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A0246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804E-0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A284B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669E-0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C9A0B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904E-09</w:t>
            </w:r>
          </w:p>
        </w:tc>
        <w:tc>
          <w:tcPr>
            <w:tcW w:w="37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C27769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water production, </w:t>
            </w: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deionised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, U - Europe without Switzerland</w:t>
            </w:r>
          </w:p>
        </w:tc>
      </w:tr>
      <w:tr w:rsidR="004C15D9" w:rsidRPr="004C15D9" w14:paraId="14090C94" w14:textId="77777777" w:rsidTr="004C15D9">
        <w:trPr>
          <w:trHeight w:val="255"/>
        </w:trPr>
        <w:tc>
          <w:tcPr>
            <w:tcW w:w="26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E3FBBE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Process F, precursor</w:t>
            </w: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3D907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4.491E+00</w:t>
            </w:r>
          </w:p>
        </w:tc>
        <w:tc>
          <w:tcPr>
            <w:tcW w:w="65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DC53E4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 xml:space="preserve">kg </w:t>
            </w:r>
          </w:p>
        </w:tc>
        <w:tc>
          <w:tcPr>
            <w:tcW w:w="11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8B14D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.877E+01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AA583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6.813E+00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07EC7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4.186E-02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08201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.161E-02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C42AC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8.370E-02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A9400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F:Sizing I</w:t>
            </w:r>
          </w:p>
        </w:tc>
      </w:tr>
      <w:tr w:rsidR="004C15D9" w:rsidRPr="004C15D9" w14:paraId="36D9F4BF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3455A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Water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C75B0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154E+00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FC40E8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52FFE9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3082C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1522A5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DEE970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AE2AD4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ADE93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mentary flows, emission to water, ground water</w:t>
            </w:r>
          </w:p>
        </w:tc>
      </w:tr>
      <w:tr w:rsidR="004C15D9" w:rsidRPr="004C15D9" w14:paraId="112C107E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8F1BBA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Inputs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278E55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8C0B9A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A5D9AE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9CADA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BF619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0EFFD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78F6B4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9D21F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</w:tr>
      <w:tr w:rsidR="004C15D9" w:rsidRPr="004C15D9" w14:paraId="6BF46E1B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8161A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Compressed air 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8C202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018E-04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B9715F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m3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3F2C1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500E-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8C563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900E-0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D525C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094E-0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15E41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665E-0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DBCF5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176E-06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AE5B6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market for compressed air, 1000 </w:t>
            </w: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Pa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gauge, U - GLO</w:t>
            </w:r>
          </w:p>
        </w:tc>
      </w:tr>
      <w:tr w:rsidR="004C15D9" w:rsidRPr="004C15D9" w14:paraId="76822276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30E1F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ctricity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58B63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609E-01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522EE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Wh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DDF0C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046E-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6A666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.546E-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E8013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100E-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82AB5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719E-0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F3E9B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600E-04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5A0BC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electricity, low voltage, U - DE</w:t>
            </w:r>
          </w:p>
        </w:tc>
      </w:tr>
      <w:tr w:rsidR="004C15D9" w:rsidRPr="004C15D9" w14:paraId="0B094087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70F4E9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Industrial water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70978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271E+00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725D9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7CC58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553E-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B22F2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253E-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C68DC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926E-0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39089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061E-0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0C77A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813E-05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563A5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Industrial Water _ Carbon Fiber</w:t>
            </w:r>
          </w:p>
        </w:tc>
      </w:tr>
      <w:tr w:rsidR="004C15D9" w:rsidRPr="004C15D9" w14:paraId="580539AC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FD267F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PAN Fiber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BAE3D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379E+00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C30214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33665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851E+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EB31B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.622E+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DE0B5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129E-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662A1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119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69057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.277E-02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02F1D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:Stretching and washing process</w:t>
            </w:r>
          </w:p>
        </w:tc>
      </w:tr>
      <w:tr w:rsidR="004C15D9" w:rsidRPr="004C15D9" w14:paraId="6C4927C6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82508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Potassium permanganat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582B1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123E-01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7A590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B6B13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448E-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BA84D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.286E-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872CD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400E-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CFC37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500E-0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8A8F2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400E-04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A2029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potassium permanganate, U - RER</w:t>
            </w:r>
          </w:p>
        </w:tc>
      </w:tr>
      <w:tr w:rsidR="004C15D9" w:rsidRPr="004C15D9" w14:paraId="0CAC3396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D87D27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Water, deionized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A2CD1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.557E-01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A3CB3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B7FC9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.300E-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61C6D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400E-0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169A8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793E-0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32CDC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370E-0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0D805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950E-06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009DA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water production, </w:t>
            </w: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deionised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, U - Europe without Switzerland</w:t>
            </w:r>
          </w:p>
        </w:tc>
      </w:tr>
      <w:tr w:rsidR="004C15D9" w:rsidRPr="004C15D9" w14:paraId="3011F90B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43ABE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Process G, precursor</w:t>
            </w: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268F6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.767E+00</w:t>
            </w:r>
          </w:p>
        </w:tc>
        <w:tc>
          <w:tcPr>
            <w:tcW w:w="65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58AED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 xml:space="preserve">kg </w:t>
            </w:r>
          </w:p>
        </w:tc>
        <w:tc>
          <w:tcPr>
            <w:tcW w:w="11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379BE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.938E+01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65099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6.940E+00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2DDEC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4.261E-02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C8CBA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.202E-02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3A225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8.503E-02</w:t>
            </w:r>
          </w:p>
        </w:tc>
        <w:tc>
          <w:tcPr>
            <w:tcW w:w="378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43EE1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G:Drying</w:t>
            </w:r>
          </w:p>
        </w:tc>
      </w:tr>
      <w:tr w:rsidR="004C15D9" w:rsidRPr="004C15D9" w14:paraId="48737482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8BEB2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Water </w:t>
            </w:r>
            <w:proofErr w:type="spellStart"/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vapour</w:t>
            </w:r>
            <w:proofErr w:type="spellEnd"/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C9B81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724E+00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A86B00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1DC9A0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CCC4E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A9F00F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6B671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5F7A28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DE3A6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62FD1DE9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49791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Inputs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B652D8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95283A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34E10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A8DC7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1DEFA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7EFB1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74325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BB42C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</w:tr>
      <w:tr w:rsidR="004C15D9" w:rsidRPr="004C15D9" w14:paraId="4AE89F9E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716324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Compressed air 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F51A5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458E-03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0079A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m3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47299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500E-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14969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300E-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E148C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489E-0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B145F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435E-0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D7035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597E-06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A88AF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compressed air, 1000 </w:t>
            </w: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Pa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gauge, U - RER</w:t>
            </w:r>
          </w:p>
        </w:tc>
      </w:tr>
      <w:tr w:rsidR="004C15D9" w:rsidRPr="004C15D9" w14:paraId="01CDA90B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404178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ctricity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1C86F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761E-01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727A90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Wh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D4AF1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145E-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4D075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.353E-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1EE76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200E-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A1063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.258E-0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77EF4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800E-04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23505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electricity, low voltage, U - DE</w:t>
            </w:r>
          </w:p>
        </w:tc>
      </w:tr>
      <w:tr w:rsidR="004C15D9" w:rsidRPr="004C15D9" w14:paraId="5FE7BDCB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DACE8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PAN fiber after sizing I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311DF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491E+00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570A7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39FFA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877E+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1183F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.814E+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00232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186E-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50434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161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323E5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.370E-02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8F060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F:Sizing I </w:t>
            </w:r>
          </w:p>
        </w:tc>
      </w:tr>
      <w:tr w:rsidR="004C15D9" w:rsidRPr="004C15D9" w14:paraId="6B74C7EA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6900DE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team, in chemical industry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53229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059E+00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638BF8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FD860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921E-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0AB73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116E-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22C30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.300E-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A15A9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500E-0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1CDAF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150E-03</w:t>
            </w:r>
          </w:p>
        </w:tc>
        <w:tc>
          <w:tcPr>
            <w:tcW w:w="37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608676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team production, in chemical industry, U - RER</w:t>
            </w:r>
          </w:p>
        </w:tc>
      </w:tr>
      <w:tr w:rsidR="004C15D9" w:rsidRPr="004C15D9" w14:paraId="40A8B7CC" w14:textId="77777777" w:rsidTr="004C15D9">
        <w:trPr>
          <w:trHeight w:val="255"/>
        </w:trPr>
        <w:tc>
          <w:tcPr>
            <w:tcW w:w="26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265DD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Process H, precursor</w:t>
            </w: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EB928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.764E+00</w:t>
            </w:r>
          </w:p>
        </w:tc>
        <w:tc>
          <w:tcPr>
            <w:tcW w:w="65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60CAD0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 xml:space="preserve">kg </w:t>
            </w:r>
          </w:p>
        </w:tc>
        <w:tc>
          <w:tcPr>
            <w:tcW w:w="11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5166E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.996E+01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E48CF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7.497E+00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01E29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4.360E-02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5E672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.283E-02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A790F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8.698E-02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71391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H:Relaxation</w:t>
            </w:r>
          </w:p>
        </w:tc>
      </w:tr>
      <w:tr w:rsidR="004C15D9" w:rsidRPr="004C15D9" w14:paraId="7A2C8A4F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9FD1A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Inputs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3B6EAE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11CFB9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5A9CC4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3CB34A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B6FE8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4FDA1D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6F462E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E41CA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</w:tr>
      <w:tr w:rsidR="004C15D9" w:rsidRPr="004C15D9" w14:paraId="1D9D1238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C2EFEA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Compressed air 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7A972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.403E-01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06C23D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m3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5661A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380E-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EDD03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572E-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59817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600E-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C8372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200E-0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F992B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070E-03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7F2AE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market for compressed air, 1000 </w:t>
            </w: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Pa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gauge, U - GLO</w:t>
            </w:r>
          </w:p>
        </w:tc>
      </w:tr>
      <w:tr w:rsidR="004C15D9" w:rsidRPr="004C15D9" w14:paraId="4E5A37AC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D0BA5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ctricity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88BCA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511E-01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BAE70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Wh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3CE70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282E-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7702C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864E-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B372D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500E-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48E84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200E-0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03237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600E-04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75416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electricity, low voltage, U - DE</w:t>
            </w:r>
          </w:p>
        </w:tc>
      </w:tr>
      <w:tr w:rsidR="004C15D9" w:rsidRPr="004C15D9" w14:paraId="3604CE0A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16B0FA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thylene glycol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904B7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723E-02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AB5285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8986B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500E-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010DF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319E-0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828D1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965E-0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6B473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045E-0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986BC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658E-07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6BF78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ethylene glycol, U - GLO</w:t>
            </w:r>
          </w:p>
        </w:tc>
      </w:tr>
      <w:tr w:rsidR="004C15D9" w:rsidRPr="004C15D9" w14:paraId="70FCD869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612C19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lastRenderedPageBreak/>
              <w:t>PAN fiber dried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E5AC7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767E+00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158AE1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7D77B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938E+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664DC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.940E+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C25CE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261E-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7447A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203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ECC50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.504E-02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4F79B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G:Drying</w:t>
            </w:r>
          </w:p>
        </w:tc>
      </w:tr>
      <w:tr w:rsidR="004C15D9" w:rsidRPr="004C15D9" w14:paraId="7A7650F4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07352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team, in chemical industry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8FAAB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.134E-01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95A84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660F5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183E-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67BBD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382E-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9D561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800E-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FD3C7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600E-0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04DE2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100E-04</w:t>
            </w:r>
          </w:p>
        </w:tc>
        <w:tc>
          <w:tcPr>
            <w:tcW w:w="37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1CC020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team production, in chemical industry, U - RER</w:t>
            </w:r>
          </w:p>
        </w:tc>
      </w:tr>
      <w:tr w:rsidR="004C15D9" w:rsidRPr="004C15D9" w14:paraId="5D21AA52" w14:textId="77777777" w:rsidTr="004C15D9">
        <w:trPr>
          <w:trHeight w:val="255"/>
        </w:trPr>
        <w:tc>
          <w:tcPr>
            <w:tcW w:w="26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0CAA5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Process I, precursor</w:t>
            </w: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F05FD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.781E+00</w:t>
            </w:r>
          </w:p>
        </w:tc>
        <w:tc>
          <w:tcPr>
            <w:tcW w:w="65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9A9654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 xml:space="preserve">kg </w:t>
            </w:r>
          </w:p>
        </w:tc>
        <w:tc>
          <w:tcPr>
            <w:tcW w:w="11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85BD5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3.005E+01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BDFF4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7.550E+00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F85CD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4.380E-02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0E16D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.296E-02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8F308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8.726E-02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45F05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I_Sizing_II_cu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 </w:t>
            </w:r>
          </w:p>
        </w:tc>
      </w:tr>
      <w:tr w:rsidR="004C15D9" w:rsidRPr="004C15D9" w14:paraId="2C8DC8FB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8FE38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Inputs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18A6C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C32080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C279E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CAB375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537FF8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613F9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D125F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A9A78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</w:tr>
      <w:tr w:rsidR="004C15D9" w:rsidRPr="004C15D9" w14:paraId="44BBDF3E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640938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ctricity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C2807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178E-02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C7F86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Wh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915BB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666E-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783C4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812E-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ADE7A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017E-0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9CECC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551E-0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34527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343E-05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4CF76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electricity, low voltage, U - DE</w:t>
            </w:r>
          </w:p>
        </w:tc>
      </w:tr>
      <w:tr w:rsidR="004C15D9" w:rsidRPr="004C15D9" w14:paraId="59292D42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702988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thylene glycol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F648B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.179E-02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501CC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6D9E2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200E-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59AC3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256E-0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3096A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972E-0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10EC1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436E-0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3F3E8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526E-07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4F602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ethylene glycol, U - GLO</w:t>
            </w:r>
          </w:p>
        </w:tc>
      </w:tr>
      <w:tr w:rsidR="004C15D9" w:rsidRPr="004C15D9" w14:paraId="493A327A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BA1C70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PAN fiber relaxed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E1B7E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767E+00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58C9C5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4174E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996E+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2E1F0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497E+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682A7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360E-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325E5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283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5914B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.698E-02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7D127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H:Relaxation</w:t>
            </w:r>
          </w:p>
        </w:tc>
      </w:tr>
      <w:tr w:rsidR="004C15D9" w:rsidRPr="004C15D9" w14:paraId="66DAE822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8AF449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Silicone 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6E73FA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391E+01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080D71D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g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9C91BE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356E-0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34102E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434E-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01938E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500E-0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2A7C4D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000E-0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93823C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100E-04</w:t>
            </w:r>
          </w:p>
        </w:tc>
        <w:tc>
          <w:tcPr>
            <w:tcW w:w="37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9C287A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silicone product, U - GLO</w:t>
            </w:r>
          </w:p>
        </w:tc>
      </w:tr>
      <w:tr w:rsidR="004C15D9" w:rsidRPr="004C15D9" w14:paraId="31C52ABB" w14:textId="77777777" w:rsidTr="004C15D9">
        <w:trPr>
          <w:trHeight w:val="255"/>
        </w:trPr>
        <w:tc>
          <w:tcPr>
            <w:tcW w:w="26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0851B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Process J, precursor</w:t>
            </w: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33D2D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.781E+00</w:t>
            </w:r>
          </w:p>
        </w:tc>
        <w:tc>
          <w:tcPr>
            <w:tcW w:w="65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2D4C05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 xml:space="preserve">kg </w:t>
            </w:r>
          </w:p>
        </w:tc>
        <w:tc>
          <w:tcPr>
            <w:tcW w:w="11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CA063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3.039E+01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5DB19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8.094E+00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71EF6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4.445E-02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F91EB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.349E-02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1B974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8.863E-02</w:t>
            </w:r>
          </w:p>
        </w:tc>
        <w:tc>
          <w:tcPr>
            <w:tcW w:w="378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87B8B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J: PAN Fiber precursor</w:t>
            </w:r>
          </w:p>
        </w:tc>
      </w:tr>
      <w:tr w:rsidR="004C15D9" w:rsidRPr="004C15D9" w14:paraId="41C00A3E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0505E5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Inputs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C02AB5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336029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FCC8DA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B249B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C37290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0EB9CE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FAF63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C488C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</w:tr>
      <w:tr w:rsidR="004C15D9" w:rsidRPr="004C15D9" w14:paraId="04EE7244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55BF1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Compressed air 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90DC0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244E-01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54D59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m3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923F9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312E-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9F7AB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790E-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33DB7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300E-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76DF9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200E-0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6C4D4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050E-03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DDFAE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compressed air, 1000 </w:t>
            </w: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Pa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gauge, U - RER</w:t>
            </w:r>
          </w:p>
        </w:tc>
      </w:tr>
      <w:tr w:rsidR="004C15D9" w:rsidRPr="004C15D9" w14:paraId="1A1FC3BF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A25D1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ctricity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DA12A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110E-01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0A353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Wh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A90AD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021E-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120EA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651E-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CA1FF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200E-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39697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100E-0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9034E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200E-04</w:t>
            </w:r>
          </w:p>
        </w:tc>
        <w:tc>
          <w:tcPr>
            <w:tcW w:w="37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49612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electricity, low voltage, U - DE</w:t>
            </w:r>
          </w:p>
        </w:tc>
      </w:tr>
      <w:tr w:rsidR="004C15D9" w:rsidRPr="004C15D9" w14:paraId="10137877" w14:textId="77777777" w:rsidTr="004C15D9">
        <w:trPr>
          <w:trHeight w:val="255"/>
        </w:trPr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FA535ED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PAN fiber after sizing II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012AE8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781E+00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7BD5C0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67FAE1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005E+0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B4586E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550E+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5547BA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380E-0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5193AB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296E-0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3EE786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.726E-02</w:t>
            </w:r>
          </w:p>
        </w:tc>
        <w:tc>
          <w:tcPr>
            <w:tcW w:w="37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E8D5C1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I_Sizing_II_cu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 </w:t>
            </w:r>
          </w:p>
        </w:tc>
      </w:tr>
    </w:tbl>
    <w:p w14:paraId="3854FB96" w14:textId="77777777" w:rsidR="008C0C72" w:rsidRPr="00D06850" w:rsidRDefault="008C0C72" w:rsidP="008C0C72">
      <w:pPr>
        <w:spacing w:afterLines="0" w:after="0" w:line="240" w:lineRule="auto"/>
        <w:rPr>
          <w:b/>
        </w:rPr>
      </w:pPr>
    </w:p>
    <w:p w14:paraId="2F447E8A" w14:textId="77777777" w:rsidR="008C0C72" w:rsidRPr="00D06850" w:rsidRDefault="008C0C72" w:rsidP="008C0C72">
      <w:pPr>
        <w:spacing w:after="480"/>
        <w:rPr>
          <w:b/>
        </w:rPr>
      </w:pPr>
      <w:r w:rsidRPr="00D06850">
        <w:rPr>
          <w:b/>
        </w:rPr>
        <w:br w:type="page"/>
      </w:r>
    </w:p>
    <w:p w14:paraId="71B72DD3" w14:textId="77777777" w:rsidR="004E136F" w:rsidRPr="00E5522C" w:rsidRDefault="004E136F" w:rsidP="00E5522C">
      <w:pPr>
        <w:pStyle w:val="Caption"/>
        <w:keepNext/>
        <w:spacing w:before="100" w:beforeAutospacing="1" w:afterLines="0" w:after="100" w:afterAutospacing="1"/>
        <w:rPr>
          <w:sz w:val="24"/>
        </w:rPr>
      </w:pPr>
      <w:r w:rsidRPr="00E5522C">
        <w:rPr>
          <w:sz w:val="24"/>
        </w:rPr>
        <w:lastRenderedPageBreak/>
        <w:t xml:space="preserve">Table S </w:t>
      </w:r>
      <w:r w:rsidRPr="00E5522C">
        <w:rPr>
          <w:sz w:val="24"/>
        </w:rPr>
        <w:fldChar w:fldCharType="begin"/>
      </w:r>
      <w:r w:rsidRPr="00E5522C">
        <w:rPr>
          <w:sz w:val="24"/>
        </w:rPr>
        <w:instrText xml:space="preserve"> SEQ Table_S \* ARABIC </w:instrText>
      </w:r>
      <w:r w:rsidRPr="00E5522C">
        <w:rPr>
          <w:sz w:val="24"/>
        </w:rPr>
        <w:fldChar w:fldCharType="separate"/>
      </w:r>
      <w:r w:rsidR="00E5522C" w:rsidRPr="00E5522C">
        <w:rPr>
          <w:noProof/>
          <w:sz w:val="24"/>
        </w:rPr>
        <w:t>11</w:t>
      </w:r>
      <w:r w:rsidRPr="00E5522C">
        <w:rPr>
          <w:sz w:val="24"/>
        </w:rPr>
        <w:fldChar w:fldCharType="end"/>
      </w:r>
      <w:r w:rsidRPr="00E5522C">
        <w:rPr>
          <w:sz w:val="24"/>
        </w:rPr>
        <w:t xml:space="preserve"> Carbon fiber manufacturing Stage II: Processes K to U</w:t>
      </w:r>
      <w:r w:rsidR="007B1756">
        <w:rPr>
          <w:sz w:val="24"/>
        </w:rPr>
        <w:t>. Current scenario</w:t>
      </w:r>
    </w:p>
    <w:tbl>
      <w:tblPr>
        <w:tblW w:w="0" w:type="auto"/>
        <w:tblLayout w:type="fixed"/>
        <w:tblLook w:val="04A0" w:firstRow="1" w:lastRow="0" w:firstColumn="1" w:lastColumn="0" w:noHBand="0" w:noVBand="1"/>
      </w:tblPr>
      <w:tblGrid>
        <w:gridCol w:w="2430"/>
        <w:gridCol w:w="358"/>
        <w:gridCol w:w="722"/>
        <w:gridCol w:w="301"/>
        <w:gridCol w:w="419"/>
        <w:gridCol w:w="180"/>
        <w:gridCol w:w="900"/>
        <w:gridCol w:w="1170"/>
        <w:gridCol w:w="1141"/>
        <w:gridCol w:w="1199"/>
        <w:gridCol w:w="1260"/>
        <w:gridCol w:w="3879"/>
      </w:tblGrid>
      <w:tr w:rsidR="004C15D9" w:rsidRPr="004C15D9" w14:paraId="6B9C9F92" w14:textId="77777777" w:rsidTr="004C15D9">
        <w:trPr>
          <w:trHeight w:val="300"/>
        </w:trPr>
        <w:tc>
          <w:tcPr>
            <w:tcW w:w="2788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A71CE2" w14:textId="77777777" w:rsidR="004C15D9" w:rsidRPr="004C15D9" w:rsidRDefault="004C15D9" w:rsidP="004C15D9">
            <w:pPr>
              <w:spacing w:afterLines="0"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2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0BF7A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59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286437" w14:textId="77777777" w:rsidR="004C15D9" w:rsidRPr="004C15D9" w:rsidRDefault="004C15D9" w:rsidP="004C15D9">
            <w:pPr>
              <w:spacing w:afterLines="0"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5670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993B56" w14:textId="77777777" w:rsidR="004C15D9" w:rsidRPr="004C15D9" w:rsidRDefault="004C15D9" w:rsidP="004C15D9">
            <w:pPr>
              <w:spacing w:afterLines="0"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Environmental Impacts (</w:t>
            </w:r>
            <w:proofErr w:type="spellStart"/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ReCipe</w:t>
            </w:r>
            <w:proofErr w:type="spellEnd"/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)</w:t>
            </w:r>
          </w:p>
        </w:tc>
        <w:tc>
          <w:tcPr>
            <w:tcW w:w="387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865CA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</w:tr>
      <w:tr w:rsidR="004C15D9" w:rsidRPr="004C15D9" w14:paraId="3BD21880" w14:textId="77777777" w:rsidTr="001C5605">
        <w:trPr>
          <w:trHeight w:val="300"/>
        </w:trPr>
        <w:tc>
          <w:tcPr>
            <w:tcW w:w="243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72A29361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Flow</w:t>
            </w:r>
          </w:p>
        </w:tc>
        <w:tc>
          <w:tcPr>
            <w:tcW w:w="1080" w:type="dxa"/>
            <w:gridSpan w:val="2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61FCED7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Amount</w:t>
            </w:r>
          </w:p>
        </w:tc>
        <w:tc>
          <w:tcPr>
            <w:tcW w:w="720" w:type="dxa"/>
            <w:gridSpan w:val="2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3F2DF5F9" w14:textId="562D607A" w:rsidR="004C15D9" w:rsidRPr="004C15D9" w:rsidRDefault="001C5605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Unit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4216D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 xml:space="preserve">GWP  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73179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HTP-</w:t>
            </w:r>
            <w:proofErr w:type="spellStart"/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inf</w:t>
            </w:r>
            <w:proofErr w:type="spellEnd"/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5CBB6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POFP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8DECB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PMFP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BF900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TAP1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0480E9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</w:tr>
      <w:tr w:rsidR="004C15D9" w:rsidRPr="004C15D9" w14:paraId="67C5FF2A" w14:textId="77777777" w:rsidTr="001C5605">
        <w:trPr>
          <w:trHeight w:val="300"/>
        </w:trPr>
        <w:tc>
          <w:tcPr>
            <w:tcW w:w="243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602C6A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080" w:type="dxa"/>
            <w:gridSpan w:val="2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38B106A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20" w:type="dxa"/>
            <w:gridSpan w:val="2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9018AFF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08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B3E465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kg CO</w:t>
            </w: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vertAlign w:val="subscript"/>
              </w:rPr>
              <w:t>2-</w:t>
            </w: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Eq</w:t>
            </w: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vertAlign w:val="subscript"/>
              </w:rPr>
              <w:t xml:space="preserve">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F1D01B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kg 1,4-DCB-Eq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6D7DDB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kg NMVOC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2608DB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kg PM10-Eq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298B1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kg SO</w:t>
            </w: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vertAlign w:val="subscript"/>
              </w:rPr>
              <w:t>2-</w:t>
            </w: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Eq</w:t>
            </w:r>
          </w:p>
        </w:tc>
        <w:tc>
          <w:tcPr>
            <w:tcW w:w="38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DC98A2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Ecoinvent V3.3, process</w:t>
            </w:r>
          </w:p>
        </w:tc>
      </w:tr>
      <w:tr w:rsidR="004C15D9" w:rsidRPr="004C15D9" w14:paraId="49DF9F8F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DAD7F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Process K, precursor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9C9D5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.780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4CCE5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 xml:space="preserve">kg 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94171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3.049E+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46145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8.218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86F85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4.462E-02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F1036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.362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1D823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8.892E-02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19E12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 xml:space="preserve">K: Pan Fiber </w:t>
            </w:r>
            <w:proofErr w:type="spellStart"/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Unwinded</w:t>
            </w:r>
            <w:proofErr w:type="spellEnd"/>
          </w:p>
        </w:tc>
      </w:tr>
      <w:tr w:rsidR="004C15D9" w:rsidRPr="004C15D9" w14:paraId="50D004A3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F91D99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Inputs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F1389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14FA08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C8E47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F08D3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66E38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339CB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10F1A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144CB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</w:tr>
      <w:tr w:rsidR="004C15D9" w:rsidRPr="004C15D9" w14:paraId="48EA6D8F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4EBA3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ompressed air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4B3B2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000E-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2A341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m3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1C60A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067E-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B47D1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350E-02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2F014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.962E-05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51675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742E-0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F697A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600E-04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249EB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compressed air, U - GLO</w:t>
            </w:r>
          </w:p>
        </w:tc>
      </w:tr>
      <w:tr w:rsidR="004C15D9" w:rsidRPr="004C15D9" w14:paraId="5A4FC312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79E9ED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ctricity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10274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300E-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BFA42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Wh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08A84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.615E-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2CBCA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038E-02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4D4A9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.265E-05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33AED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710E-0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C65CA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400E-04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DDF6B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electricity, low voltage, U - DE</w:t>
            </w:r>
          </w:p>
        </w:tc>
      </w:tr>
      <w:tr w:rsidR="004C15D9" w:rsidRPr="004C15D9" w14:paraId="46CDD037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FB6088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PAN fiber winded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B316D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780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7F7931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590CC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039E+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4C7FD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.094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D2437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446E-02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71E6B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349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AD022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.862E-02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39506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J: PAN Fiber precursor</w:t>
            </w:r>
          </w:p>
        </w:tc>
      </w:tr>
      <w:tr w:rsidR="004C15D9" w:rsidRPr="004C15D9" w14:paraId="6154A4AC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B9972F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Water, deionized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E9D1A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847E+02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1D8709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D205B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700E-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310B3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900E-04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88853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785E-07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6A697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947E-0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5CCAB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281E-06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D9386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water, deionized, U - Europe without Switzerland</w:t>
            </w:r>
          </w:p>
        </w:tc>
      </w:tr>
      <w:tr w:rsidR="004C15D9" w:rsidRPr="004C15D9" w14:paraId="47F3CD5C" w14:textId="77777777" w:rsidTr="001C5605">
        <w:trPr>
          <w:trHeight w:val="300"/>
        </w:trPr>
        <w:tc>
          <w:tcPr>
            <w:tcW w:w="243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3E469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Process L1, exhaust gases</w:t>
            </w: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27864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-3.683E+01</w:t>
            </w:r>
          </w:p>
        </w:tc>
        <w:tc>
          <w:tcPr>
            <w:tcW w:w="72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56D65D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 xml:space="preserve">kg </w:t>
            </w: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6A8AC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5.485E-01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5A915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-1.356E+01</w:t>
            </w:r>
          </w:p>
        </w:tc>
        <w:tc>
          <w:tcPr>
            <w:tcW w:w="114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8788E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5.900E-04</w:t>
            </w:r>
          </w:p>
        </w:tc>
        <w:tc>
          <w:tcPr>
            <w:tcW w:w="119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9C0A3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-5.890E-02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41BDD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-4.524E-01</w:t>
            </w:r>
          </w:p>
        </w:tc>
        <w:tc>
          <w:tcPr>
            <w:tcW w:w="387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1BFE3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L:1_Exhaust_gas_treatment</w:t>
            </w:r>
          </w:p>
        </w:tc>
      </w:tr>
      <w:tr w:rsidR="004C15D9" w:rsidRPr="004C15D9" w14:paraId="37F5750D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1A0C4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Argon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56C38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4.640E-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9919D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81459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578EB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09F82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82314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A88E3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639FC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686A4083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9852F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Carbon dioxid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B355A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6.002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EA8B11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E5CE0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1D23D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F4549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5DA69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CC5C8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05611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71DA5DC5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39D24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Nitrogen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44F52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2.736E+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7F14E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5162B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45ECC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99CC1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37458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7233B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36C2C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1090825D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4C51D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Water </w:t>
            </w:r>
            <w:proofErr w:type="spellStart"/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vapour</w:t>
            </w:r>
            <w:proofErr w:type="spellEnd"/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EC87F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7.640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27CC11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CC85C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345EA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20448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F28FD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84206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DC540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78858533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E5D9E4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Inputs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E4CAD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46206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55CCC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9E0BC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373D3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354CE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D47B3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88788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</w:tr>
      <w:tr w:rsidR="004C15D9" w:rsidRPr="004C15D9" w14:paraId="6C8F247D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53E1F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mmonia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0FFAD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850E-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16386E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7FD4C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121FF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6152D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B41BF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5.920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A0762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4.533E-01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E1268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3BE650B9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77B264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rgon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037E3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643E-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0E06A8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222C7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112F2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4B5F3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90654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88F86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AF65E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2EC87EAB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B3AD51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arbon dioxid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0CA35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821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E2185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CBB69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29810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48854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2E899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60CBD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79694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2F8A4CD0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B03099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arbon monoxid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454C8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860E-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96976F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3C71D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E809F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D31FE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7A917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2A775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301B0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4BD85F72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B19CE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yanid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DD45D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098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CD804D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C00E7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F70AA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1.401E+01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6056F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F5720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24AC7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F9525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47D53B04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D266B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lastRenderedPageBreak/>
              <w:t>electricity, low voltag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BB4D3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.438E-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8D8BBE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Wh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36FFA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485E-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FA2E1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481E-01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C6F75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900E-04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0B3C9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000E-0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2035F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.600E-04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C3E92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electricity, low voltage, U - DE</w:t>
            </w:r>
          </w:p>
        </w:tc>
      </w:tr>
      <w:tr w:rsidR="004C15D9" w:rsidRPr="004C15D9" w14:paraId="12D4C491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A45E6DA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itrogen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6B6250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702E+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4B6F2E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99169B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A90D37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10C609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2E2E9E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633593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AF1A1B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73712096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85AA2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Process L2, exhaust gases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DE160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-1.078E+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FEEAC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82640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1.003E+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45660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-2.786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67AE1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1.192E-01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8EDE9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4.365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FDCA6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1.145E-01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49B35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L_2:_Exhaust_Gas_treatment</w:t>
            </w:r>
          </w:p>
        </w:tc>
      </w:tr>
      <w:tr w:rsidR="004C15D9" w:rsidRPr="004C15D9" w14:paraId="4BA805B2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FC057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Carbon dioxid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6B74E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7.568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71DD9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4E27B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55A2A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4E4D2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F241C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D372F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EE8D1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5874A7F3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EF630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Nitrogen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B76D9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3.709E+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F5315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71F85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5134D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64F30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CBFBA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81302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20E16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219DFC36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5C0C9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Nitrogen oxides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5AD0B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1.077E-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07007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A9770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47F7F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FFE5F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1.077E-01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251F0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2.369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24062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6.031E-02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0D630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6EC9B656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E15B3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Water </w:t>
            </w:r>
            <w:proofErr w:type="spellStart"/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vapour</w:t>
            </w:r>
            <w:proofErr w:type="spellEnd"/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751E4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5.110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1766B4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CBEA3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E556A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3A75F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CBBBF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F7316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2FE0A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4D0952E3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64FB60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Inputs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0C6EB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0017F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A4C65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59960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DD5AA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EB261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20F20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F2072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</w:tr>
      <w:tr w:rsidR="004C15D9" w:rsidRPr="004C15D9" w14:paraId="6188881D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BDA1A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ir, used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EEB58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530E+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B677E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23730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00824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9384A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5431C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05E9C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E6F66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2DC18ED2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DABC8A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mmonia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7FEB9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500E-02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7D4064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1C1BF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68975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828D3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70623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1.120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743BF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8.575E-02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2D026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2B221254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90D59E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arbon dioxid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600B9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420E-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AA00DE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F00A0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BDB66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0AD9D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54F4B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3BD21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F7812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64FF2E4E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25E898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arbon monoxid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59056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300E-02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30453D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DCF75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08ED8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8D9E6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03868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4CB51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CC41A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65BDABAA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A05E99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ompressed air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59DB8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000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4718D0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m3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8FD6C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470E-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305E3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595E-01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9C86A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100E-04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E79B5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000E-0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3F92E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230E-03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F28AA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ompressed air production, U - RER</w:t>
            </w:r>
          </w:p>
        </w:tc>
      </w:tr>
      <w:tr w:rsidR="004C15D9" w:rsidRPr="004C15D9" w14:paraId="65ABC209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6F7CCA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yanid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1317A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.450E-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7FBD21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879C2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7ED6C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6.309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02F3E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549E3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45A88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5E032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27CF5D72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3FCF6E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ctricity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05619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825E-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7E95C9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Wh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44FA1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836E-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3B156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500E-01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B1E4F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000E-04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A9C70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000E-0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441AB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900E-04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C20F3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electricity, low voltage, U - DE</w:t>
            </w:r>
          </w:p>
        </w:tc>
      </w:tr>
      <w:tr w:rsidR="004C15D9" w:rsidRPr="004C15D9" w14:paraId="51122249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40A06D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than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57506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800E-02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B4ABAD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2AFC6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215B9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C2E8B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3.740E-03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67D92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01967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F7089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0103C08E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BA2DA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thene</w:t>
            </w:r>
            <w:proofErr w:type="spellEnd"/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761F0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000E-03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924F8D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02AA8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55539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73969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1.182E-02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64686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054F6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C4913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08FA834A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FEA55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Hydrogen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198BF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358E-06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1C53A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C1C44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946BE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FC640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95EB4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6F1BE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8ED12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7BE3982A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8B5141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ethan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B8D3E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400E-02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A5FB9E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B2A6C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B5EE7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8A764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E8E90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4053A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D5607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44DBA742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516DA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lastRenderedPageBreak/>
              <w:t>Natural gas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E89D2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057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E28458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FBD20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086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B60B6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716E-01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E0174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630E-03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E8F23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660E-0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A17E3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683E-02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73504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natural gas, at service station, U - GLO</w:t>
            </w:r>
          </w:p>
        </w:tc>
      </w:tr>
      <w:tr w:rsidR="004C15D9" w:rsidRPr="004C15D9" w14:paraId="0F50534B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AC654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itrogen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B6D1A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.503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96B51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AED62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5A6E0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3D11C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DF374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58D65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24AEB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4B45E35F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98146E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ox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retained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546B9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067E+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AF8EF1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0B714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.614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06178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442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C05E6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069E-02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F21AD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590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FB7A6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216E-01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9376E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Ox retained, by selective catalytic reduction, U - GLO</w:t>
            </w:r>
          </w:p>
        </w:tc>
      </w:tr>
      <w:tr w:rsidR="004C15D9" w:rsidRPr="004C15D9" w14:paraId="0EC1BB05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3090B9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Oxygen, in air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2CE18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638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D5979F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26677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5CC6C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42AC1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D1BCF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4BF15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75FEE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mentary flows, resource, unspecified</w:t>
            </w:r>
          </w:p>
        </w:tc>
      </w:tr>
      <w:tr w:rsidR="004C15D9" w:rsidRPr="004C15D9" w14:paraId="48F36E51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30580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Water </w:t>
            </w: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vapour</w:t>
            </w:r>
            <w:proofErr w:type="spellEnd"/>
          </w:p>
        </w:tc>
        <w:tc>
          <w:tcPr>
            <w:tcW w:w="108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EADDAA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900E-02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EA96DBD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4E3D34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32D796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2963A4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845BC6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659D81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FC3E34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348E3F9F" w14:textId="77777777" w:rsidTr="001C5605">
        <w:trPr>
          <w:trHeight w:val="300"/>
        </w:trPr>
        <w:tc>
          <w:tcPr>
            <w:tcW w:w="243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DBEA9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 xml:space="preserve">Process M, stabilized precursor  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C2D86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.503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F3C5F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 xml:space="preserve">kg 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FDC46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4.346E+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64AE6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1.888E+01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83C9C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5.917E-02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E1F7F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3.129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F2C2F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1.113E-01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2EE18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 xml:space="preserve">M: Stabilization process </w:t>
            </w:r>
          </w:p>
        </w:tc>
      </w:tr>
      <w:tr w:rsidR="004C15D9" w:rsidRPr="004C15D9" w14:paraId="411A3A8B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2B993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Ammonia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A1C6B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1.850E-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52593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3565E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9411D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7DF9D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E5990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5.920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2D3E3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4.533E-01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B7E00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5581341C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44C3C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Argon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17AEF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4.640E-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A0155F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60969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7EA1E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15326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3B17B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08DAB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BA4F4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resource, in air</w:t>
            </w:r>
          </w:p>
        </w:tc>
      </w:tr>
      <w:tr w:rsidR="004C15D9" w:rsidRPr="004C15D9" w14:paraId="113FD734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B8E8A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Carbon dioxid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C2C16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1.821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83ACF1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8E8FC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2F042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BE7EB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0F2D2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4538A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9BD4C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59E5492B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2F9CB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Carbon monoxid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9CD70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4.860E-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F0FAC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D0C39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EB320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EBBBD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91297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F0098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AA575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4B76CAA2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34E90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Cyanid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DCE61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2.098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7503A9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1A406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25EA1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1.401E+01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91539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3F769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B4FF9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BEB01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1F416206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4885F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Nitrogen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490C4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2.702E+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690A0A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B2D9F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613C7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586EC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9DA25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693D8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6ACCD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Resource, in air</w:t>
            </w:r>
          </w:p>
        </w:tc>
      </w:tr>
      <w:tr w:rsidR="004C15D9" w:rsidRPr="004C15D9" w14:paraId="3F127C5D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5A34B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Oxygen, in air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A4C3E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3.646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FBEE41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EFE0B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8CDA0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94D03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0515D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22B71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D7924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resource, in air</w:t>
            </w:r>
          </w:p>
        </w:tc>
      </w:tr>
      <w:tr w:rsidR="004C15D9" w:rsidRPr="004C15D9" w14:paraId="4BF8E0A7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39DF3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Water </w:t>
            </w:r>
            <w:proofErr w:type="spellStart"/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vapour</w:t>
            </w:r>
            <w:proofErr w:type="spellEnd"/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351C3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4.759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895980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3B81A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EAC58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A9AE2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8AF8A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7189B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BC042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mission to air, high population density</w:t>
            </w:r>
          </w:p>
        </w:tc>
      </w:tr>
      <w:tr w:rsidR="004C15D9" w:rsidRPr="004C15D9" w14:paraId="07F2B154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CF4A40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Inputs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603C1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EDF2B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85C87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69A4C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E41F4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9068E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14CFF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7B081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</w:tr>
      <w:tr w:rsidR="004C15D9" w:rsidRPr="004C15D9" w14:paraId="7B2CE0AD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899BDE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ir, used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2D378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655E+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B8833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8DFBB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FF750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3A431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2BF11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CCDA3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DD630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1C97E2B3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B4449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Compressed air 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B7EC2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909E-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EBA72D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m3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7951B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901E-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41011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704E-01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D3DC3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900E-04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B43CC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900E-0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8BFEC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700E-04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B8D38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compressed air, 1000 </w:t>
            </w: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Pa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gauge, U - RER</w:t>
            </w:r>
          </w:p>
        </w:tc>
      </w:tr>
      <w:tr w:rsidR="004C15D9" w:rsidRPr="004C15D9" w14:paraId="68D9CDA4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E09BC9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ctricity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C52EB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882E+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9CC00D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Wh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80695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224E+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563EC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.996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B2D15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316E-02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153B1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.690E-0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8998F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926E-02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BEC00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electricity, low voltage, U - DE</w:t>
            </w:r>
          </w:p>
        </w:tc>
      </w:tr>
      <w:tr w:rsidR="004C15D9" w:rsidRPr="004C15D9" w14:paraId="0F6E0E75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B30B8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atural gas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CD488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200E-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6435C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6F681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174E-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F7E8B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099E-02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A738C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.100E-04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39053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000E-0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8A55F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820E-03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11B58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atural gas, at service station, U - GLO</w:t>
            </w:r>
          </w:p>
        </w:tc>
      </w:tr>
      <w:tr w:rsidR="004C15D9" w:rsidRPr="004C15D9" w14:paraId="1B550A2C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2D4F2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PAN fiber </w:t>
            </w: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unwinded</w:t>
            </w:r>
            <w:proofErr w:type="spellEnd"/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41A0C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780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C1821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A905C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049E+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50419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.218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F13FE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462E-02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2E73E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361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20B0E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.892E-02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2FFEF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K: Pan Fiber </w:t>
            </w: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Unwinded</w:t>
            </w:r>
            <w:proofErr w:type="spellEnd"/>
          </w:p>
        </w:tc>
      </w:tr>
      <w:tr w:rsidR="004C15D9" w:rsidRPr="004C15D9" w14:paraId="77039AA2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873F58E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xhausted air treated, L1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3A00B9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682E+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DE8C8B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668E4C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485E-0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11E81E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1.356E+01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A69AD2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900E-04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324297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5.890E-0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D5705C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4.524E-01</w:t>
            </w:r>
          </w:p>
        </w:tc>
        <w:tc>
          <w:tcPr>
            <w:tcW w:w="38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E859DC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:1_Exhaust_gas_treatment</w:t>
            </w:r>
          </w:p>
        </w:tc>
      </w:tr>
      <w:tr w:rsidR="004C15D9" w:rsidRPr="004C15D9" w14:paraId="53D402BB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503EE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Process N, LT carbonized precursor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89D5C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1.252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D9D23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62229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5.851E+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D57F9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.701E+01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8D853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1.668E-01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3B5EC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7.624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AFD12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.710E-01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F7D5D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 xml:space="preserve">N: Carbonization (LT) </w:t>
            </w:r>
          </w:p>
        </w:tc>
      </w:tr>
      <w:tr w:rsidR="004C15D9" w:rsidRPr="004C15D9" w14:paraId="1CDDDEC5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79A76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lastRenderedPageBreak/>
              <w:t>Air, used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183B1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2.575E+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9EBF6F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22F15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92A0A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2A0A0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CF5C7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1B750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6697E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2EA71AF5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B7F65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Ammonia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72727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2.553E-02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9D6F81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CB9DD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74778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19AE0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367A1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8.171E-0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F7ABA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6.256E-02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8064C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384116FB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C1FBB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Carbon dioxid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E2D66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1.036E-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48F4D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E6468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2D9CF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EC62D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9980A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E9E56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13877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3D119E50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1B75E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Carbon monoxid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87B74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5.326E-02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8FD34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A8F72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1E5B0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96D67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AD57A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09BBF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7D32C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77C4B84F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F3288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Cyanid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665EC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6.894E-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4E66F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D1AD0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E803C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4.603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E64E3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52D0F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2891A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68139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17A4060D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DFA5D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than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E9D56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1.313E-02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AC1E3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10095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43DF0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D093E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2.728E-03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C77FE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83AAF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42E04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55C8B4C8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88E1E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thene</w:t>
            </w:r>
            <w:proofErr w:type="spellEnd"/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4F828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5.107E-03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4F81E8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378DB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4405D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A1B01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8.626E-03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ED8D9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5CCF6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8CEF6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6F23627F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CC344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Hydrogen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FD3BB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1.720E-06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E7B0DF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791E0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80A84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C5D56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98060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2B932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B8445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2E212571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86A39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Methan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3F931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1.021E-02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FA465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68B2B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9E25F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2494F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73557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A1B31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60F19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3CCE7048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A635F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Nitrogen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72383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6.933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E3D29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12328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288EA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F565F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54E77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41291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D2DF5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089EBAEA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B6610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Water </w:t>
            </w:r>
            <w:proofErr w:type="spellStart"/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vapour</w:t>
            </w:r>
            <w:proofErr w:type="spellEnd"/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B558C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2.845E-02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1CBC11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679AD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ACDD1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AA75C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76070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F84AF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5FF09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75B76327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754A7F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Inputs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B7B969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50D1B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8AAB95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E532E4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DE44C5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0121A4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7475E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DB28C1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</w:tr>
      <w:tr w:rsidR="004C15D9" w:rsidRPr="004C15D9" w14:paraId="4A1D7AA7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63D6B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xhausted air treated,L2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30F49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7.865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23EA9F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EC9E3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32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7E969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2.033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65282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.696E-02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C24AA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185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B653B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.354E-02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B5662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_2:_Exhaust_Gas_treatment</w:t>
            </w:r>
          </w:p>
        </w:tc>
      </w:tr>
      <w:tr w:rsidR="004C15D9" w:rsidRPr="004C15D9" w14:paraId="7C085B05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F73C3F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Electricity 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CF318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166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ACC0F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Wh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72CBC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708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0025D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212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B7E0A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910E-03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3227B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480E-0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2A17B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260E-03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DC432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electricity, low voltage, U - DE</w:t>
            </w:r>
          </w:p>
        </w:tc>
      </w:tr>
      <w:tr w:rsidR="004C15D9" w:rsidRPr="004C15D9" w14:paraId="439044AB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98CFC4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thylene glycol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67834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823E-04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23CB9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45BA9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540E-0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150EA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400E-04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E0BD1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029E-06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C2143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085E-0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8D353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731E-06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3ED57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ethylene glycol, U - GLO</w:t>
            </w:r>
          </w:p>
        </w:tc>
      </w:tr>
      <w:tr w:rsidR="004C15D9" w:rsidRPr="004C15D9" w14:paraId="2FA28AD7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A7396D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Fiber (</w:t>
            </w: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PANox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)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52D44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503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A58A4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B7409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346E+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3545B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888E+01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C0FA3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917E-02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4BDD4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129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75E49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113E-01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CE190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M: Stabilization process </w:t>
            </w:r>
          </w:p>
        </w:tc>
      </w:tr>
      <w:tr w:rsidR="004C15D9" w:rsidRPr="004C15D9" w14:paraId="6F2516FC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B5328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itrogen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5FFF0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.613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C823F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185B7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58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7A194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316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27CCD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840E-03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E9837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120E-0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6484D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.280E-03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489FB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itrogen_Air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separation</w:t>
            </w:r>
          </w:p>
        </w:tc>
      </w:tr>
      <w:tr w:rsidR="004C15D9" w:rsidRPr="004C15D9" w14:paraId="52E48A88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CEFAF04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team, in chemical industry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21A14D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857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D9DE3E8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D3CFB6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438E-0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786244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810E-02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02B24C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700E-04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22F478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200E-0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AD7E05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030E-03</w:t>
            </w:r>
          </w:p>
        </w:tc>
        <w:tc>
          <w:tcPr>
            <w:tcW w:w="38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6C5F21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steam, in chemical industry, U - RER</w:t>
            </w:r>
          </w:p>
        </w:tc>
      </w:tr>
      <w:tr w:rsidR="004C15D9" w:rsidRPr="004C15D9" w14:paraId="0A427247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A37620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Process O, HT carbonized precursor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F760A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9.840E-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429A0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1C492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6.810E+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2F16A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3.342E+01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84514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.110E-01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2E86A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9.506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F1870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3.364E-01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D695E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 xml:space="preserve">O: Carbonization (HT) </w:t>
            </w:r>
          </w:p>
        </w:tc>
      </w:tr>
      <w:tr w:rsidR="004C15D9" w:rsidRPr="004C15D9" w14:paraId="05B90231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26C4D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Air, used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5B3F8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9.536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A117CE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1AF3A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033CB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3E196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60FF6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32BF6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E49F1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3D9C5E25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95BF6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lastRenderedPageBreak/>
              <w:t>Ammonia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DDD08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9.455E-03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969925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7E1E4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5B2FC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43C2E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99CBD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3.026E-0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2D91B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2.317E-02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3D02A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5103DB31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D48D3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Carbon dioxid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3AD77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3.836E-02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68D190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3C594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39DC1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BC923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42A64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F2625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B2737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48A32686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FCCD8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Carbon monoxid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658F0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1.972E-02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2C06D5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0F01A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C0440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FFB0B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2C32D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A6C5A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F8B0C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25893573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09C74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Cyanid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2FF95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2.553E-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7E528E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31EF6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B9DF6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1.704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BCCAB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BA775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815E2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051F2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2ADE2B03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D43BC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than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06AB5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4.863E-03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E92011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80341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5B69B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F45C9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1.010E-03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90DA1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0C221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839B0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3AA00C91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24EE0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thene</w:t>
            </w:r>
            <w:proofErr w:type="spellEnd"/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CC578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1.891E-03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4615AE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BA8CE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BD3C5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C079C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3.194E-03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0D56A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C34DA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8767A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32C29C00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0EF88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Hydrogen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615BC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6.370E-07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0B1AD1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1093E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05CAF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47863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F415A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EFEB0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1773C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05007EDB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E770A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Methan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D8DF6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3.782E-03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FE4EB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1E074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0A68D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64DA7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1E09A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663B1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F6BEB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0D51347D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0F466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Nitrogen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0C31F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2.567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E576B8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084E3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AD072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F8D42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EF228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0D3AF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9CC57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4AD6B43B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575E5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Water </w:t>
            </w:r>
            <w:proofErr w:type="spellStart"/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vapour</w:t>
            </w:r>
            <w:proofErr w:type="spellEnd"/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CB6C5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1.054E-02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08817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5B00E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3F708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CC71D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38F31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D1AD7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F8836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lementary flows, emission to air, unspecified</w:t>
            </w:r>
          </w:p>
        </w:tc>
      </w:tr>
      <w:tr w:rsidR="004C15D9" w:rsidRPr="004C15D9" w14:paraId="0EB88C95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CD07CA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Inputs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B0876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467A84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D6F17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FA686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8503A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E9E06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53AFC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8C557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</w:tr>
      <w:tr w:rsidR="004C15D9" w:rsidRPr="004C15D9" w14:paraId="19BB55F7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F5E06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xhausted air treated,L2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ADE88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2.912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BEE74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BB4D0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71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88101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7.528E-01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DF167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220E-02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6D4BE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180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0524F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093E-02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673DD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_2:_Exhaust_Gas_treatment</w:t>
            </w:r>
          </w:p>
        </w:tc>
      </w:tr>
      <w:tr w:rsidR="004C15D9" w:rsidRPr="004C15D9" w14:paraId="67EAEE3B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DDB2CE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ctricity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216D0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.059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6006A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Wh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ECD49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239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A58D0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28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2071B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630E-03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B7D62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860E-0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9F20A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.240E-03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B4B75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electricity, low voltage, U - DE</w:t>
            </w:r>
          </w:p>
        </w:tc>
      </w:tr>
      <w:tr w:rsidR="004C15D9" w:rsidRPr="004C15D9" w14:paraId="5F027061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C234E9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thylene glycol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74A29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503E-03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8D58EF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99B4D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477E-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BCA60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170E-03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3949C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823E-05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D05A3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958E-0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20F02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496E-05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A9E6A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ethylene glycol, U - GLO</w:t>
            </w:r>
          </w:p>
        </w:tc>
      </w:tr>
      <w:tr w:rsidR="004C15D9" w:rsidRPr="004C15D9" w14:paraId="13EFCF50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9E1FA9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Fiber (</w:t>
            </w: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PANvc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)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31A23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252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28C95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C19CE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851E+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ABF7A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701E+01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49411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668E-01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533E1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624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81C24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710E-01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08354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N: Carbonization (LT) </w:t>
            </w:r>
          </w:p>
        </w:tc>
      </w:tr>
      <w:tr w:rsidR="004C15D9" w:rsidRPr="004C15D9" w14:paraId="41F07097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1F0FB9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itrogen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4F0AD4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348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034DD34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716EE4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626E+0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5BF0FB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178E+00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DCA28E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070E-03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F9129A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110E-0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EF884F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940E-03</w:t>
            </w:r>
          </w:p>
        </w:tc>
        <w:tc>
          <w:tcPr>
            <w:tcW w:w="38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F11337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itrogen_Air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separation</w:t>
            </w:r>
          </w:p>
        </w:tc>
      </w:tr>
      <w:tr w:rsidR="004C15D9" w:rsidRPr="004C15D9" w14:paraId="3A441473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1C1D35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Process P, carbon fiber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99579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1.005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C30850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 xml:space="preserve">kg 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22BC9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6.826E+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A9599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3.355E+01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DF28A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.112E-01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26B7D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9.517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671CD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3.367E-01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CAB30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P: Electrolysis</w:t>
            </w:r>
          </w:p>
        </w:tc>
      </w:tr>
      <w:tr w:rsidR="004C15D9" w:rsidRPr="004C15D9" w14:paraId="2A06AC00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D15CFD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Inputs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E92E4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A02D0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EB84D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52E64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59B71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D0EFA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85AF0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99957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</w:tr>
      <w:tr w:rsidR="004C15D9" w:rsidRPr="004C15D9" w14:paraId="65BC4A10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014C5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mmonium bicarbonat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D9DB3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012E-02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BB2591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9D170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214E-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8A0C5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192E-02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091FE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085E-05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1AC6A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975E-0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42C7F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626E-05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FDE80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mmonium bicarbonate, U - RER</w:t>
            </w:r>
          </w:p>
        </w:tc>
      </w:tr>
      <w:tr w:rsidR="004C15D9" w:rsidRPr="004C15D9" w14:paraId="07DF4821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7224A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Compressed air 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F4D02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932E-03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E2CF9F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m3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43E3F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.100E-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8D9FC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620E-03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3834D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996E-06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5107B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887E-0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A27E1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235E-06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CC9E3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Compressed air, 1000 </w:t>
            </w: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Pa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gauge | cut-off, U - RER</w:t>
            </w:r>
          </w:p>
        </w:tc>
      </w:tr>
      <w:tr w:rsidR="004C15D9" w:rsidRPr="004C15D9" w14:paraId="0FDE48C2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DED5C9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ctricity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BC318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117E-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C5A42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Wh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37FD6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376E-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024FC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124E-01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BC92C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500E-04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581A1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522E-0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ED9B8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200E-04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7371B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electricity, low voltage, U - DE</w:t>
            </w:r>
          </w:p>
        </w:tc>
      </w:tr>
      <w:tr w:rsidR="004C15D9" w:rsidRPr="004C15D9" w14:paraId="626707C2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99F4B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thylene glycol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4D2FA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793E-04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2ABF9E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05B3B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200E-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CB55F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200E-04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AE5F5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009E-06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8D632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450E-0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22A0E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138E-06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82579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thylene glycol, U - RER</w:t>
            </w:r>
          </w:p>
        </w:tc>
      </w:tr>
      <w:tr w:rsidR="004C15D9" w:rsidRPr="004C15D9" w14:paraId="1F0A2743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A185C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lastRenderedPageBreak/>
              <w:t>Industrial water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95F72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763E-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36DD5E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D74F5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.400E-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0AAD0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.800E-04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9D57F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038E-06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435D0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722E-0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55341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516E-06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BBCF3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Industrial Water _ Carbon Fiber</w:t>
            </w:r>
          </w:p>
        </w:tc>
      </w:tr>
      <w:tr w:rsidR="004C15D9" w:rsidRPr="004C15D9" w14:paraId="181CFD85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90EF8F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PAN fiber (n.HT)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431FF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.845E-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2DE02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FC41E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.810E+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7A2F8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342E+01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7E801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110E-01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04228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.506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AE90A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364E-01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EF51A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O: Carbonization (HT) </w:t>
            </w:r>
          </w:p>
        </w:tc>
      </w:tr>
      <w:tr w:rsidR="004C15D9" w:rsidRPr="004C15D9" w14:paraId="470BB4BD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B368D1E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Water, deionized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6D07B6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.860E-05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71B37DE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A3B3FD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.469E-0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E0D5FD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959E-08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223A10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423E-10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BE5CAE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851E-1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9A7058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987E-10</w:t>
            </w:r>
          </w:p>
        </w:tc>
        <w:tc>
          <w:tcPr>
            <w:tcW w:w="38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78C93B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market water, </w:t>
            </w: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deionised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, U - Europe without Switzerland</w:t>
            </w:r>
          </w:p>
        </w:tc>
      </w:tr>
      <w:tr w:rsidR="004C15D9" w:rsidRPr="004C15D9" w14:paraId="457DA314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2187A9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Process Q, carbon fiber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5E1F6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1.092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E8B24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0C162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1.366E+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BB81A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6.716E+01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69E48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4.224E-01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71928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1.904E-0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0ED2F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6.734E-01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C0B8C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Q_Washing</w:t>
            </w:r>
            <w:proofErr w:type="spellEnd"/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 xml:space="preserve"> process</w:t>
            </w:r>
          </w:p>
        </w:tc>
      </w:tr>
      <w:tr w:rsidR="004C15D9" w:rsidRPr="004C15D9" w14:paraId="17B673FC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E6089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Inputs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E53A6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FEC429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B80F9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3B049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2D2FC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8E2A2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F4CE1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946A1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</w:tr>
      <w:tr w:rsidR="004C15D9" w:rsidRPr="004C15D9" w14:paraId="77CA66AF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8C418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arbon Fiber (</w:t>
            </w: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.E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)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BB57C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005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231E7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53DB3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.826E+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0EE5F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355E+01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98115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112E-01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DCFDD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.517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02B11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367E-01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4FA71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P: Electrolysis</w:t>
            </w:r>
          </w:p>
        </w:tc>
      </w:tr>
      <w:tr w:rsidR="004C15D9" w:rsidRPr="004C15D9" w14:paraId="430028F3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D24A6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ompressed air gaug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7D0A9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338E-03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0C0D09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m3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5CE55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150E-0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D80B7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980E-03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3D60B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874E-06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B385E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309E-0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249E5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.944E-06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DB956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market for compressed air, 1000 </w:t>
            </w: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Pa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gauge, U - GLO</w:t>
            </w:r>
          </w:p>
        </w:tc>
      </w:tr>
      <w:tr w:rsidR="004C15D9" w:rsidRPr="004C15D9" w14:paraId="5A09B862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2FCE8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ctricity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12686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770E-02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3D3315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Wh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DD6E6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100E-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E1C4C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533E-02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46F23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334E-05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C60AD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695E-0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9B513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880E-05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87AD2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electricity, low voltage, U - DE</w:t>
            </w:r>
          </w:p>
        </w:tc>
      </w:tr>
      <w:tr w:rsidR="004C15D9" w:rsidRPr="004C15D9" w14:paraId="59DF80CC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F368EF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Industrial water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0D70C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909E-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ACD8AA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00BF1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330E-0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AF73D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880E-03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FC494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890E-06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936BE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593E-0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9E56B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222E-06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71FC0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Industrial Water _ Carbon Fiber</w:t>
            </w:r>
          </w:p>
        </w:tc>
      </w:tr>
      <w:tr w:rsidR="004C15D9" w:rsidRPr="004C15D9" w14:paraId="223BE69B" w14:textId="77777777" w:rsidTr="001C5605">
        <w:trPr>
          <w:trHeight w:val="300"/>
        </w:trPr>
        <w:tc>
          <w:tcPr>
            <w:tcW w:w="243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5D0409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Process R, carbon fiber</w:t>
            </w: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70C16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1.015E+00</w:t>
            </w:r>
          </w:p>
        </w:tc>
        <w:tc>
          <w:tcPr>
            <w:tcW w:w="72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B8A199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1C5D3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6.841E+01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31359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3.366E+01</w:t>
            </w:r>
          </w:p>
        </w:tc>
        <w:tc>
          <w:tcPr>
            <w:tcW w:w="114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E0B7B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.113E-01</w:t>
            </w:r>
          </w:p>
        </w:tc>
        <w:tc>
          <w:tcPr>
            <w:tcW w:w="119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F3EE1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9.526E-02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02050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3.369E-01</w:t>
            </w:r>
          </w:p>
        </w:tc>
        <w:tc>
          <w:tcPr>
            <w:tcW w:w="387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87D67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R: Drying I carbon fiber</w:t>
            </w:r>
          </w:p>
        </w:tc>
      </w:tr>
      <w:tr w:rsidR="004C15D9" w:rsidRPr="004C15D9" w14:paraId="6D42F661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0A8B7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Water </w:t>
            </w:r>
            <w:proofErr w:type="spellStart"/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vapour</w:t>
            </w:r>
            <w:proofErr w:type="spellEnd"/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9464A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7.643E-02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E695E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1208C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E791D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D1920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DC22F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35F9F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C3D80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Emission to air, high population density</w:t>
            </w:r>
          </w:p>
        </w:tc>
      </w:tr>
      <w:tr w:rsidR="004C15D9" w:rsidRPr="004C15D9" w14:paraId="0B16A46E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F2DAC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Inputs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BFE1B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4389D1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0AEA5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CC2C0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C0B82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661DF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99781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9FA8A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</w:tr>
      <w:tr w:rsidR="004C15D9" w:rsidRPr="004C15D9" w14:paraId="0F919DCD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AED08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arbon Fiber (</w:t>
            </w: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.W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)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837AB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090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0812C1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C4402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.829E+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DD909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358E+01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01309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112E-01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B2308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.519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FC87C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367E-01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F2BEE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Q_Washing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process</w:t>
            </w:r>
          </w:p>
        </w:tc>
      </w:tr>
      <w:tr w:rsidR="004C15D9" w:rsidRPr="004C15D9" w14:paraId="73C1CE0C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5F6FB4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ompressed air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4D290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0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2AD25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m3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D36E2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500E-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35AA4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100E-04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D1628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.173E-07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BD592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877E-0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1279B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974E-06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D4836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Compressed air, 1000 </w:t>
            </w: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Pa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gauge, U - RER</w:t>
            </w:r>
          </w:p>
        </w:tc>
      </w:tr>
      <w:tr w:rsidR="004C15D9" w:rsidRPr="004C15D9" w14:paraId="106BF63E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0A951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ctricity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05E2E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500E-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DD97A5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Wh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0F80D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.750E-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CE812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965E-02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3DDFA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000E-04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B9063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330E-0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3161C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500E-04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81B0E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electricity, low voltage, U - DE</w:t>
            </w:r>
          </w:p>
        </w:tc>
      </w:tr>
      <w:tr w:rsidR="004C15D9" w:rsidRPr="004C15D9" w14:paraId="28E3CDA3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8D27314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team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C9595D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.000E-02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1A22F3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5F9860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182E-0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098885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380E-03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6B3A04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804E-05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41813B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565E-0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AB83B2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086E-05</w:t>
            </w:r>
          </w:p>
        </w:tc>
        <w:tc>
          <w:tcPr>
            <w:tcW w:w="38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8C2167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team, in chemical industry, U - RER</w:t>
            </w:r>
          </w:p>
        </w:tc>
      </w:tr>
      <w:tr w:rsidR="004C15D9" w:rsidRPr="004C15D9" w14:paraId="334794E8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549ED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Process S, carbon fiber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5F440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1.026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C2704D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5B220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6.846E+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360BA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3.369E+01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6A426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.116E-01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82A53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9.538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08039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3.372E-01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7FB4C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S: Sizing III</w:t>
            </w:r>
          </w:p>
        </w:tc>
      </w:tr>
      <w:tr w:rsidR="004C15D9" w:rsidRPr="004C15D9" w14:paraId="2973586C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2854EE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Inputs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4F27B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B2AD7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B53A8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92D21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91A72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C72A6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B1E4E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A7D3C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</w:tr>
      <w:tr w:rsidR="004C15D9" w:rsidRPr="004C15D9" w14:paraId="1551533C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1401BF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arbon fiber (</w:t>
            </w: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.D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)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93E66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015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FB24D0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BFEAC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.841E+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9F668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366E+01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2D41C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113E-01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40547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.526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F6354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369E-01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668D8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R: Drying I carbon fiber</w:t>
            </w:r>
          </w:p>
        </w:tc>
      </w:tr>
      <w:tr w:rsidR="004C15D9" w:rsidRPr="004C15D9" w14:paraId="7BE1531F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F2E5AF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ompressed air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624FF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000E-03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A2145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m3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F3192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300E-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180AC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120E-03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62AE4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452E-06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C4511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614E-0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68299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351E-06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1042D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market for compressed air, 1000 </w:t>
            </w: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Pa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gauge, U - GLO</w:t>
            </w:r>
          </w:p>
        </w:tc>
      </w:tr>
      <w:tr w:rsidR="004C15D9" w:rsidRPr="004C15D9" w14:paraId="1AD22121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3ED9B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ctricity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338C0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226E-02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8F27F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Wh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FCA5D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447E-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72052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182E-02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3CF11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556E-05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FAC75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910E-0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BEB9B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277E-05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E84CA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electricity, low voltage, U - DE</w:t>
            </w:r>
          </w:p>
        </w:tc>
      </w:tr>
      <w:tr w:rsidR="004C15D9" w:rsidRPr="004C15D9" w14:paraId="1BD38ACE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4D9CC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poxy resin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840AB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015E-02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9C879F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0B908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556E-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B3E2D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.550E-03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10E44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100E-04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128A2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100E-0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49EF8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200E-04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765CD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poxy resin insulator, U - RER</w:t>
            </w:r>
          </w:p>
        </w:tc>
      </w:tr>
      <w:tr w:rsidR="004C15D9" w:rsidRPr="004C15D9" w14:paraId="13B3EC7F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D80C240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Dionized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water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FA8DAA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505E-04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BDA1F5A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9F186F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394E-0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1D30E8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685E-07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8E0A98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.851E-10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DD590F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233E-1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5283A0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127E-09</w:t>
            </w:r>
          </w:p>
        </w:tc>
        <w:tc>
          <w:tcPr>
            <w:tcW w:w="38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3475C7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market water, </w:t>
            </w: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deionised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, U - Europe without Switzerland</w:t>
            </w:r>
          </w:p>
        </w:tc>
      </w:tr>
      <w:tr w:rsidR="004C15D9" w:rsidRPr="004C15D9" w14:paraId="3FEF322F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8489E4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Process T, carbon fiber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AAF42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1.000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654D9E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 xml:space="preserve">kg 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5F6AE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6.877E+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943AB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3.393E+01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9C62E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.119E-01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8C1B0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9.555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F4C75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3.377E-01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8FFD24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T: Drying II</w:t>
            </w:r>
          </w:p>
        </w:tc>
      </w:tr>
      <w:tr w:rsidR="004C15D9" w:rsidRPr="004C15D9" w14:paraId="3EB61D38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65025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Input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170E6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9086F9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96B42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8B2B9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151D4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0FD35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2BF8E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F80A7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</w:tr>
      <w:tr w:rsidR="004C15D9" w:rsidRPr="004C15D9" w14:paraId="7466760B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8BCAB4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arbon Fiber (</w:t>
            </w: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.S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)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EC41A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026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A014B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4770F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.846E+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C6A92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369E+01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54E23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116E-01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771AA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.538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46DEE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372E-01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E2E48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: Sizing III</w:t>
            </w:r>
          </w:p>
        </w:tc>
      </w:tr>
      <w:tr w:rsidR="004C15D9" w:rsidRPr="004C15D9" w14:paraId="5C9D38A4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CB8420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lastRenderedPageBreak/>
              <w:t>Compressed air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988A7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800E-04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0555C5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m3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B82C2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700E-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838A5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400E-04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60380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662E-07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5326F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.296E-0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0A75D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307E-06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57CE9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market for compressed air, 1000 </w:t>
            </w: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Pa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gauge, U - GLO</w:t>
            </w:r>
          </w:p>
        </w:tc>
      </w:tr>
      <w:tr w:rsidR="004C15D9" w:rsidRPr="004C15D9" w14:paraId="7B5FF83A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92D801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ctricity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754B7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534E-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DD21C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Wh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6560F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947E-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462B9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408E-01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021DD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200E-04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40662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600E-0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9BA8D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600E-04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A9A65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electricity, low voltage , U - DE</w:t>
            </w:r>
          </w:p>
        </w:tc>
      </w:tr>
      <w:tr w:rsidR="004C15D9" w:rsidRPr="004C15D9" w14:paraId="03CEF390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C2BCFC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team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D8E96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062E-02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7E4CA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4EE29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320E-0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58228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600E-04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31AD8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.406E-06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DAB9A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251E-0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1142E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706E-05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40DF9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team, in chemical industry, U - RER</w:t>
            </w:r>
          </w:p>
        </w:tc>
      </w:tr>
      <w:tr w:rsidR="004C15D9" w:rsidRPr="004C15D9" w14:paraId="2BD6B582" w14:textId="77777777" w:rsidTr="001C5605">
        <w:trPr>
          <w:trHeight w:val="300"/>
        </w:trPr>
        <w:tc>
          <w:tcPr>
            <w:tcW w:w="243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627BE8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Process U, carbon fiber</w:t>
            </w: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384DA6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1.000E+00</w:t>
            </w:r>
          </w:p>
        </w:tc>
        <w:tc>
          <w:tcPr>
            <w:tcW w:w="72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078F07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06E273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6.912E+01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2A26A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3.424E+01</w:t>
            </w:r>
          </w:p>
        </w:tc>
        <w:tc>
          <w:tcPr>
            <w:tcW w:w="114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18A197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.123E-01</w:t>
            </w:r>
          </w:p>
        </w:tc>
        <w:tc>
          <w:tcPr>
            <w:tcW w:w="119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FBF30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9.578E-02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A8015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3.383E-01</w:t>
            </w:r>
          </w:p>
        </w:tc>
        <w:tc>
          <w:tcPr>
            <w:tcW w:w="387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48CC6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U: Final Winding</w:t>
            </w:r>
          </w:p>
        </w:tc>
      </w:tr>
      <w:tr w:rsidR="004C15D9" w:rsidRPr="004C15D9" w14:paraId="5D754E21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FE079A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Input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7694C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379852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DB7AC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02CB6F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434DA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078BF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922DD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F5958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 </w:t>
            </w:r>
          </w:p>
        </w:tc>
      </w:tr>
      <w:tr w:rsidR="004C15D9" w:rsidRPr="004C15D9" w14:paraId="202FE73A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4320ED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arbon fiber (</w:t>
            </w: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.DII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)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53153D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000E+00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62A9CB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18820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.877E+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41F42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393E+01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3F73C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119E-01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4A42D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.555E-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F2CA9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377E-01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53855B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: Drying II</w:t>
            </w:r>
          </w:p>
        </w:tc>
      </w:tr>
      <w:tr w:rsidR="004C15D9" w:rsidRPr="004C15D9" w14:paraId="00E760BA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C6569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ompressed air gaug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F4B36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850E-02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923F85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m3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9B9C65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261E-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CBA8AE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263E-02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12FAD2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246E-05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2D1B7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722E-0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8266A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.803E-05</w:t>
            </w:r>
          </w:p>
        </w:tc>
        <w:tc>
          <w:tcPr>
            <w:tcW w:w="38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A94C7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market for compressed air, 1000 </w:t>
            </w:r>
            <w:proofErr w:type="spellStart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Pa</w:t>
            </w:r>
            <w:proofErr w:type="spellEnd"/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gauge, U - GLO</w:t>
            </w:r>
          </w:p>
        </w:tc>
      </w:tr>
      <w:tr w:rsidR="004C15D9" w:rsidRPr="004C15D9" w14:paraId="0C75AC08" w14:textId="77777777" w:rsidTr="001C5605">
        <w:trPr>
          <w:trHeight w:val="300"/>
        </w:trPr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7767DD6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ctricity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7C65269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200E-01</w:t>
            </w:r>
          </w:p>
        </w:tc>
        <w:tc>
          <w:tcPr>
            <w:tcW w:w="7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E545903" w14:textId="77777777" w:rsidR="004C15D9" w:rsidRPr="004C15D9" w:rsidRDefault="004C15D9" w:rsidP="004C15D9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Wh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4E7C440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380E-0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A607DFA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761E-01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2CDB88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600E-04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92D3C01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800E-0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763E348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300E-04</w:t>
            </w:r>
          </w:p>
        </w:tc>
        <w:tc>
          <w:tcPr>
            <w:tcW w:w="38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E1310BC" w14:textId="77777777" w:rsidR="004C15D9" w:rsidRPr="004C15D9" w:rsidRDefault="004C15D9" w:rsidP="004C15D9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4C15D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electricity, low voltage, U - DE</w:t>
            </w:r>
          </w:p>
        </w:tc>
      </w:tr>
    </w:tbl>
    <w:p w14:paraId="3DE77238" w14:textId="77777777" w:rsidR="00BC2D14" w:rsidRPr="0071617D" w:rsidRDefault="00BC2D14">
      <w:pPr>
        <w:spacing w:afterLines="0" w:after="160" w:line="259" w:lineRule="auto"/>
        <w:jc w:val="left"/>
        <w:rPr>
          <w:b/>
          <w:sz w:val="20"/>
          <w:szCs w:val="20"/>
        </w:rPr>
      </w:pPr>
      <w:r w:rsidRPr="0071617D">
        <w:rPr>
          <w:b/>
          <w:sz w:val="20"/>
          <w:szCs w:val="20"/>
        </w:rPr>
        <w:br w:type="page"/>
      </w:r>
    </w:p>
    <w:p w14:paraId="7315A9FA" w14:textId="77777777" w:rsidR="008C0C72" w:rsidRDefault="00A55D11" w:rsidP="003F7095">
      <w:pPr>
        <w:spacing w:before="100" w:beforeAutospacing="1" w:afterLines="0" w:after="100" w:afterAutospacing="1"/>
        <w:jc w:val="left"/>
        <w:rPr>
          <w:b/>
        </w:rPr>
      </w:pPr>
      <w:r>
        <w:rPr>
          <w:b/>
        </w:rPr>
        <w:lastRenderedPageBreak/>
        <w:t>S</w:t>
      </w:r>
      <w:r w:rsidR="00BC2D14">
        <w:rPr>
          <w:b/>
        </w:rPr>
        <w:t>6</w:t>
      </w:r>
      <w:r w:rsidR="008C0C72" w:rsidRPr="00D06850">
        <w:rPr>
          <w:b/>
        </w:rPr>
        <w:t xml:space="preserve"> Results life cycle assessment of FCEV</w:t>
      </w:r>
    </w:p>
    <w:p w14:paraId="2126E1A5" w14:textId="77777777" w:rsidR="00E5522C" w:rsidRPr="003F7095" w:rsidRDefault="00E5522C" w:rsidP="003F7095">
      <w:pPr>
        <w:pStyle w:val="Caption"/>
        <w:keepNext/>
        <w:spacing w:before="100" w:beforeAutospacing="1" w:afterLines="0" w:after="100" w:afterAutospacing="1"/>
        <w:rPr>
          <w:sz w:val="24"/>
        </w:rPr>
      </w:pPr>
      <w:r w:rsidRPr="00A55D11">
        <w:rPr>
          <w:sz w:val="24"/>
        </w:rPr>
        <w:t xml:space="preserve">Table S </w:t>
      </w:r>
      <w:r w:rsidRPr="00A55D11">
        <w:rPr>
          <w:sz w:val="24"/>
        </w:rPr>
        <w:fldChar w:fldCharType="begin"/>
      </w:r>
      <w:r w:rsidRPr="00A55D11">
        <w:rPr>
          <w:sz w:val="24"/>
        </w:rPr>
        <w:instrText xml:space="preserve"> SEQ Table_S \* ARABIC </w:instrText>
      </w:r>
      <w:r w:rsidRPr="00A55D11">
        <w:rPr>
          <w:sz w:val="24"/>
        </w:rPr>
        <w:fldChar w:fldCharType="separate"/>
      </w:r>
      <w:r>
        <w:rPr>
          <w:noProof/>
          <w:sz w:val="24"/>
        </w:rPr>
        <w:t>12</w:t>
      </w:r>
      <w:r w:rsidRPr="00A55D11">
        <w:rPr>
          <w:sz w:val="24"/>
        </w:rPr>
        <w:fldChar w:fldCharType="end"/>
      </w:r>
      <w:r w:rsidRPr="00A55D11">
        <w:rPr>
          <w:sz w:val="24"/>
        </w:rPr>
        <w:t xml:space="preserve"> LCA results per FCEV for 150,000 km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2208"/>
        <w:gridCol w:w="1307"/>
        <w:gridCol w:w="1307"/>
        <w:gridCol w:w="1307"/>
        <w:gridCol w:w="1307"/>
        <w:gridCol w:w="1175"/>
        <w:gridCol w:w="977"/>
        <w:gridCol w:w="1175"/>
        <w:gridCol w:w="1175"/>
        <w:gridCol w:w="1069"/>
        <w:gridCol w:w="952"/>
      </w:tblGrid>
      <w:tr w:rsidR="00701F8B" w:rsidRPr="00701F8B" w14:paraId="2898E2B1" w14:textId="77777777" w:rsidTr="00701F8B">
        <w:trPr>
          <w:trHeight w:val="300"/>
        </w:trPr>
        <w:tc>
          <w:tcPr>
            <w:tcW w:w="79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8BA8F6" w14:textId="77777777" w:rsidR="00701F8B" w:rsidRPr="00701F8B" w:rsidRDefault="00701F8B" w:rsidP="00701F8B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 </w:t>
            </w:r>
          </w:p>
        </w:tc>
        <w:tc>
          <w:tcPr>
            <w:tcW w:w="935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DDB04C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GWP</w:t>
            </w:r>
          </w:p>
        </w:tc>
        <w:tc>
          <w:tcPr>
            <w:tcW w:w="935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C11FAA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proofErr w:type="spellStart"/>
            <w:r w:rsidRPr="00701F8B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HTPinf</w:t>
            </w:r>
            <w:proofErr w:type="spellEnd"/>
          </w:p>
        </w:tc>
        <w:tc>
          <w:tcPr>
            <w:tcW w:w="771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E87E3F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IRP</w:t>
            </w:r>
          </w:p>
        </w:tc>
        <w:tc>
          <w:tcPr>
            <w:tcW w:w="841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40074A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FDP</w:t>
            </w:r>
          </w:p>
        </w:tc>
        <w:tc>
          <w:tcPr>
            <w:tcW w:w="727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645189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proofErr w:type="spellStart"/>
            <w:r w:rsidRPr="00701F8B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TETPinf</w:t>
            </w:r>
            <w:proofErr w:type="spellEnd"/>
          </w:p>
        </w:tc>
      </w:tr>
      <w:tr w:rsidR="00701F8B" w:rsidRPr="00701F8B" w14:paraId="34AA0B69" w14:textId="77777777" w:rsidTr="00701F8B">
        <w:trPr>
          <w:trHeight w:val="300"/>
        </w:trPr>
        <w:tc>
          <w:tcPr>
            <w:tcW w:w="7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3D65B0" w14:textId="77777777" w:rsidR="00701F8B" w:rsidRPr="00701F8B" w:rsidRDefault="00701F8B" w:rsidP="00701F8B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 </w:t>
            </w:r>
          </w:p>
        </w:tc>
        <w:tc>
          <w:tcPr>
            <w:tcW w:w="9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72CC0F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kg CO</w:t>
            </w:r>
            <w:r w:rsidRPr="00701F8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vertAlign w:val="subscript"/>
              </w:rPr>
              <w:t>2</w:t>
            </w:r>
            <w:r w:rsidRPr="00701F8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-Eq</w:t>
            </w:r>
          </w:p>
        </w:tc>
        <w:tc>
          <w:tcPr>
            <w:tcW w:w="9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0B1AFE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kg 1,4-DCB-Eq</w:t>
            </w:r>
          </w:p>
        </w:tc>
        <w:tc>
          <w:tcPr>
            <w:tcW w:w="77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1736F2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kg U235-Eq</w:t>
            </w:r>
          </w:p>
        </w:tc>
        <w:tc>
          <w:tcPr>
            <w:tcW w:w="84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A3D659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kg Oil-</w:t>
            </w:r>
            <w:proofErr w:type="spellStart"/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Eq</w:t>
            </w:r>
            <w:proofErr w:type="spellEnd"/>
          </w:p>
        </w:tc>
        <w:tc>
          <w:tcPr>
            <w:tcW w:w="72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631F06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kg 1,4-DCB-Eq</w:t>
            </w:r>
          </w:p>
        </w:tc>
      </w:tr>
      <w:tr w:rsidR="00701F8B" w:rsidRPr="00701F8B" w14:paraId="33742482" w14:textId="77777777" w:rsidTr="00701F8B">
        <w:trPr>
          <w:trHeight w:val="300"/>
        </w:trPr>
        <w:tc>
          <w:tcPr>
            <w:tcW w:w="79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A849A00" w14:textId="77777777" w:rsidR="00701F8B" w:rsidRPr="00701F8B" w:rsidRDefault="00701F8B" w:rsidP="00701F8B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FCEV components</w:t>
            </w:r>
          </w:p>
        </w:tc>
        <w:tc>
          <w:tcPr>
            <w:tcW w:w="46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C14F08E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Current</w:t>
            </w:r>
          </w:p>
        </w:tc>
        <w:tc>
          <w:tcPr>
            <w:tcW w:w="46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A5D497B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Future</w:t>
            </w:r>
          </w:p>
        </w:tc>
        <w:tc>
          <w:tcPr>
            <w:tcW w:w="46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7D8E1FA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Current</w:t>
            </w:r>
          </w:p>
        </w:tc>
        <w:tc>
          <w:tcPr>
            <w:tcW w:w="46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6621C0B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Future</w:t>
            </w:r>
          </w:p>
        </w:tc>
        <w:tc>
          <w:tcPr>
            <w:tcW w:w="42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CDAC53C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Current</w:t>
            </w:r>
          </w:p>
        </w:tc>
        <w:tc>
          <w:tcPr>
            <w:tcW w:w="35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FCD7692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Future</w:t>
            </w:r>
          </w:p>
        </w:tc>
        <w:tc>
          <w:tcPr>
            <w:tcW w:w="42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84AAED6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Current</w:t>
            </w:r>
          </w:p>
        </w:tc>
        <w:tc>
          <w:tcPr>
            <w:tcW w:w="42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421FB86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Future</w:t>
            </w:r>
          </w:p>
        </w:tc>
        <w:tc>
          <w:tcPr>
            <w:tcW w:w="38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6BAE480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Current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ADCCB67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Future</w:t>
            </w:r>
          </w:p>
        </w:tc>
      </w:tr>
      <w:tr w:rsidR="00701F8B" w:rsidRPr="00701F8B" w14:paraId="4AAB86D2" w14:textId="77777777" w:rsidTr="00701F8B">
        <w:trPr>
          <w:trHeight w:val="300"/>
        </w:trPr>
        <w:tc>
          <w:tcPr>
            <w:tcW w:w="7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A94CE5" w14:textId="77777777" w:rsidR="00701F8B" w:rsidRPr="00701F8B" w:rsidRDefault="00701F8B" w:rsidP="00701F8B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Battery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F7B379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233.06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AD1155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110.01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7EC4B1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225.65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4C99D6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115.84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B67100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41.98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19C0B4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5.02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02799A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61.45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FFFC56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30.11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803E97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0.02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EE0E68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0.01</w:t>
            </w:r>
          </w:p>
        </w:tc>
      </w:tr>
      <w:tr w:rsidR="00701F8B" w:rsidRPr="00701F8B" w14:paraId="01949C9F" w14:textId="77777777" w:rsidTr="00701F8B">
        <w:trPr>
          <w:trHeight w:val="300"/>
        </w:trPr>
        <w:tc>
          <w:tcPr>
            <w:tcW w:w="7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5FF45E" w14:textId="77777777" w:rsidR="00701F8B" w:rsidRPr="00701F8B" w:rsidRDefault="00701F8B" w:rsidP="00701F8B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Electric motor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2E77F7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538.79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BD12F4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525.60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8CD468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1,764.44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BD9BB5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1,753.14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0B4765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27.41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BEC2F5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24.18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4A25F8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140.92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9F6354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137.90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B244E3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0.25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099B38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0.25</w:t>
            </w:r>
          </w:p>
        </w:tc>
      </w:tr>
      <w:tr w:rsidR="00701F8B" w:rsidRPr="00701F8B" w14:paraId="42459DC7" w14:textId="77777777" w:rsidTr="00701F8B">
        <w:trPr>
          <w:trHeight w:val="300"/>
        </w:trPr>
        <w:tc>
          <w:tcPr>
            <w:tcW w:w="7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493B2E" w14:textId="77777777" w:rsidR="00701F8B" w:rsidRPr="00701F8B" w:rsidRDefault="00701F8B" w:rsidP="00701F8B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Electricity demand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702F20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454.99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CCB4A5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92.02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3AE580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371.71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8324E3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44.53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2AD396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86.45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03E108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2.80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DCD672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120.31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1BB02E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34.09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42833E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0.03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B1B3A5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0.02</w:t>
            </w:r>
          </w:p>
        </w:tc>
      </w:tr>
      <w:tr w:rsidR="00701F8B" w:rsidRPr="00701F8B" w14:paraId="66D067C1" w14:textId="77777777" w:rsidTr="00701F8B">
        <w:trPr>
          <w:trHeight w:val="300"/>
        </w:trPr>
        <w:tc>
          <w:tcPr>
            <w:tcW w:w="7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C2B729" w14:textId="77777777" w:rsidR="00701F8B" w:rsidRPr="00701F8B" w:rsidRDefault="00701F8B" w:rsidP="00701F8B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Fuel cell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F94788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2,893.96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3A099D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666.85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8FCABD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7,394.72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61947F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3,705.62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8A8BD4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171.09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2306A0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45.59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C21453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537.04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9272B8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188.64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47CA05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1.02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1DFF1A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0.28</w:t>
            </w:r>
          </w:p>
        </w:tc>
      </w:tr>
      <w:tr w:rsidR="00701F8B" w:rsidRPr="00701F8B" w14:paraId="6B6F623A" w14:textId="77777777" w:rsidTr="00701F8B">
        <w:trPr>
          <w:trHeight w:val="300"/>
        </w:trPr>
        <w:tc>
          <w:tcPr>
            <w:tcW w:w="7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2932C0" w14:textId="77777777" w:rsidR="00701F8B" w:rsidRPr="00701F8B" w:rsidRDefault="00701F8B" w:rsidP="00701F8B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Glider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8CCF36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4,869.71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F60DD5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4,066.79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7D553C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7,220.48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3BA2C3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6,532.02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DFBCA6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394.60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5513C8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198.16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E4B393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1,383.25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C9F907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1,199.12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63473B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0.87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B05310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0.87</w:t>
            </w:r>
          </w:p>
        </w:tc>
      </w:tr>
      <w:tr w:rsidR="00701F8B" w:rsidRPr="00701F8B" w14:paraId="73E74EE5" w14:textId="77777777" w:rsidTr="00701F8B">
        <w:trPr>
          <w:trHeight w:val="300"/>
        </w:trPr>
        <w:tc>
          <w:tcPr>
            <w:tcW w:w="7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184DF9" w14:textId="77777777" w:rsidR="00701F8B" w:rsidRPr="00701F8B" w:rsidRDefault="00701F8B" w:rsidP="00701F8B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Hydrogen tank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740985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5,610.00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9E18C5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3,037.06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291528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2,755.31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1D8656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698.94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B74CD0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646.30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0A8A8D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117.28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720589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2,041.15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4B2917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1,362.50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744CC5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0.48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B1ED3E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0.35</w:t>
            </w:r>
          </w:p>
        </w:tc>
      </w:tr>
      <w:tr w:rsidR="00701F8B" w:rsidRPr="00701F8B" w14:paraId="0BD9101B" w14:textId="77777777" w:rsidTr="00701F8B">
        <w:trPr>
          <w:trHeight w:val="300"/>
        </w:trPr>
        <w:tc>
          <w:tcPr>
            <w:tcW w:w="7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CA8C46" w14:textId="77777777" w:rsidR="00701F8B" w:rsidRPr="00701F8B" w:rsidRDefault="00701F8B" w:rsidP="00701F8B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Hydrogen demand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740E40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5,754.97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53AFA1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3,203.95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856910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1,721.35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1C5FC9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1,483.61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9354BF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346.67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26FC1A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221.40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A24DAF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1,438.87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8AFD0E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1,280.80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1ACAB1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2.05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DEC283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1.66</w:t>
            </w:r>
          </w:p>
        </w:tc>
      </w:tr>
      <w:tr w:rsidR="00701F8B" w:rsidRPr="00701F8B" w14:paraId="26573E49" w14:textId="77777777" w:rsidTr="00701F8B">
        <w:trPr>
          <w:trHeight w:val="300"/>
        </w:trPr>
        <w:tc>
          <w:tcPr>
            <w:tcW w:w="7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4BA098" w14:textId="77777777" w:rsidR="00701F8B" w:rsidRPr="00701F8B" w:rsidRDefault="00701F8B" w:rsidP="00701F8B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Maintenance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5CB751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1,103.91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F17EF0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1,103.91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9F6EDE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666.54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6CFE89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666.54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6D96F9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202.26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45BA0D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202.26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FF7EA1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483.00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A9D4B5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483.00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520517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0.06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99F4F5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0.06</w:t>
            </w:r>
          </w:p>
        </w:tc>
      </w:tr>
      <w:tr w:rsidR="00701F8B" w:rsidRPr="00701F8B" w14:paraId="5D80304A" w14:textId="77777777" w:rsidTr="00701F8B">
        <w:trPr>
          <w:trHeight w:val="300"/>
        </w:trPr>
        <w:tc>
          <w:tcPr>
            <w:tcW w:w="7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FD43D8" w14:textId="77777777" w:rsidR="00701F8B" w:rsidRPr="00701F8B" w:rsidRDefault="00701F8B" w:rsidP="00701F8B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Transport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20A0B1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5.38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C17D72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5.38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F63B69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1.41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51D914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1.41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019500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0.43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BE1ECD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0.43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B09DC6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1.99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A1A612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1.99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6CE52B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0.00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A07A4A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0.00</w:t>
            </w:r>
          </w:p>
        </w:tc>
      </w:tr>
      <w:tr w:rsidR="00701F8B" w:rsidRPr="00701F8B" w14:paraId="49855F1B" w14:textId="77777777" w:rsidTr="00701F8B">
        <w:trPr>
          <w:trHeight w:val="300"/>
        </w:trPr>
        <w:tc>
          <w:tcPr>
            <w:tcW w:w="7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C964B2" w14:textId="77777777" w:rsidR="00701F8B" w:rsidRPr="00701F8B" w:rsidRDefault="00701F8B" w:rsidP="00701F8B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Disposal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28C406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540.03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F4FF55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540.03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F441F6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562.23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934B4A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562.23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BC3651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7.36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7C927F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7.36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0D0082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16.88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D94422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16.88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179C14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0.40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CB68EE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color w:val="000000"/>
                <w:sz w:val="22"/>
              </w:rPr>
              <w:t>0.40</w:t>
            </w:r>
          </w:p>
        </w:tc>
      </w:tr>
      <w:tr w:rsidR="00701F8B" w:rsidRPr="00701F8B" w14:paraId="44EE04E5" w14:textId="77777777" w:rsidTr="00701F8B">
        <w:trPr>
          <w:trHeight w:val="300"/>
        </w:trPr>
        <w:tc>
          <w:tcPr>
            <w:tcW w:w="79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C9E7730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Total</w:t>
            </w:r>
          </w:p>
        </w:tc>
        <w:tc>
          <w:tcPr>
            <w:tcW w:w="46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64F20E4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22,004.79</w:t>
            </w:r>
          </w:p>
        </w:tc>
        <w:tc>
          <w:tcPr>
            <w:tcW w:w="46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4AD8400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13,351.60</w:t>
            </w:r>
          </w:p>
        </w:tc>
        <w:tc>
          <w:tcPr>
            <w:tcW w:w="46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FADBE2E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22,683.85</w:t>
            </w:r>
          </w:p>
        </w:tc>
        <w:tc>
          <w:tcPr>
            <w:tcW w:w="46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765BDCF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15,563.89</w:t>
            </w:r>
          </w:p>
        </w:tc>
        <w:tc>
          <w:tcPr>
            <w:tcW w:w="42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52F7288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1,924.55</w:t>
            </w:r>
          </w:p>
        </w:tc>
        <w:tc>
          <w:tcPr>
            <w:tcW w:w="35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849BE6D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824.49</w:t>
            </w:r>
          </w:p>
        </w:tc>
        <w:tc>
          <w:tcPr>
            <w:tcW w:w="42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01B081A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6,224.86</w:t>
            </w:r>
          </w:p>
        </w:tc>
        <w:tc>
          <w:tcPr>
            <w:tcW w:w="42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812C99B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4,735.03</w:t>
            </w:r>
          </w:p>
        </w:tc>
        <w:tc>
          <w:tcPr>
            <w:tcW w:w="38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3CCF1F6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5.19</w:t>
            </w:r>
          </w:p>
        </w:tc>
        <w:tc>
          <w:tcPr>
            <w:tcW w:w="34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86B3C1C" w14:textId="77777777" w:rsidR="00701F8B" w:rsidRPr="00701F8B" w:rsidRDefault="00701F8B" w:rsidP="00701F8B">
            <w:pPr>
              <w:spacing w:afterLines="0"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701F8B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3.91</w:t>
            </w:r>
          </w:p>
        </w:tc>
      </w:tr>
    </w:tbl>
    <w:p w14:paraId="5333B8B9" w14:textId="77777777" w:rsidR="00701F8B" w:rsidRDefault="00701F8B">
      <w:pPr>
        <w:spacing w:afterLines="0" w:after="160" w:line="259" w:lineRule="auto"/>
        <w:jc w:val="left"/>
      </w:pPr>
    </w:p>
    <w:p w14:paraId="012455A4" w14:textId="2E1ABF90" w:rsidR="00E5522C" w:rsidRDefault="00E5522C">
      <w:pPr>
        <w:spacing w:afterLines="0" w:after="160" w:line="259" w:lineRule="auto"/>
        <w:jc w:val="left"/>
        <w:rPr>
          <w:b/>
          <w:bCs/>
          <w:szCs w:val="18"/>
        </w:rPr>
      </w:pPr>
      <w:r>
        <w:t xml:space="preserve">GWP: global warming potential; </w:t>
      </w:r>
      <w:proofErr w:type="spellStart"/>
      <w:r>
        <w:t>HTPinf</w:t>
      </w:r>
      <w:proofErr w:type="spellEnd"/>
      <w:r>
        <w:t xml:space="preserve">: human toxicity; IRP: ionizing radiation; FDP: fossil depletion; </w:t>
      </w:r>
      <w:proofErr w:type="spellStart"/>
      <w:r>
        <w:t>TETPinf</w:t>
      </w:r>
      <w:proofErr w:type="spellEnd"/>
      <w:r>
        <w:t>: terrestrial ecotoxicity</w:t>
      </w:r>
      <w:r>
        <w:br w:type="page"/>
      </w:r>
    </w:p>
    <w:p w14:paraId="69F62162" w14:textId="77777777" w:rsidR="00A55D11" w:rsidRPr="00D06850" w:rsidRDefault="00A55D11" w:rsidP="003F7095">
      <w:pPr>
        <w:pStyle w:val="Caption"/>
        <w:keepNext/>
        <w:spacing w:before="100" w:beforeAutospacing="1" w:afterLines="0" w:after="100" w:afterAutospacing="1"/>
        <w:rPr>
          <w:sz w:val="24"/>
        </w:rPr>
      </w:pPr>
      <w:r w:rsidRPr="00D06850">
        <w:rPr>
          <w:sz w:val="24"/>
        </w:rPr>
        <w:lastRenderedPageBreak/>
        <w:t xml:space="preserve">Table S </w:t>
      </w:r>
      <w:r w:rsidRPr="00D06850">
        <w:rPr>
          <w:sz w:val="24"/>
        </w:rPr>
        <w:fldChar w:fldCharType="begin"/>
      </w:r>
      <w:r w:rsidRPr="00D06850">
        <w:rPr>
          <w:sz w:val="24"/>
        </w:rPr>
        <w:instrText xml:space="preserve"> SEQ Table_S \* ARABIC </w:instrText>
      </w:r>
      <w:r w:rsidRPr="00D06850">
        <w:rPr>
          <w:sz w:val="24"/>
        </w:rPr>
        <w:fldChar w:fldCharType="separate"/>
      </w:r>
      <w:r w:rsidR="00E5522C">
        <w:rPr>
          <w:noProof/>
          <w:sz w:val="24"/>
        </w:rPr>
        <w:t>13</w:t>
      </w:r>
      <w:r w:rsidRPr="00D06850">
        <w:rPr>
          <w:sz w:val="24"/>
        </w:rPr>
        <w:fldChar w:fldCharType="end"/>
      </w:r>
      <w:r w:rsidRPr="00D06850">
        <w:rPr>
          <w:sz w:val="24"/>
        </w:rPr>
        <w:t xml:space="preserve"> </w:t>
      </w:r>
      <w:r w:rsidR="00E5522C">
        <w:rPr>
          <w:sz w:val="24"/>
        </w:rPr>
        <w:t>Life cycle inventory</w:t>
      </w:r>
      <w:r w:rsidRPr="00D06850">
        <w:rPr>
          <w:sz w:val="24"/>
        </w:rPr>
        <w:t xml:space="preserve"> for the </w:t>
      </w:r>
      <w:r w:rsidR="00E5522C">
        <w:rPr>
          <w:sz w:val="24"/>
        </w:rPr>
        <w:t>Fuel cell electric vehicle</w:t>
      </w:r>
      <w:r w:rsidRPr="00D06850">
        <w:rPr>
          <w:sz w:val="24"/>
        </w:rPr>
        <w:t xml:space="preserve"> assembly process</w:t>
      </w:r>
      <w:r w:rsidR="007B1756">
        <w:rPr>
          <w:sz w:val="24"/>
        </w:rPr>
        <w:t>. Current scenario</w:t>
      </w:r>
    </w:p>
    <w:tbl>
      <w:tblPr>
        <w:tblW w:w="5001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589"/>
        <w:gridCol w:w="3839"/>
        <w:gridCol w:w="311"/>
        <w:gridCol w:w="312"/>
        <w:gridCol w:w="5363"/>
        <w:gridCol w:w="309"/>
        <w:gridCol w:w="1093"/>
        <w:gridCol w:w="309"/>
        <w:gridCol w:w="819"/>
        <w:gridCol w:w="18"/>
      </w:tblGrid>
      <w:tr w:rsidR="00A55D11" w:rsidRPr="00D06850" w14:paraId="28983B53" w14:textId="77777777" w:rsidTr="00C52836">
        <w:trPr>
          <w:trHeight w:val="516"/>
        </w:trPr>
        <w:tc>
          <w:tcPr>
            <w:tcW w:w="16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6B9E45" w14:textId="77777777" w:rsidR="00A55D11" w:rsidRPr="00D06850" w:rsidRDefault="00A55D11" w:rsidP="00C52836">
            <w:pPr>
              <w:spacing w:afterLines="0" w:after="0" w:line="240" w:lineRule="auto"/>
              <w:jc w:val="left"/>
              <w:rPr>
                <w:rFonts w:ascii="Calibri" w:hAnsi="Calibri" w:cs="Calibri"/>
                <w:b/>
                <w:bCs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b/>
                <w:bCs/>
                <w:color w:val="000000"/>
                <w:sz w:val="22"/>
                <w:szCs w:val="24"/>
              </w:rPr>
              <w:t>Component</w:t>
            </w:r>
          </w:p>
        </w:tc>
        <w:tc>
          <w:tcPr>
            <w:tcW w:w="39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A39110" w14:textId="77777777" w:rsidR="00A55D11" w:rsidRPr="00D06850" w:rsidRDefault="00A55D11" w:rsidP="00C52836">
            <w:pPr>
              <w:spacing w:afterLines="0" w:after="0" w:line="240" w:lineRule="auto"/>
              <w:jc w:val="left"/>
              <w:rPr>
                <w:rFonts w:ascii="Calibri" w:hAnsi="Calibri" w:cs="Calibri"/>
                <w:b/>
                <w:bCs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b/>
                <w:bCs/>
                <w:color w:val="000000"/>
                <w:sz w:val="22"/>
                <w:szCs w:val="24"/>
              </w:rPr>
              <w:t xml:space="preserve">Input flow </w:t>
            </w:r>
          </w:p>
        </w:tc>
        <w:tc>
          <w:tcPr>
            <w:tcW w:w="6104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00DE0A" w14:textId="77777777" w:rsidR="00A55D11" w:rsidRPr="00D06850" w:rsidRDefault="00A55D11" w:rsidP="00C52836">
            <w:pPr>
              <w:spacing w:afterLines="0" w:after="0" w:line="240" w:lineRule="auto"/>
              <w:jc w:val="left"/>
              <w:rPr>
                <w:rFonts w:ascii="Calibri" w:hAnsi="Calibri" w:cs="Calibri"/>
                <w:b/>
                <w:bCs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b/>
                <w:bCs/>
                <w:color w:val="000000"/>
                <w:sz w:val="22"/>
                <w:szCs w:val="24"/>
              </w:rPr>
              <w:t>Default provider</w:t>
            </w:r>
          </w:p>
        </w:tc>
        <w:tc>
          <w:tcPr>
            <w:tcW w:w="142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530D90" w14:textId="77777777" w:rsidR="00A55D11" w:rsidRPr="00D06850" w:rsidRDefault="00A55D11" w:rsidP="00C52836">
            <w:pPr>
              <w:spacing w:afterLines="0" w:after="0" w:line="240" w:lineRule="auto"/>
              <w:jc w:val="right"/>
              <w:rPr>
                <w:rFonts w:ascii="Calibri" w:hAnsi="Calibri" w:cs="Calibri"/>
                <w:b/>
                <w:bCs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b/>
                <w:bCs/>
                <w:color w:val="000000"/>
                <w:sz w:val="22"/>
                <w:szCs w:val="24"/>
              </w:rPr>
              <w:t>Amount</w:t>
            </w:r>
          </w:p>
        </w:tc>
        <w:tc>
          <w:tcPr>
            <w:tcW w:w="1167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3BFE51" w14:textId="77777777" w:rsidR="00A55D11" w:rsidRPr="00D06850" w:rsidRDefault="00A55D11" w:rsidP="00C52836">
            <w:pPr>
              <w:spacing w:afterLines="0" w:after="0" w:line="240" w:lineRule="auto"/>
              <w:jc w:val="right"/>
              <w:rPr>
                <w:rFonts w:ascii="Calibri" w:hAnsi="Calibri" w:cs="Calibri"/>
                <w:b/>
                <w:bCs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b/>
                <w:bCs/>
                <w:color w:val="000000"/>
                <w:sz w:val="22"/>
                <w:szCs w:val="24"/>
              </w:rPr>
              <w:t>Units</w:t>
            </w:r>
          </w:p>
        </w:tc>
      </w:tr>
      <w:tr w:rsidR="00A55D11" w:rsidRPr="00D06850" w14:paraId="76A8039B" w14:textId="77777777" w:rsidTr="00C52836">
        <w:trPr>
          <w:trHeight w:val="300"/>
        </w:trPr>
        <w:tc>
          <w:tcPr>
            <w:tcW w:w="1621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28A715" w14:textId="77777777" w:rsidR="00A55D11" w:rsidRPr="00D06850" w:rsidRDefault="00A55D11" w:rsidP="00C52836">
            <w:pPr>
              <w:spacing w:afterLines="0" w:after="0" w:line="240" w:lineRule="auto"/>
              <w:jc w:val="lef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Hydrogen Tank</w:t>
            </w:r>
          </w:p>
        </w:tc>
        <w:tc>
          <w:tcPr>
            <w:tcW w:w="3915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9EB8DA" w14:textId="77777777" w:rsidR="00A55D11" w:rsidRPr="00D06850" w:rsidRDefault="00A55D11" w:rsidP="00C52836">
            <w:pPr>
              <w:spacing w:afterLines="0" w:after="0" w:line="240" w:lineRule="auto"/>
              <w:jc w:val="lef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>
              <w:rPr>
                <w:rFonts w:ascii="Calibri" w:hAnsi="Calibri" w:cs="Calibri"/>
                <w:color w:val="000000"/>
                <w:sz w:val="22"/>
                <w:szCs w:val="24"/>
              </w:rPr>
              <w:t xml:space="preserve">HY TANK Production </w:t>
            </w: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phase</w:t>
            </w:r>
          </w:p>
        </w:tc>
        <w:tc>
          <w:tcPr>
            <w:tcW w:w="6104" w:type="dxa"/>
            <w:gridSpan w:val="3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267682" w14:textId="77777777" w:rsidR="00A55D11" w:rsidRPr="00D06850" w:rsidRDefault="00A55D11" w:rsidP="00C52836">
            <w:pPr>
              <w:spacing w:afterLines="0" w:after="0" w:line="240" w:lineRule="auto"/>
              <w:jc w:val="lef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>
              <w:rPr>
                <w:rFonts w:ascii="Calibri" w:hAnsi="Calibri" w:cs="Calibri"/>
                <w:color w:val="000000"/>
                <w:sz w:val="22"/>
                <w:szCs w:val="24"/>
              </w:rPr>
              <w:t xml:space="preserve">Hydrogen Tank </w:t>
            </w: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Type</w:t>
            </w:r>
            <w:r>
              <w:rPr>
                <w:rFonts w:ascii="Calibri" w:hAnsi="Calibri" w:cs="Calibri"/>
                <w:color w:val="000000"/>
                <w:sz w:val="22"/>
                <w:szCs w:val="24"/>
              </w:rPr>
              <w:t xml:space="preserve"> </w:t>
            </w: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IV (102 kg)</w:t>
            </w:r>
          </w:p>
        </w:tc>
        <w:tc>
          <w:tcPr>
            <w:tcW w:w="1429" w:type="dxa"/>
            <w:gridSpan w:val="2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9D480C" w14:textId="25BD86A7" w:rsidR="00A55D11" w:rsidRPr="00D06850" w:rsidRDefault="00A55D11" w:rsidP="00701F8B">
            <w:pPr>
              <w:spacing w:afterLines="0"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1</w:t>
            </w:r>
            <w:r>
              <w:rPr>
                <w:rFonts w:ascii="Calibri" w:hAnsi="Calibri" w:cs="Calibri"/>
                <w:color w:val="000000"/>
                <w:sz w:val="22"/>
                <w:szCs w:val="24"/>
              </w:rPr>
              <w:t>.00</w:t>
            </w:r>
            <w:r w:rsidR="00701F8B">
              <w:rPr>
                <w:rFonts w:ascii="Calibri" w:hAnsi="Calibri" w:cs="Calibri"/>
                <w:color w:val="000000"/>
                <w:sz w:val="22"/>
                <w:szCs w:val="24"/>
              </w:rPr>
              <w:t>0</w:t>
            </w:r>
          </w:p>
        </w:tc>
        <w:tc>
          <w:tcPr>
            <w:tcW w:w="1167" w:type="dxa"/>
            <w:gridSpan w:val="3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E1C0A3" w14:textId="77777777" w:rsidR="00A55D11" w:rsidRPr="00D06850" w:rsidRDefault="00A55D11" w:rsidP="00C52836">
            <w:pPr>
              <w:spacing w:afterLines="0"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Item(s)</w:t>
            </w:r>
          </w:p>
        </w:tc>
      </w:tr>
      <w:tr w:rsidR="00A55D11" w:rsidRPr="00D06850" w14:paraId="7C829181" w14:textId="77777777" w:rsidTr="00C52836">
        <w:trPr>
          <w:trHeight w:val="300"/>
        </w:trPr>
        <w:tc>
          <w:tcPr>
            <w:tcW w:w="162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9F3BB5" w14:textId="77777777" w:rsidR="00A55D11" w:rsidRPr="00D06850" w:rsidRDefault="00A55D11" w:rsidP="00C52836">
            <w:pPr>
              <w:spacing w:afterLines="0" w:after="0" w:line="240" w:lineRule="auto"/>
              <w:rPr>
                <w:rFonts w:ascii="Calibri" w:hAnsi="Calibri" w:cs="Calibri"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Fuel cell stack</w:t>
            </w:r>
          </w:p>
        </w:tc>
        <w:tc>
          <w:tcPr>
            <w:tcW w:w="3915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C265E5" w14:textId="77777777" w:rsidR="00A55D11" w:rsidRPr="00D06850" w:rsidRDefault="00A55D11" w:rsidP="00C52836">
            <w:pPr>
              <w:spacing w:afterLines="0" w:after="0" w:line="240" w:lineRule="auto"/>
              <w:jc w:val="left"/>
              <w:rPr>
                <w:rFonts w:ascii="Calibri" w:hAnsi="Calibri" w:cs="Calibri"/>
                <w:color w:val="000000"/>
                <w:sz w:val="22"/>
                <w:szCs w:val="24"/>
              </w:rPr>
            </w:pPr>
            <w:proofErr w:type="spellStart"/>
            <w:r w:rsidRPr="00715249">
              <w:rPr>
                <w:rFonts w:ascii="Calibri" w:hAnsi="Calibri" w:cs="Calibri"/>
                <w:color w:val="000000"/>
                <w:sz w:val="22"/>
                <w:szCs w:val="24"/>
                <w:vertAlign w:val="superscript"/>
              </w:rPr>
              <w:t>a</w:t>
            </w: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FC</w:t>
            </w:r>
            <w:proofErr w:type="spellEnd"/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 xml:space="preserve"> </w:t>
            </w:r>
            <w:proofErr w:type="spellStart"/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Miotty</w:t>
            </w:r>
            <w:proofErr w:type="spellEnd"/>
          </w:p>
        </w:tc>
        <w:tc>
          <w:tcPr>
            <w:tcW w:w="6104" w:type="dxa"/>
            <w:gridSpan w:val="3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CBE58C" w14:textId="77777777" w:rsidR="00A55D11" w:rsidRPr="00D06850" w:rsidRDefault="00A55D11" w:rsidP="00C52836">
            <w:pPr>
              <w:spacing w:afterLines="0" w:after="0" w:line="240" w:lineRule="auto"/>
              <w:jc w:val="lef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 xml:space="preserve">FC </w:t>
            </w:r>
            <w:proofErr w:type="spellStart"/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Miotty</w:t>
            </w:r>
            <w:proofErr w:type="spellEnd"/>
          </w:p>
        </w:tc>
        <w:tc>
          <w:tcPr>
            <w:tcW w:w="1429" w:type="dxa"/>
            <w:gridSpan w:val="2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320028" w14:textId="0AAB44D2" w:rsidR="00A55D11" w:rsidRPr="00D06850" w:rsidRDefault="00A55D11" w:rsidP="00C52836">
            <w:pPr>
              <w:spacing w:afterLines="0"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1.25</w:t>
            </w:r>
            <w:r w:rsidR="00701F8B">
              <w:rPr>
                <w:rFonts w:ascii="Calibri" w:hAnsi="Calibri" w:cs="Calibri"/>
                <w:color w:val="000000"/>
                <w:sz w:val="22"/>
                <w:szCs w:val="24"/>
              </w:rPr>
              <w:t>0</w:t>
            </w:r>
          </w:p>
        </w:tc>
        <w:tc>
          <w:tcPr>
            <w:tcW w:w="1167" w:type="dxa"/>
            <w:gridSpan w:val="3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3CBF44" w14:textId="322D3086" w:rsidR="00A55D11" w:rsidRPr="00D06850" w:rsidRDefault="00A55D11" w:rsidP="00C52836">
            <w:pPr>
              <w:spacing w:afterLines="0"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Item(s)</w:t>
            </w:r>
          </w:p>
        </w:tc>
      </w:tr>
      <w:tr w:rsidR="00A55D11" w:rsidRPr="00D06850" w14:paraId="10B70F3D" w14:textId="77777777" w:rsidTr="00C52836">
        <w:trPr>
          <w:trHeight w:val="510"/>
        </w:trPr>
        <w:tc>
          <w:tcPr>
            <w:tcW w:w="162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15012B" w14:textId="77777777" w:rsidR="00A55D11" w:rsidRPr="00D06850" w:rsidRDefault="00A55D11" w:rsidP="00C52836">
            <w:pPr>
              <w:spacing w:afterLines="0" w:after="0" w:line="240" w:lineRule="auto"/>
              <w:rPr>
                <w:rFonts w:ascii="Calibri" w:hAnsi="Calibri" w:cs="Calibri"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Glider</w:t>
            </w:r>
          </w:p>
        </w:tc>
        <w:tc>
          <w:tcPr>
            <w:tcW w:w="3915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DA997A" w14:textId="77777777" w:rsidR="00A55D11" w:rsidRPr="00D06850" w:rsidRDefault="00A55D11" w:rsidP="00C52836">
            <w:pPr>
              <w:spacing w:afterLines="0" w:after="0" w:line="240" w:lineRule="auto"/>
              <w:jc w:val="lef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>
              <w:rPr>
                <w:rFonts w:ascii="Calibri" w:hAnsi="Calibri" w:cs="Calibri"/>
                <w:color w:val="000000"/>
                <w:sz w:val="22"/>
                <w:szCs w:val="24"/>
              </w:rPr>
              <w:t>G</w:t>
            </w: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lider, passenger car</w:t>
            </w:r>
          </w:p>
        </w:tc>
        <w:tc>
          <w:tcPr>
            <w:tcW w:w="6104" w:type="dxa"/>
            <w:gridSpan w:val="3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3EA268" w14:textId="77777777" w:rsidR="00A55D11" w:rsidRPr="00D06850" w:rsidRDefault="00A55D11" w:rsidP="00C52836">
            <w:pPr>
              <w:spacing w:afterLines="0" w:after="0" w:line="240" w:lineRule="auto"/>
              <w:jc w:val="lef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>
              <w:rPr>
                <w:rFonts w:ascii="Calibri" w:hAnsi="Calibri" w:cs="Calibri"/>
                <w:color w:val="000000"/>
                <w:sz w:val="22"/>
                <w:szCs w:val="24"/>
              </w:rPr>
              <w:t>M</w:t>
            </w: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arket for glider, passenger car | cut-off, U - GLO</w:t>
            </w:r>
          </w:p>
        </w:tc>
        <w:tc>
          <w:tcPr>
            <w:tcW w:w="1429" w:type="dxa"/>
            <w:gridSpan w:val="2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E93564" w14:textId="677BF258" w:rsidR="00A55D11" w:rsidRPr="00D06850" w:rsidRDefault="00A55D11" w:rsidP="00C52836">
            <w:pPr>
              <w:spacing w:afterLines="0"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800</w:t>
            </w:r>
            <w:r>
              <w:rPr>
                <w:rFonts w:ascii="Calibri" w:hAnsi="Calibri" w:cs="Calibri"/>
                <w:color w:val="000000"/>
                <w:sz w:val="22"/>
                <w:szCs w:val="24"/>
              </w:rPr>
              <w:t>.0</w:t>
            </w:r>
            <w:r w:rsidR="00701F8B">
              <w:rPr>
                <w:rFonts w:ascii="Calibri" w:hAnsi="Calibri" w:cs="Calibri"/>
                <w:color w:val="000000"/>
                <w:sz w:val="22"/>
                <w:szCs w:val="24"/>
              </w:rPr>
              <w:t>0</w:t>
            </w:r>
            <w:r>
              <w:rPr>
                <w:rFonts w:ascii="Calibri" w:hAnsi="Calibri" w:cs="Calibri"/>
                <w:color w:val="000000"/>
                <w:sz w:val="22"/>
                <w:szCs w:val="24"/>
              </w:rPr>
              <w:t>0</w:t>
            </w:r>
          </w:p>
        </w:tc>
        <w:tc>
          <w:tcPr>
            <w:tcW w:w="1167" w:type="dxa"/>
            <w:gridSpan w:val="3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B20D59" w14:textId="77777777" w:rsidR="00A55D11" w:rsidRPr="00D06850" w:rsidRDefault="00A55D11" w:rsidP="00C52836">
            <w:pPr>
              <w:spacing w:afterLines="0"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kg</w:t>
            </w:r>
          </w:p>
        </w:tc>
      </w:tr>
      <w:tr w:rsidR="00A55D11" w:rsidRPr="00D06850" w14:paraId="24931EEA" w14:textId="77777777" w:rsidTr="00701F8B">
        <w:trPr>
          <w:trHeight w:val="510"/>
        </w:trPr>
        <w:tc>
          <w:tcPr>
            <w:tcW w:w="162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D04D08" w14:textId="77777777" w:rsidR="00A55D11" w:rsidRPr="00D06850" w:rsidRDefault="003B7A59" w:rsidP="00C52836">
            <w:pPr>
              <w:spacing w:afterLines="0" w:after="0" w:line="240" w:lineRule="auto"/>
              <w:rPr>
                <w:rFonts w:ascii="Calibri" w:hAnsi="Calibri" w:cs="Calibri"/>
                <w:color w:val="000000"/>
                <w:sz w:val="22"/>
                <w:szCs w:val="24"/>
              </w:rPr>
            </w:pPr>
            <w:hyperlink r:id="rId16" w:anchor="RANGE!A1" w:history="1">
              <w:r w:rsidR="00A55D11" w:rsidRPr="00D06850">
                <w:rPr>
                  <w:rStyle w:val="Hyperlink"/>
                  <w:rFonts w:ascii="Calibri" w:hAnsi="Calibri" w:cs="Calibri"/>
                  <w:color w:val="000000"/>
                  <w:sz w:val="22"/>
                  <w:szCs w:val="24"/>
                  <w:u w:val="none"/>
                </w:rPr>
                <w:t>Battery</w:t>
              </w:r>
            </w:hyperlink>
          </w:p>
        </w:tc>
        <w:tc>
          <w:tcPr>
            <w:tcW w:w="3915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281CC0" w14:textId="77777777" w:rsidR="00A55D11" w:rsidRPr="00D06850" w:rsidRDefault="00A55D11" w:rsidP="00C52836">
            <w:pPr>
              <w:spacing w:afterLines="0" w:after="0" w:line="240" w:lineRule="auto"/>
              <w:jc w:val="lef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Li-Ion Battery Pack, LFP-</w:t>
            </w:r>
            <w:proofErr w:type="spellStart"/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TiO</w:t>
            </w:r>
            <w:proofErr w:type="spellEnd"/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 xml:space="preserve"> (Bauer)</w:t>
            </w:r>
          </w:p>
        </w:tc>
        <w:tc>
          <w:tcPr>
            <w:tcW w:w="6104" w:type="dxa"/>
            <w:gridSpan w:val="3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E3BA5B" w14:textId="77777777" w:rsidR="00A55D11" w:rsidRPr="00D06850" w:rsidRDefault="00A55D11" w:rsidP="00C52836">
            <w:pPr>
              <w:spacing w:afterLines="0" w:after="0" w:line="240" w:lineRule="auto"/>
              <w:jc w:val="lef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Li-Ion Battery Pack production, LFP-</w:t>
            </w:r>
            <w:proofErr w:type="spellStart"/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TiO</w:t>
            </w:r>
            <w:proofErr w:type="spellEnd"/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, modular (Bauer)</w:t>
            </w:r>
          </w:p>
        </w:tc>
        <w:tc>
          <w:tcPr>
            <w:tcW w:w="1429" w:type="dxa"/>
            <w:gridSpan w:val="2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710F45" w14:textId="170C4553" w:rsidR="00A55D11" w:rsidRPr="00701F8B" w:rsidRDefault="00CA5A6A" w:rsidP="00C52836">
            <w:pPr>
              <w:spacing w:afterLines="0"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 w:rsidRPr="00701F8B">
              <w:rPr>
                <w:rFonts w:ascii="Calibri" w:hAnsi="Calibri" w:cs="Calibri"/>
                <w:color w:val="000000"/>
                <w:sz w:val="22"/>
                <w:szCs w:val="24"/>
              </w:rPr>
              <w:t>16.888</w:t>
            </w:r>
          </w:p>
        </w:tc>
        <w:tc>
          <w:tcPr>
            <w:tcW w:w="1167" w:type="dxa"/>
            <w:gridSpan w:val="3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63BE95" w14:textId="77777777" w:rsidR="00A55D11" w:rsidRPr="00701F8B" w:rsidRDefault="00A55D11" w:rsidP="00C52836">
            <w:pPr>
              <w:spacing w:afterLines="0"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 w:rsidRPr="00701F8B">
              <w:rPr>
                <w:rFonts w:ascii="Calibri" w:hAnsi="Calibri" w:cs="Calibri"/>
                <w:color w:val="000000"/>
                <w:sz w:val="22"/>
                <w:szCs w:val="24"/>
              </w:rPr>
              <w:t>kg</w:t>
            </w:r>
          </w:p>
        </w:tc>
      </w:tr>
      <w:tr w:rsidR="00A55D11" w:rsidRPr="00D06850" w14:paraId="5E7DB00F" w14:textId="77777777" w:rsidTr="00C52836">
        <w:trPr>
          <w:trHeight w:val="300"/>
        </w:trPr>
        <w:tc>
          <w:tcPr>
            <w:tcW w:w="1621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15C71B" w14:textId="77777777" w:rsidR="00A55D11" w:rsidRPr="00D06850" w:rsidRDefault="003B7A59" w:rsidP="00C52836">
            <w:pPr>
              <w:spacing w:afterLines="0" w:after="0" w:line="240" w:lineRule="auto"/>
              <w:rPr>
                <w:rFonts w:ascii="Calibri" w:hAnsi="Calibri" w:cs="Calibri"/>
                <w:color w:val="000000"/>
                <w:sz w:val="22"/>
                <w:szCs w:val="24"/>
              </w:rPr>
            </w:pPr>
            <w:hyperlink r:id="rId17" w:anchor="RANGE!A1" w:history="1">
              <w:r w:rsidR="00A55D11" w:rsidRPr="00D06850">
                <w:rPr>
                  <w:rStyle w:val="Hyperlink"/>
                  <w:rFonts w:ascii="Calibri" w:hAnsi="Calibri" w:cs="Calibri"/>
                  <w:color w:val="000000"/>
                  <w:sz w:val="22"/>
                  <w:szCs w:val="24"/>
                  <w:u w:val="none"/>
                </w:rPr>
                <w:t>Electric motor</w:t>
              </w:r>
            </w:hyperlink>
          </w:p>
        </w:tc>
        <w:tc>
          <w:tcPr>
            <w:tcW w:w="3915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843751" w14:textId="77777777" w:rsidR="00A55D11" w:rsidRPr="00D06850" w:rsidRDefault="00A55D11" w:rsidP="00C52836">
            <w:pPr>
              <w:spacing w:afterLines="0" w:after="0" w:line="240" w:lineRule="auto"/>
              <w:jc w:val="lef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>
              <w:rPr>
                <w:rFonts w:ascii="Calibri" w:hAnsi="Calibri" w:cs="Calibri"/>
                <w:color w:val="000000"/>
                <w:sz w:val="22"/>
                <w:szCs w:val="24"/>
              </w:rPr>
              <w:t>E</w:t>
            </w: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lectric motor, electric passenger car</w:t>
            </w:r>
          </w:p>
        </w:tc>
        <w:tc>
          <w:tcPr>
            <w:tcW w:w="6104" w:type="dxa"/>
            <w:gridSpan w:val="3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4AF677" w14:textId="77777777" w:rsidR="00A55D11" w:rsidRPr="00D06850" w:rsidRDefault="00A55D11" w:rsidP="00C52836">
            <w:pPr>
              <w:spacing w:afterLines="0" w:after="0" w:line="240" w:lineRule="auto"/>
              <w:jc w:val="lef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>
              <w:rPr>
                <w:rFonts w:ascii="Calibri" w:hAnsi="Calibri" w:cs="Calibri"/>
                <w:color w:val="000000"/>
                <w:sz w:val="22"/>
                <w:szCs w:val="24"/>
              </w:rPr>
              <w:t>M</w:t>
            </w: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arket for electricity, low voltage, U - DE</w:t>
            </w:r>
          </w:p>
        </w:tc>
        <w:tc>
          <w:tcPr>
            <w:tcW w:w="1429" w:type="dxa"/>
            <w:gridSpan w:val="2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DE1D7B" w14:textId="72E36CB6" w:rsidR="00A55D11" w:rsidRPr="00D06850" w:rsidRDefault="00A55D11" w:rsidP="00C52836">
            <w:pPr>
              <w:spacing w:afterLines="0"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53</w:t>
            </w:r>
            <w:r>
              <w:rPr>
                <w:rFonts w:ascii="Calibri" w:hAnsi="Calibri" w:cs="Calibri"/>
                <w:color w:val="000000"/>
                <w:sz w:val="22"/>
                <w:szCs w:val="24"/>
              </w:rPr>
              <w:t>.</w:t>
            </w:r>
            <w:r w:rsidR="00701F8B">
              <w:rPr>
                <w:rFonts w:ascii="Calibri" w:hAnsi="Calibri" w:cs="Calibri"/>
                <w:color w:val="000000"/>
                <w:sz w:val="22"/>
                <w:szCs w:val="24"/>
              </w:rPr>
              <w:t>0</w:t>
            </w:r>
            <w:r>
              <w:rPr>
                <w:rFonts w:ascii="Calibri" w:hAnsi="Calibri" w:cs="Calibri"/>
                <w:color w:val="000000"/>
                <w:sz w:val="22"/>
                <w:szCs w:val="24"/>
              </w:rPr>
              <w:t>00</w:t>
            </w:r>
          </w:p>
        </w:tc>
        <w:tc>
          <w:tcPr>
            <w:tcW w:w="1167" w:type="dxa"/>
            <w:gridSpan w:val="3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1DC0E4" w14:textId="77777777" w:rsidR="00A55D11" w:rsidRPr="00701F8B" w:rsidRDefault="00A55D11" w:rsidP="00C52836">
            <w:pPr>
              <w:spacing w:afterLines="0"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 w:rsidRPr="00701F8B">
              <w:rPr>
                <w:rFonts w:ascii="Calibri" w:hAnsi="Calibri" w:cs="Calibri"/>
                <w:color w:val="000000"/>
                <w:sz w:val="22"/>
                <w:szCs w:val="24"/>
              </w:rPr>
              <w:t>kg</w:t>
            </w:r>
          </w:p>
        </w:tc>
      </w:tr>
      <w:tr w:rsidR="00A55D11" w:rsidRPr="00D06850" w14:paraId="3DB9435D" w14:textId="77777777" w:rsidTr="00C52836">
        <w:trPr>
          <w:trHeight w:val="510"/>
        </w:trPr>
        <w:tc>
          <w:tcPr>
            <w:tcW w:w="16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D8295C" w14:textId="77777777" w:rsidR="00A55D11" w:rsidRPr="00D06850" w:rsidRDefault="00A55D11" w:rsidP="00C52836">
            <w:pPr>
              <w:spacing w:afterLines="0" w:after="0" w:line="240" w:lineRule="auto"/>
              <w:rPr>
                <w:rFonts w:ascii="Calibri" w:hAnsi="Calibri" w:cs="Calibri"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Transport</w:t>
            </w:r>
          </w:p>
        </w:tc>
        <w:tc>
          <w:tcPr>
            <w:tcW w:w="391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B77633" w14:textId="77777777" w:rsidR="00A55D11" w:rsidRPr="00D06850" w:rsidRDefault="00A55D11" w:rsidP="00C52836">
            <w:pPr>
              <w:spacing w:afterLines="0" w:after="0" w:line="240" w:lineRule="auto"/>
              <w:jc w:val="lef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transport, freight, lorry 3.5-7.5 metric ton, EURO5</w:t>
            </w:r>
          </w:p>
        </w:tc>
        <w:tc>
          <w:tcPr>
            <w:tcW w:w="6104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3E832F" w14:textId="77777777" w:rsidR="00A55D11" w:rsidRPr="00D06850" w:rsidRDefault="00A55D11" w:rsidP="00C52836">
            <w:pPr>
              <w:spacing w:afterLines="0" w:after="0" w:line="240" w:lineRule="auto"/>
              <w:jc w:val="lef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>
              <w:rPr>
                <w:rFonts w:ascii="Calibri" w:hAnsi="Calibri" w:cs="Calibri"/>
                <w:color w:val="000000"/>
                <w:sz w:val="22"/>
                <w:szCs w:val="24"/>
              </w:rPr>
              <w:t>T</w:t>
            </w: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ransport, freight, lorry 3.5-7.5 metric ton, EURO5  | cut-off, U - RER</w:t>
            </w:r>
          </w:p>
        </w:tc>
        <w:tc>
          <w:tcPr>
            <w:tcW w:w="142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3B50E8" w14:textId="19CE7D3A" w:rsidR="00A55D11" w:rsidRPr="00D06850" w:rsidRDefault="00A55D11" w:rsidP="00C52836">
            <w:pPr>
              <w:spacing w:afterLines="0"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10.6</w:t>
            </w:r>
            <w:r w:rsidR="00701F8B">
              <w:rPr>
                <w:rFonts w:ascii="Calibri" w:hAnsi="Calibri" w:cs="Calibri"/>
                <w:color w:val="000000"/>
                <w:sz w:val="22"/>
                <w:szCs w:val="24"/>
              </w:rPr>
              <w:t>0</w:t>
            </w:r>
            <w:r>
              <w:rPr>
                <w:rFonts w:ascii="Calibri" w:hAnsi="Calibri" w:cs="Calibri"/>
                <w:color w:val="000000"/>
                <w:sz w:val="22"/>
                <w:szCs w:val="24"/>
              </w:rPr>
              <w:t>0</w:t>
            </w:r>
          </w:p>
        </w:tc>
        <w:tc>
          <w:tcPr>
            <w:tcW w:w="1167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9B9BEB" w14:textId="77777777" w:rsidR="00A55D11" w:rsidRPr="00D06850" w:rsidRDefault="00A55D11" w:rsidP="00C52836">
            <w:pPr>
              <w:spacing w:afterLines="0"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t*km</w:t>
            </w:r>
          </w:p>
        </w:tc>
      </w:tr>
      <w:tr w:rsidR="00A55D11" w:rsidRPr="00D06850" w14:paraId="3AF2520E" w14:textId="77777777" w:rsidTr="00C52836">
        <w:trPr>
          <w:trHeight w:val="510"/>
        </w:trPr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5A1B15" w14:textId="77777777" w:rsidR="00A55D11" w:rsidRPr="00D06850" w:rsidRDefault="00A55D11" w:rsidP="00C52836">
            <w:pPr>
              <w:spacing w:afterLines="0" w:after="0" w:line="240" w:lineRule="auto"/>
              <w:rPr>
                <w:rFonts w:ascii="Calibri" w:hAnsi="Calibri" w:cs="Calibri"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Electricity</w:t>
            </w:r>
          </w:p>
        </w:tc>
        <w:tc>
          <w:tcPr>
            <w:tcW w:w="391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CDB55E" w14:textId="77777777" w:rsidR="00A55D11" w:rsidRPr="00D06850" w:rsidRDefault="00A55D11" w:rsidP="00C52836">
            <w:pPr>
              <w:spacing w:afterLines="0" w:after="0" w:line="240" w:lineRule="auto"/>
              <w:jc w:val="lef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electricity, low voltage</w:t>
            </w:r>
          </w:p>
        </w:tc>
        <w:tc>
          <w:tcPr>
            <w:tcW w:w="610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B3AE97" w14:textId="77777777" w:rsidR="00A55D11" w:rsidRPr="00D06850" w:rsidRDefault="00A55D11" w:rsidP="00C52836">
            <w:pPr>
              <w:spacing w:afterLines="0" w:after="0" w:line="240" w:lineRule="auto"/>
              <w:jc w:val="lef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>
              <w:rPr>
                <w:rFonts w:ascii="Calibri" w:hAnsi="Calibri" w:cs="Calibri"/>
                <w:color w:val="000000"/>
                <w:sz w:val="22"/>
                <w:szCs w:val="24"/>
              </w:rPr>
              <w:t>M</w:t>
            </w: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arket for electricity, low voltage| cut-off, U - DE</w:t>
            </w:r>
          </w:p>
        </w:tc>
        <w:tc>
          <w:tcPr>
            <w:tcW w:w="14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3DAFB8" w14:textId="21A6DE55" w:rsidR="00A55D11" w:rsidRPr="00D06850" w:rsidRDefault="00A55D11" w:rsidP="00C52836">
            <w:pPr>
              <w:spacing w:afterLines="0"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700</w:t>
            </w:r>
            <w:r>
              <w:rPr>
                <w:rFonts w:ascii="Calibri" w:hAnsi="Calibri" w:cs="Calibri"/>
                <w:color w:val="000000"/>
                <w:sz w:val="22"/>
                <w:szCs w:val="24"/>
              </w:rPr>
              <w:t>.0</w:t>
            </w:r>
            <w:r w:rsidR="00701F8B">
              <w:rPr>
                <w:rFonts w:ascii="Calibri" w:hAnsi="Calibri" w:cs="Calibri"/>
                <w:color w:val="000000"/>
                <w:sz w:val="22"/>
                <w:szCs w:val="24"/>
              </w:rPr>
              <w:t>0</w:t>
            </w:r>
            <w:r>
              <w:rPr>
                <w:rFonts w:ascii="Calibri" w:hAnsi="Calibri" w:cs="Calibri"/>
                <w:color w:val="000000"/>
                <w:sz w:val="22"/>
                <w:szCs w:val="24"/>
              </w:rPr>
              <w:t>0</w:t>
            </w:r>
          </w:p>
        </w:tc>
        <w:tc>
          <w:tcPr>
            <w:tcW w:w="116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8B1004" w14:textId="77777777" w:rsidR="00A55D11" w:rsidRPr="00D06850" w:rsidRDefault="00A55D11" w:rsidP="00C52836">
            <w:pPr>
              <w:spacing w:afterLines="0" w:after="0" w:line="240" w:lineRule="auto"/>
              <w:jc w:val="righ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kWh</w:t>
            </w:r>
          </w:p>
        </w:tc>
      </w:tr>
      <w:tr w:rsidR="00A55D11" w:rsidRPr="00825815" w14:paraId="3F2281B3" w14:textId="77777777" w:rsidTr="00C52836">
        <w:trPr>
          <w:gridAfter w:val="1"/>
          <w:wAfter w:w="17" w:type="dxa"/>
          <w:trHeight w:val="510"/>
        </w:trPr>
        <w:tc>
          <w:tcPr>
            <w:tcW w:w="16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D42AC70" w14:textId="77777777" w:rsidR="00A55D11" w:rsidRPr="00825815" w:rsidRDefault="00A55D11" w:rsidP="00C52836">
            <w:pPr>
              <w:spacing w:afterLines="0" w:after="0" w:line="240" w:lineRule="auto"/>
              <w:jc w:val="left"/>
              <w:rPr>
                <w:rFonts w:cstheme="minorHAnsi"/>
                <w:b/>
                <w:color w:val="000000"/>
                <w:sz w:val="22"/>
              </w:rPr>
            </w:pPr>
          </w:p>
        </w:tc>
        <w:tc>
          <w:tcPr>
            <w:tcW w:w="455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1DE3E3A" w14:textId="77777777" w:rsidR="00A55D11" w:rsidRPr="00825815" w:rsidRDefault="00A55D11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2"/>
              </w:rPr>
            </w:pPr>
            <w:r w:rsidRPr="00825815">
              <w:rPr>
                <w:rFonts w:cstheme="minorHAnsi"/>
                <w:b/>
                <w:bCs/>
                <w:color w:val="000000"/>
                <w:sz w:val="22"/>
              </w:rPr>
              <w:t>Output flow</w:t>
            </w:r>
          </w:p>
        </w:tc>
        <w:tc>
          <w:tcPr>
            <w:tcW w:w="578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605DC29" w14:textId="77777777" w:rsidR="00A55D11" w:rsidRPr="00825815" w:rsidRDefault="00A55D11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142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9DBE75D" w14:textId="77777777" w:rsidR="00A55D11" w:rsidRPr="00825815" w:rsidRDefault="00A55D11" w:rsidP="00C52836">
            <w:pPr>
              <w:spacing w:afterLines="0" w:after="0" w:line="240" w:lineRule="auto"/>
              <w:jc w:val="righ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8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447BCCB" w14:textId="77777777" w:rsidR="00A55D11" w:rsidRPr="00825815" w:rsidRDefault="00A55D11" w:rsidP="00C52836">
            <w:pPr>
              <w:spacing w:afterLines="0" w:after="0" w:line="240" w:lineRule="auto"/>
              <w:jc w:val="right"/>
              <w:rPr>
                <w:rFonts w:cstheme="minorHAnsi"/>
                <w:color w:val="000000"/>
                <w:sz w:val="22"/>
              </w:rPr>
            </w:pPr>
          </w:p>
        </w:tc>
      </w:tr>
      <w:tr w:rsidR="00A55D11" w:rsidRPr="00825815" w14:paraId="2A3BFF27" w14:textId="77777777" w:rsidTr="00C52836">
        <w:trPr>
          <w:trHeight w:val="510"/>
        </w:trPr>
        <w:tc>
          <w:tcPr>
            <w:tcW w:w="16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9D69495" w14:textId="77777777" w:rsidR="00A55D11" w:rsidRPr="00825815" w:rsidRDefault="00A55D11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2"/>
              </w:rPr>
            </w:pPr>
            <w:r w:rsidRPr="00825815">
              <w:rPr>
                <w:rFonts w:cstheme="minorHAnsi"/>
                <w:color w:val="000000"/>
                <w:sz w:val="22"/>
              </w:rPr>
              <w:t>Fuel cell electric vehicle</w:t>
            </w:r>
          </w:p>
        </w:tc>
        <w:tc>
          <w:tcPr>
            <w:tcW w:w="423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80EE8D4" w14:textId="77777777" w:rsidR="00A55D11" w:rsidRPr="00825815" w:rsidRDefault="00A55D11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2"/>
              </w:rPr>
            </w:pPr>
            <w:r w:rsidRPr="00825815">
              <w:rPr>
                <w:rFonts w:cstheme="minorHAnsi"/>
                <w:color w:val="000000"/>
                <w:sz w:val="22"/>
              </w:rPr>
              <w:t>Assembly Fuel cell electric vehicle</w:t>
            </w:r>
          </w:p>
        </w:tc>
        <w:tc>
          <w:tcPr>
            <w:tcW w:w="578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F06D88B" w14:textId="77777777" w:rsidR="00A55D11" w:rsidRPr="00825815" w:rsidRDefault="00A55D11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2"/>
              </w:rPr>
            </w:pPr>
            <w:r w:rsidRPr="00825815">
              <w:rPr>
                <w:rFonts w:cstheme="minorHAnsi"/>
                <w:color w:val="000000"/>
                <w:sz w:val="22"/>
              </w:rPr>
              <w:t xml:space="preserve">Assembly </w:t>
            </w:r>
            <w:proofErr w:type="spellStart"/>
            <w:r w:rsidRPr="00825815">
              <w:rPr>
                <w:rFonts w:cstheme="minorHAnsi"/>
                <w:color w:val="000000"/>
                <w:sz w:val="22"/>
              </w:rPr>
              <w:t>FCEV</w:t>
            </w:r>
            <w:r w:rsidRPr="00825815">
              <w:rPr>
                <w:rFonts w:cstheme="minorHAnsi"/>
                <w:color w:val="000000"/>
                <w:sz w:val="22"/>
                <w:vertAlign w:val="superscript"/>
              </w:rPr>
              <w:t>b</w:t>
            </w:r>
            <w:proofErr w:type="spellEnd"/>
          </w:p>
        </w:tc>
        <w:tc>
          <w:tcPr>
            <w:tcW w:w="142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4AE29EF" w14:textId="19AC2891" w:rsidR="00A55D11" w:rsidRPr="00825815" w:rsidRDefault="00A55D11" w:rsidP="00C52836">
            <w:pPr>
              <w:spacing w:afterLines="0" w:after="0" w:line="240" w:lineRule="auto"/>
              <w:jc w:val="right"/>
              <w:rPr>
                <w:rFonts w:cstheme="minorHAnsi"/>
                <w:color w:val="000000"/>
                <w:sz w:val="22"/>
              </w:rPr>
            </w:pPr>
            <w:r w:rsidRPr="00825815">
              <w:rPr>
                <w:rFonts w:cstheme="minorHAnsi"/>
                <w:color w:val="000000"/>
                <w:sz w:val="22"/>
              </w:rPr>
              <w:t>1</w:t>
            </w:r>
            <w:r>
              <w:rPr>
                <w:rFonts w:cstheme="minorHAnsi"/>
                <w:color w:val="000000"/>
                <w:sz w:val="22"/>
              </w:rPr>
              <w:t>.0</w:t>
            </w:r>
            <w:r w:rsidR="00701F8B">
              <w:rPr>
                <w:rFonts w:cstheme="minorHAnsi"/>
                <w:color w:val="000000"/>
                <w:sz w:val="22"/>
              </w:rPr>
              <w:t>0</w:t>
            </w:r>
            <w:r>
              <w:rPr>
                <w:rFonts w:cstheme="minorHAnsi"/>
                <w:color w:val="000000"/>
                <w:sz w:val="22"/>
              </w:rPr>
              <w:t>0</w:t>
            </w:r>
          </w:p>
        </w:tc>
        <w:tc>
          <w:tcPr>
            <w:tcW w:w="1167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88B7CB5" w14:textId="77777777" w:rsidR="00A55D11" w:rsidRPr="00825815" w:rsidRDefault="00A55D11" w:rsidP="00C52836">
            <w:pPr>
              <w:spacing w:afterLines="0" w:after="0" w:line="240" w:lineRule="auto"/>
              <w:jc w:val="right"/>
              <w:rPr>
                <w:rFonts w:cstheme="minorHAnsi"/>
                <w:color w:val="000000"/>
                <w:sz w:val="22"/>
              </w:rPr>
            </w:pPr>
            <w:r w:rsidRPr="00825815">
              <w:rPr>
                <w:rFonts w:cstheme="minorHAnsi"/>
                <w:color w:val="000000"/>
                <w:sz w:val="22"/>
              </w:rPr>
              <w:t>Item(s)</w:t>
            </w:r>
          </w:p>
        </w:tc>
      </w:tr>
    </w:tbl>
    <w:p w14:paraId="5AB83503" w14:textId="77777777" w:rsidR="00A55D11" w:rsidRPr="00A55D11" w:rsidRDefault="00A55D11" w:rsidP="00A55D11">
      <w:pPr>
        <w:spacing w:after="480"/>
        <w:jc w:val="right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  <w:vertAlign w:val="superscript"/>
        </w:rPr>
        <w:t>a</w:t>
      </w:r>
      <w:r w:rsidRPr="00715249">
        <w:rPr>
          <w:sz w:val="20"/>
          <w:szCs w:val="20"/>
        </w:rPr>
        <w:t>FC</w:t>
      </w:r>
      <w:proofErr w:type="spellEnd"/>
      <w:proofErr w:type="gramEnd"/>
      <w:r w:rsidRPr="00715249">
        <w:rPr>
          <w:sz w:val="20"/>
          <w:szCs w:val="20"/>
        </w:rPr>
        <w:t>: fuel cell;</w:t>
      </w:r>
      <w:r>
        <w:rPr>
          <w:sz w:val="20"/>
          <w:szCs w:val="20"/>
        </w:rPr>
        <w:t xml:space="preserve"> </w:t>
      </w:r>
      <w:proofErr w:type="spellStart"/>
      <w:r w:rsidRPr="00715249">
        <w:rPr>
          <w:sz w:val="20"/>
          <w:szCs w:val="20"/>
          <w:vertAlign w:val="superscript"/>
        </w:rPr>
        <w:t>b</w:t>
      </w:r>
      <w:r w:rsidRPr="00715249">
        <w:rPr>
          <w:sz w:val="20"/>
          <w:szCs w:val="20"/>
        </w:rPr>
        <w:t>F</w:t>
      </w:r>
      <w:bookmarkStart w:id="9" w:name="_Ref20301686"/>
      <w:bookmarkStart w:id="10" w:name="_Ref20301689"/>
      <w:r>
        <w:rPr>
          <w:sz w:val="20"/>
          <w:szCs w:val="20"/>
        </w:rPr>
        <w:t>CEV</w:t>
      </w:r>
      <w:proofErr w:type="spellEnd"/>
      <w:r>
        <w:rPr>
          <w:sz w:val="20"/>
          <w:szCs w:val="20"/>
        </w:rPr>
        <w:t>: fuel cell electric vehicle</w:t>
      </w:r>
    </w:p>
    <w:p w14:paraId="67D6969E" w14:textId="77777777" w:rsidR="008C0C72" w:rsidRPr="00E5522C" w:rsidRDefault="00A55D11" w:rsidP="00E5522C">
      <w:pPr>
        <w:spacing w:afterLines="0" w:after="160" w:line="259" w:lineRule="auto"/>
        <w:jc w:val="left"/>
        <w:rPr>
          <w:b/>
          <w:bCs/>
          <w:szCs w:val="18"/>
        </w:rPr>
        <w:sectPr w:rsidR="008C0C72" w:rsidRPr="00E5522C" w:rsidSect="00F5434A">
          <w:headerReference w:type="even" r:id="rId18"/>
          <w:headerReference w:type="default" r:id="rId19"/>
          <w:type w:val="evenPage"/>
          <w:pgSz w:w="16839" w:h="11907" w:orient="landscape" w:code="9"/>
          <w:pgMar w:top="1440" w:right="1440" w:bottom="1440" w:left="1440" w:header="720" w:footer="288" w:gutter="0"/>
          <w:cols w:space="720"/>
          <w:docGrid w:linePitch="360"/>
        </w:sectPr>
      </w:pPr>
      <w:r>
        <w:br w:type="page"/>
      </w:r>
      <w:bookmarkEnd w:id="9"/>
      <w:bookmarkEnd w:id="10"/>
    </w:p>
    <w:bookmarkEnd w:id="7"/>
    <w:p w14:paraId="2E5D2622" w14:textId="77777777" w:rsidR="002B1D14" w:rsidRPr="002B1D14" w:rsidRDefault="002B1D14" w:rsidP="003F7095">
      <w:pPr>
        <w:pStyle w:val="Caption"/>
        <w:keepNext/>
        <w:spacing w:before="100" w:beforeAutospacing="1" w:afterLines="0" w:after="100" w:afterAutospacing="1"/>
        <w:rPr>
          <w:sz w:val="24"/>
        </w:rPr>
      </w:pPr>
      <w:r w:rsidRPr="002B1D14">
        <w:rPr>
          <w:sz w:val="24"/>
        </w:rPr>
        <w:lastRenderedPageBreak/>
        <w:t xml:space="preserve">Table S </w:t>
      </w:r>
      <w:r w:rsidRPr="002B1D14">
        <w:rPr>
          <w:sz w:val="24"/>
        </w:rPr>
        <w:fldChar w:fldCharType="begin"/>
      </w:r>
      <w:r w:rsidRPr="002B1D14">
        <w:rPr>
          <w:sz w:val="24"/>
        </w:rPr>
        <w:instrText xml:space="preserve"> SEQ Table_S \* ARABIC </w:instrText>
      </w:r>
      <w:r w:rsidRPr="002B1D14">
        <w:rPr>
          <w:sz w:val="24"/>
        </w:rPr>
        <w:fldChar w:fldCharType="separate"/>
      </w:r>
      <w:r w:rsidR="00E5522C">
        <w:rPr>
          <w:noProof/>
          <w:sz w:val="24"/>
        </w:rPr>
        <w:t>14</w:t>
      </w:r>
      <w:r w:rsidRPr="002B1D14">
        <w:rPr>
          <w:sz w:val="24"/>
        </w:rPr>
        <w:fldChar w:fldCharType="end"/>
      </w:r>
      <w:r w:rsidRPr="002B1D14">
        <w:rPr>
          <w:sz w:val="24"/>
        </w:rPr>
        <w:t xml:space="preserve"> </w:t>
      </w:r>
      <w:r w:rsidR="00E5522C">
        <w:rPr>
          <w:sz w:val="24"/>
        </w:rPr>
        <w:t>Life cycle inventory</w:t>
      </w:r>
      <w:r w:rsidRPr="002B1D14">
        <w:rPr>
          <w:sz w:val="24"/>
        </w:rPr>
        <w:t xml:space="preserve"> for components of the </w:t>
      </w:r>
      <w:r w:rsidR="00E5522C">
        <w:rPr>
          <w:sz w:val="24"/>
        </w:rPr>
        <w:t>Fuel cell electric vehicle</w:t>
      </w:r>
      <w:r w:rsidR="007B1756">
        <w:rPr>
          <w:sz w:val="24"/>
        </w:rPr>
        <w:t>. Current scenario</w:t>
      </w:r>
    </w:p>
    <w:tbl>
      <w:tblPr>
        <w:tblW w:w="5097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634"/>
        <w:gridCol w:w="3934"/>
        <w:gridCol w:w="6133"/>
        <w:gridCol w:w="1432"/>
        <w:gridCol w:w="1171"/>
        <w:gridCol w:w="205"/>
      </w:tblGrid>
      <w:tr w:rsidR="002B1D14" w:rsidRPr="00825815" w14:paraId="2C709F03" w14:textId="77777777" w:rsidTr="002B1D14">
        <w:trPr>
          <w:gridAfter w:val="1"/>
          <w:wAfter w:w="204" w:type="dxa"/>
          <w:trHeight w:val="407"/>
        </w:trPr>
        <w:tc>
          <w:tcPr>
            <w:tcW w:w="16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8CAE0F" w14:textId="77777777" w:rsidR="008C0C72" w:rsidRPr="00825815" w:rsidRDefault="00EC6285" w:rsidP="00825815">
            <w:pPr>
              <w:spacing w:afterLines="0" w:after="0"/>
              <w:jc w:val="left"/>
              <w:rPr>
                <w:rFonts w:cstheme="minorHAnsi"/>
                <w:b/>
                <w:bCs/>
                <w:color w:val="000000"/>
                <w:sz w:val="22"/>
              </w:rPr>
            </w:pPr>
            <w:r w:rsidRPr="00825815">
              <w:rPr>
                <w:rFonts w:cstheme="minorHAnsi"/>
                <w:b/>
                <w:bCs/>
                <w:color w:val="000000"/>
                <w:sz w:val="22"/>
              </w:rPr>
              <w:t xml:space="preserve">Description </w:t>
            </w:r>
          </w:p>
        </w:tc>
        <w:tc>
          <w:tcPr>
            <w:tcW w:w="39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FE48C6" w14:textId="77777777" w:rsidR="008C0C72" w:rsidRPr="00825815" w:rsidRDefault="00856783" w:rsidP="00825815">
            <w:pPr>
              <w:spacing w:afterLines="0" w:after="0"/>
              <w:jc w:val="left"/>
              <w:rPr>
                <w:rFonts w:cstheme="minorHAnsi"/>
                <w:b/>
                <w:bCs/>
                <w:color w:val="000000"/>
                <w:sz w:val="22"/>
              </w:rPr>
            </w:pPr>
            <w:r>
              <w:rPr>
                <w:rFonts w:cstheme="minorHAnsi"/>
                <w:b/>
                <w:bCs/>
                <w:color w:val="000000"/>
                <w:sz w:val="22"/>
              </w:rPr>
              <w:t>F</w:t>
            </w:r>
            <w:r w:rsidR="008C0C72" w:rsidRPr="00825815">
              <w:rPr>
                <w:rFonts w:cstheme="minorHAnsi"/>
                <w:b/>
                <w:bCs/>
                <w:color w:val="000000"/>
                <w:sz w:val="22"/>
              </w:rPr>
              <w:t xml:space="preserve">low </w:t>
            </w:r>
          </w:p>
        </w:tc>
        <w:tc>
          <w:tcPr>
            <w:tcW w:w="61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3A86CE" w14:textId="77777777" w:rsidR="008C0C72" w:rsidRPr="00825815" w:rsidRDefault="008C0C72" w:rsidP="00825815">
            <w:pPr>
              <w:spacing w:afterLines="0" w:after="0"/>
              <w:jc w:val="left"/>
              <w:rPr>
                <w:rFonts w:cstheme="minorHAnsi"/>
                <w:b/>
                <w:bCs/>
                <w:color w:val="000000"/>
                <w:sz w:val="22"/>
              </w:rPr>
            </w:pPr>
            <w:r w:rsidRPr="00825815">
              <w:rPr>
                <w:rFonts w:cstheme="minorHAnsi"/>
                <w:b/>
                <w:bCs/>
                <w:color w:val="000000"/>
                <w:sz w:val="22"/>
              </w:rPr>
              <w:t>Default provider</w:t>
            </w:r>
          </w:p>
        </w:tc>
        <w:tc>
          <w:tcPr>
            <w:tcW w:w="14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52737D" w14:textId="77777777" w:rsidR="008C0C72" w:rsidRPr="00825815" w:rsidRDefault="008C0C72" w:rsidP="002B1D14">
            <w:pPr>
              <w:spacing w:afterLines="0" w:after="0"/>
              <w:ind w:left="-87" w:right="585"/>
              <w:jc w:val="right"/>
              <w:rPr>
                <w:rFonts w:cstheme="minorHAnsi"/>
                <w:b/>
                <w:bCs/>
                <w:color w:val="000000"/>
                <w:sz w:val="22"/>
              </w:rPr>
            </w:pPr>
            <w:r w:rsidRPr="00825815">
              <w:rPr>
                <w:rFonts w:cstheme="minorHAnsi"/>
                <w:b/>
                <w:bCs/>
                <w:color w:val="000000"/>
                <w:sz w:val="22"/>
              </w:rPr>
              <w:t>Amount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255667" w14:textId="77777777" w:rsidR="008C0C72" w:rsidRPr="00825815" w:rsidRDefault="008C0C72" w:rsidP="002B1D14">
            <w:pPr>
              <w:spacing w:afterLines="0" w:after="0"/>
              <w:ind w:left="-75" w:firstLine="75"/>
              <w:jc w:val="right"/>
              <w:rPr>
                <w:rFonts w:cstheme="minorHAnsi"/>
                <w:b/>
                <w:bCs/>
                <w:color w:val="000000"/>
                <w:sz w:val="22"/>
              </w:rPr>
            </w:pPr>
            <w:r w:rsidRPr="00825815">
              <w:rPr>
                <w:rFonts w:cstheme="minorHAnsi"/>
                <w:b/>
                <w:bCs/>
                <w:color w:val="000000"/>
                <w:sz w:val="22"/>
              </w:rPr>
              <w:t>Units</w:t>
            </w:r>
          </w:p>
        </w:tc>
      </w:tr>
      <w:tr w:rsidR="002B1D14" w:rsidRPr="009A5CDD" w14:paraId="3D4A6F0F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790F7A6" w14:textId="77777777" w:rsidR="00AF4AE9" w:rsidRPr="009A5CDD" w:rsidRDefault="00AF4AE9" w:rsidP="00825815">
            <w:pPr>
              <w:spacing w:afterLines="0" w:after="0"/>
              <w:jc w:val="left"/>
              <w:rPr>
                <w:rFonts w:cstheme="minorHAnsi"/>
                <w:b/>
                <w:color w:val="000000"/>
                <w:sz w:val="22"/>
              </w:rPr>
            </w:pPr>
            <w:r w:rsidRPr="009A5CDD">
              <w:rPr>
                <w:rFonts w:cstheme="minorHAnsi"/>
                <w:b/>
                <w:color w:val="000000"/>
                <w:sz w:val="22"/>
              </w:rPr>
              <w:t>Hydrogen Tank</w:t>
            </w:r>
          </w:p>
        </w:tc>
        <w:tc>
          <w:tcPr>
            <w:tcW w:w="3917" w:type="dxa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F79990A" w14:textId="77777777" w:rsidR="00AF4AE9" w:rsidRPr="009A5CDD" w:rsidRDefault="00AF4AE9" w:rsidP="00825815">
            <w:pPr>
              <w:spacing w:afterLines="0" w:after="0"/>
              <w:jc w:val="left"/>
              <w:rPr>
                <w:rFonts w:cstheme="minorHAnsi"/>
                <w:b/>
                <w:color w:val="000000"/>
                <w:sz w:val="22"/>
              </w:rPr>
            </w:pPr>
            <w:r>
              <w:rPr>
                <w:rFonts w:cstheme="minorHAnsi"/>
                <w:b/>
                <w:color w:val="000000"/>
                <w:sz w:val="22"/>
              </w:rPr>
              <w:t>Input</w:t>
            </w:r>
            <w:r w:rsidR="00F269DD">
              <w:rPr>
                <w:rFonts w:cstheme="minorHAnsi"/>
                <w:b/>
                <w:color w:val="000000"/>
                <w:sz w:val="22"/>
              </w:rPr>
              <w:t>s</w:t>
            </w:r>
          </w:p>
        </w:tc>
        <w:tc>
          <w:tcPr>
            <w:tcW w:w="6106" w:type="dxa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6F0C051" w14:textId="77777777" w:rsidR="00AF4AE9" w:rsidRPr="009A5CDD" w:rsidRDefault="00AF4AE9" w:rsidP="00825815">
            <w:pPr>
              <w:spacing w:afterLines="0" w:after="0"/>
              <w:jc w:val="left"/>
              <w:rPr>
                <w:rFonts w:cstheme="minorHAnsi"/>
                <w:b/>
                <w:color w:val="000000"/>
                <w:sz w:val="22"/>
              </w:rPr>
            </w:pPr>
          </w:p>
        </w:tc>
        <w:tc>
          <w:tcPr>
            <w:tcW w:w="1426" w:type="dxa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D0EB94C" w14:textId="77777777" w:rsidR="00AF4AE9" w:rsidRPr="009A5CDD" w:rsidRDefault="00AF4AE9" w:rsidP="002B1D14">
            <w:pPr>
              <w:spacing w:afterLines="0" w:after="0"/>
              <w:ind w:left="-87" w:right="585"/>
              <w:jc w:val="right"/>
              <w:rPr>
                <w:rFonts w:cstheme="minorHAnsi"/>
                <w:b/>
                <w:color w:val="000000"/>
                <w:sz w:val="22"/>
              </w:rPr>
            </w:pPr>
          </w:p>
        </w:tc>
        <w:tc>
          <w:tcPr>
            <w:tcW w:w="1166" w:type="dxa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8E7523A" w14:textId="77777777" w:rsidR="00AF4AE9" w:rsidRPr="009A5CDD" w:rsidRDefault="00AF4AE9" w:rsidP="002B1D14">
            <w:pPr>
              <w:spacing w:afterLines="0" w:after="0"/>
              <w:ind w:left="-75" w:firstLine="75"/>
              <w:jc w:val="right"/>
              <w:rPr>
                <w:rFonts w:cstheme="minorHAnsi"/>
                <w:b/>
                <w:color w:val="000000"/>
                <w:sz w:val="22"/>
              </w:rPr>
            </w:pPr>
          </w:p>
        </w:tc>
      </w:tr>
      <w:tr w:rsidR="002B1D14" w:rsidRPr="00825815" w14:paraId="2802504E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B93732E" w14:textId="77777777" w:rsidR="00AF4AE9" w:rsidRPr="00825815" w:rsidRDefault="00AF4AE9" w:rsidP="00825815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2B698A9" w14:textId="77777777" w:rsidR="00AF4AE9" w:rsidRPr="00825815" w:rsidRDefault="00AF4AE9" w:rsidP="00825815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>
              <w:rPr>
                <w:rFonts w:cstheme="minorHAnsi"/>
                <w:color w:val="000000"/>
                <w:sz w:val="22"/>
              </w:rPr>
              <w:t>Carbon fiber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20B4312" w14:textId="77777777" w:rsidR="00AF4AE9" w:rsidRPr="00825815" w:rsidRDefault="00AF4AE9" w:rsidP="00825815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>
              <w:rPr>
                <w:rFonts w:cstheme="minorHAnsi"/>
                <w:color w:val="000000"/>
                <w:sz w:val="22"/>
              </w:rPr>
              <w:t xml:space="preserve">U: Final Winding </w:t>
            </w:r>
            <w:r w:rsidRPr="009A5CDD">
              <w:rPr>
                <w:rFonts w:cstheme="minorHAnsi"/>
                <w:color w:val="000000"/>
                <w:sz w:val="22"/>
              </w:rPr>
              <w:t>Carbon Fiber</w:t>
            </w: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518BB72" w14:textId="7A3E8F71" w:rsidR="00AF4AE9" w:rsidRPr="00825815" w:rsidRDefault="00AF4AE9" w:rsidP="002B1D14">
            <w:pPr>
              <w:spacing w:afterLines="0" w:after="0"/>
              <w:ind w:left="-87" w:right="585"/>
              <w:jc w:val="right"/>
              <w:rPr>
                <w:rFonts w:cstheme="minorHAnsi"/>
                <w:color w:val="000000"/>
                <w:sz w:val="22"/>
              </w:rPr>
            </w:pPr>
            <w:r>
              <w:rPr>
                <w:rFonts w:cstheme="minorHAnsi"/>
                <w:color w:val="000000"/>
                <w:sz w:val="22"/>
              </w:rPr>
              <w:t>75.93</w:t>
            </w:r>
            <w:r w:rsidR="00701F8B">
              <w:rPr>
                <w:rFonts w:cstheme="minorHAnsi"/>
                <w:color w:val="000000"/>
                <w:sz w:val="22"/>
              </w:rPr>
              <w:t>3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0DBB6D8" w14:textId="77777777" w:rsidR="00AF4AE9" w:rsidRPr="00825815" w:rsidRDefault="00AF4AE9" w:rsidP="002B1D14">
            <w:pPr>
              <w:spacing w:afterLines="0" w:after="0"/>
              <w:ind w:left="-75" w:firstLine="75"/>
              <w:jc w:val="right"/>
              <w:rPr>
                <w:rFonts w:cstheme="minorHAnsi"/>
                <w:color w:val="000000"/>
                <w:sz w:val="22"/>
              </w:rPr>
            </w:pPr>
            <w:r>
              <w:rPr>
                <w:rFonts w:cstheme="minorHAnsi"/>
                <w:color w:val="000000"/>
                <w:sz w:val="22"/>
              </w:rPr>
              <w:t>kg</w:t>
            </w:r>
          </w:p>
        </w:tc>
      </w:tr>
      <w:tr w:rsidR="002B1D14" w:rsidRPr="00825815" w14:paraId="6A0CF21F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BCF94BD" w14:textId="77777777" w:rsidR="00AF4AE9" w:rsidRPr="00825815" w:rsidRDefault="00AF4AE9" w:rsidP="00825815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58A1B65" w14:textId="77777777" w:rsidR="00AF4AE9" w:rsidRPr="001C5605" w:rsidRDefault="00AF4AE9" w:rsidP="00825815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 w:rsidRPr="001C5605">
              <w:rPr>
                <w:rFonts w:cstheme="minorHAnsi"/>
                <w:color w:val="000000"/>
                <w:sz w:val="22"/>
              </w:rPr>
              <w:t xml:space="preserve">Compressed air, 100 </w:t>
            </w:r>
            <w:proofErr w:type="spellStart"/>
            <w:r w:rsidRPr="001C5605">
              <w:rPr>
                <w:rFonts w:cstheme="minorHAnsi"/>
                <w:color w:val="000000"/>
                <w:sz w:val="22"/>
              </w:rPr>
              <w:t>kPa</w:t>
            </w:r>
            <w:proofErr w:type="spellEnd"/>
            <w:r w:rsidRPr="001C5605">
              <w:rPr>
                <w:rFonts w:cstheme="minorHAnsi"/>
                <w:color w:val="000000"/>
                <w:sz w:val="22"/>
              </w:rPr>
              <w:t xml:space="preserve"> gauge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E49D62B" w14:textId="77777777" w:rsidR="00AF4AE9" w:rsidRPr="001C5605" w:rsidRDefault="00AF4AE9" w:rsidP="009A5CDD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 w:rsidRPr="001C5605">
              <w:rPr>
                <w:rFonts w:cstheme="minorHAnsi"/>
                <w:color w:val="000000"/>
                <w:sz w:val="22"/>
              </w:rPr>
              <w:t xml:space="preserve">Market for compressed air, 1000 </w:t>
            </w:r>
            <w:proofErr w:type="spellStart"/>
            <w:r w:rsidRPr="001C5605">
              <w:rPr>
                <w:rFonts w:cstheme="minorHAnsi"/>
                <w:color w:val="000000"/>
                <w:sz w:val="22"/>
              </w:rPr>
              <w:t>kPa</w:t>
            </w:r>
            <w:proofErr w:type="spellEnd"/>
            <w:r w:rsidRPr="001C5605">
              <w:rPr>
                <w:rFonts w:cstheme="minorHAnsi"/>
                <w:color w:val="000000"/>
                <w:sz w:val="22"/>
              </w:rPr>
              <w:t xml:space="preserve"> gauge, cut-off, U - GLO</w:t>
            </w: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1AA1FB6" w14:textId="6B412C52" w:rsidR="00AF4AE9" w:rsidRPr="001C5605" w:rsidRDefault="0085364F" w:rsidP="00701F8B">
            <w:pPr>
              <w:spacing w:afterLines="0" w:after="0"/>
              <w:ind w:left="-87" w:right="585"/>
              <w:jc w:val="right"/>
              <w:rPr>
                <w:rFonts w:cstheme="minorHAnsi"/>
                <w:color w:val="000000"/>
                <w:sz w:val="22"/>
              </w:rPr>
            </w:pPr>
            <w:r w:rsidRPr="001C5605">
              <w:rPr>
                <w:rFonts w:cstheme="minorHAnsi"/>
                <w:color w:val="000000"/>
                <w:sz w:val="22"/>
              </w:rPr>
              <w:t>0.</w:t>
            </w:r>
            <w:r w:rsidR="00AF4AE9" w:rsidRPr="001C5605">
              <w:rPr>
                <w:rFonts w:cstheme="minorHAnsi"/>
                <w:color w:val="000000"/>
                <w:sz w:val="22"/>
              </w:rPr>
              <w:t>1</w:t>
            </w:r>
            <w:r w:rsidR="00701F8B">
              <w:rPr>
                <w:rFonts w:cstheme="minorHAnsi"/>
                <w:color w:val="000000"/>
                <w:sz w:val="22"/>
              </w:rPr>
              <w:t>49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68F7F22" w14:textId="77777777" w:rsidR="00AF4AE9" w:rsidRDefault="00AF4AE9" w:rsidP="002B1D14">
            <w:pPr>
              <w:spacing w:afterLines="0" w:after="0"/>
              <w:ind w:left="-75" w:firstLine="75"/>
              <w:jc w:val="right"/>
              <w:rPr>
                <w:rFonts w:cstheme="minorHAnsi"/>
                <w:color w:val="000000"/>
                <w:sz w:val="22"/>
              </w:rPr>
            </w:pPr>
            <w:r>
              <w:rPr>
                <w:rFonts w:cstheme="minorHAnsi"/>
                <w:color w:val="000000"/>
                <w:sz w:val="22"/>
              </w:rPr>
              <w:t>m</w:t>
            </w:r>
            <w:r w:rsidRPr="009A5CDD">
              <w:rPr>
                <w:rFonts w:cstheme="minorHAnsi"/>
                <w:color w:val="000000"/>
                <w:sz w:val="22"/>
                <w:vertAlign w:val="superscript"/>
              </w:rPr>
              <w:t>3</w:t>
            </w:r>
          </w:p>
        </w:tc>
      </w:tr>
      <w:tr w:rsidR="002B1D14" w:rsidRPr="00825815" w14:paraId="34D7A1BF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DB18700" w14:textId="77777777" w:rsidR="00AF4AE9" w:rsidRPr="00825815" w:rsidRDefault="00AF4AE9" w:rsidP="00825815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E94C883" w14:textId="77777777" w:rsidR="00AF4AE9" w:rsidRDefault="00AF4AE9" w:rsidP="00825815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>
              <w:rPr>
                <w:rFonts w:cstheme="minorHAnsi"/>
                <w:color w:val="000000"/>
                <w:sz w:val="22"/>
              </w:rPr>
              <w:t>E</w:t>
            </w:r>
            <w:r w:rsidRPr="009A5CDD">
              <w:rPr>
                <w:rFonts w:cstheme="minorHAnsi"/>
                <w:color w:val="000000"/>
                <w:sz w:val="22"/>
              </w:rPr>
              <w:t>lectricity, low voltage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CDD4EA9" w14:textId="77777777" w:rsidR="00AF4AE9" w:rsidRDefault="00AF4AE9" w:rsidP="00AF4AE9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>
              <w:rPr>
                <w:rFonts w:cstheme="minorHAnsi"/>
                <w:color w:val="000000"/>
                <w:sz w:val="22"/>
              </w:rPr>
              <w:t>M</w:t>
            </w:r>
            <w:r w:rsidRPr="009A5CDD">
              <w:rPr>
                <w:rFonts w:cstheme="minorHAnsi"/>
                <w:color w:val="000000"/>
                <w:sz w:val="22"/>
              </w:rPr>
              <w:t>ark</w:t>
            </w:r>
            <w:r>
              <w:rPr>
                <w:rFonts w:cstheme="minorHAnsi"/>
                <w:color w:val="000000"/>
                <w:sz w:val="22"/>
              </w:rPr>
              <w:t xml:space="preserve">et for electricity, low voltage </w:t>
            </w:r>
            <w:r w:rsidRPr="009A5CDD">
              <w:rPr>
                <w:rFonts w:cstheme="minorHAnsi"/>
                <w:color w:val="000000"/>
                <w:sz w:val="22"/>
              </w:rPr>
              <w:t>| cut-off, U - DE</w:t>
            </w: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11F9A03" w14:textId="3E4E3342" w:rsidR="00AF4AE9" w:rsidRDefault="00AF4AE9" w:rsidP="002B1D14">
            <w:pPr>
              <w:spacing w:afterLines="0" w:after="0"/>
              <w:ind w:left="-87" w:right="585"/>
              <w:jc w:val="right"/>
              <w:rPr>
                <w:rFonts w:cstheme="minorHAnsi"/>
                <w:color w:val="000000"/>
                <w:sz w:val="22"/>
              </w:rPr>
            </w:pPr>
            <w:r>
              <w:rPr>
                <w:rFonts w:cstheme="minorHAnsi"/>
                <w:color w:val="000000"/>
                <w:sz w:val="22"/>
              </w:rPr>
              <w:t>852.68</w:t>
            </w:r>
            <w:r w:rsidR="00701F8B">
              <w:rPr>
                <w:rFonts w:cstheme="minorHAnsi"/>
                <w:color w:val="000000"/>
                <w:sz w:val="22"/>
              </w:rPr>
              <w:t>4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4643F28" w14:textId="77777777" w:rsidR="00AF4AE9" w:rsidRDefault="00AF4AE9" w:rsidP="002B1D14">
            <w:pPr>
              <w:spacing w:afterLines="0" w:after="0"/>
              <w:ind w:left="-75" w:firstLine="75"/>
              <w:jc w:val="right"/>
              <w:rPr>
                <w:rFonts w:cstheme="minorHAnsi"/>
                <w:color w:val="000000"/>
                <w:sz w:val="22"/>
              </w:rPr>
            </w:pPr>
            <w:r>
              <w:rPr>
                <w:rFonts w:cstheme="minorHAnsi"/>
                <w:color w:val="000000"/>
                <w:sz w:val="22"/>
              </w:rPr>
              <w:t>MJ</w:t>
            </w:r>
          </w:p>
        </w:tc>
      </w:tr>
      <w:tr w:rsidR="002B1D14" w:rsidRPr="00825815" w14:paraId="1850A37C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F64E96A" w14:textId="77777777" w:rsidR="00AF4AE9" w:rsidRPr="00825815" w:rsidRDefault="00AF4AE9" w:rsidP="00825815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D5B56DB" w14:textId="77777777" w:rsidR="00AF4AE9" w:rsidRDefault="00AF4AE9" w:rsidP="00825815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>
              <w:rPr>
                <w:rFonts w:cstheme="minorHAnsi"/>
                <w:color w:val="000000"/>
                <w:sz w:val="22"/>
              </w:rPr>
              <w:t>E</w:t>
            </w:r>
            <w:r w:rsidRPr="009A5CDD">
              <w:rPr>
                <w:rFonts w:cstheme="minorHAnsi"/>
                <w:color w:val="000000"/>
                <w:sz w:val="22"/>
              </w:rPr>
              <w:t>poxy resin, liquid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41FF71C" w14:textId="77777777" w:rsidR="00AF4AE9" w:rsidRDefault="00AF4AE9" w:rsidP="00AF4AE9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>
              <w:rPr>
                <w:rFonts w:cstheme="minorHAnsi"/>
                <w:color w:val="000000"/>
                <w:sz w:val="22"/>
              </w:rPr>
              <w:t xml:space="preserve">Market for epoxy resin, liquid | </w:t>
            </w:r>
            <w:r w:rsidRPr="00AF4AE9">
              <w:rPr>
                <w:rFonts w:cstheme="minorHAnsi"/>
                <w:color w:val="000000"/>
                <w:sz w:val="22"/>
              </w:rPr>
              <w:t>cut-off, U - GLO</w:t>
            </w: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957C836" w14:textId="155EA306" w:rsidR="00AF4AE9" w:rsidRDefault="00701F8B" w:rsidP="002B1D14">
            <w:pPr>
              <w:spacing w:afterLines="0" w:after="0"/>
              <w:ind w:left="-87" w:right="585"/>
              <w:jc w:val="right"/>
              <w:rPr>
                <w:rFonts w:cstheme="minorHAnsi"/>
                <w:color w:val="000000"/>
                <w:sz w:val="22"/>
              </w:rPr>
            </w:pPr>
            <w:r>
              <w:rPr>
                <w:rFonts w:cstheme="minorHAnsi"/>
                <w:color w:val="000000"/>
                <w:sz w:val="22"/>
              </w:rPr>
              <w:t>26.067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7A88DB0" w14:textId="77777777" w:rsidR="00AF4AE9" w:rsidRDefault="00AF4AE9" w:rsidP="002B1D14">
            <w:pPr>
              <w:spacing w:afterLines="0" w:after="0"/>
              <w:ind w:left="-75" w:firstLine="75"/>
              <w:jc w:val="right"/>
              <w:rPr>
                <w:rFonts w:cstheme="minorHAnsi"/>
                <w:color w:val="000000"/>
                <w:sz w:val="22"/>
              </w:rPr>
            </w:pPr>
            <w:r>
              <w:rPr>
                <w:rFonts w:cstheme="minorHAnsi"/>
                <w:color w:val="000000"/>
                <w:sz w:val="22"/>
              </w:rPr>
              <w:t>kg</w:t>
            </w:r>
          </w:p>
        </w:tc>
      </w:tr>
      <w:tr w:rsidR="002B1D14" w:rsidRPr="00825815" w14:paraId="696914FB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89C79FA" w14:textId="77777777" w:rsidR="00AF4AE9" w:rsidRPr="00825815" w:rsidRDefault="00AF4AE9" w:rsidP="00825815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60052EC" w14:textId="77777777" w:rsidR="00AF4AE9" w:rsidRDefault="00AF4AE9" w:rsidP="00825815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>
              <w:rPr>
                <w:rFonts w:cstheme="minorHAnsi"/>
                <w:color w:val="000000"/>
                <w:sz w:val="22"/>
              </w:rPr>
              <w:t xml:space="preserve">Liner HPDE Production phase </w:t>
            </w:r>
            <w:r w:rsidRPr="009A5CDD">
              <w:rPr>
                <w:rFonts w:cstheme="minorHAnsi"/>
                <w:color w:val="000000"/>
                <w:sz w:val="22"/>
              </w:rPr>
              <w:t>149 Liters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579FF2C" w14:textId="77777777" w:rsidR="00AF4AE9" w:rsidRDefault="00AF4AE9" w:rsidP="009A5CDD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>
              <w:rPr>
                <w:rFonts w:cstheme="minorHAnsi"/>
                <w:color w:val="000000"/>
                <w:sz w:val="22"/>
              </w:rPr>
              <w:t xml:space="preserve">Plastic Liner HDPE </w:t>
            </w: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43F3A37" w14:textId="6AA0C9E9" w:rsidR="00AF4AE9" w:rsidRDefault="00AF4AE9" w:rsidP="002B1D14">
            <w:pPr>
              <w:spacing w:afterLines="0" w:after="0"/>
              <w:ind w:left="-87" w:right="585"/>
              <w:jc w:val="right"/>
              <w:rPr>
                <w:rFonts w:cstheme="minorHAnsi"/>
                <w:color w:val="000000"/>
                <w:sz w:val="22"/>
              </w:rPr>
            </w:pPr>
            <w:r>
              <w:rPr>
                <w:rFonts w:cstheme="minorHAnsi"/>
                <w:color w:val="000000"/>
                <w:sz w:val="22"/>
              </w:rPr>
              <w:t>1.00</w:t>
            </w:r>
            <w:r w:rsidR="00701F8B">
              <w:rPr>
                <w:rFonts w:cstheme="minorHAnsi"/>
                <w:color w:val="000000"/>
                <w:sz w:val="22"/>
              </w:rPr>
              <w:t>0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8A913CA" w14:textId="77777777" w:rsidR="00AF4AE9" w:rsidRDefault="00AF4AE9" w:rsidP="002B1D14">
            <w:pPr>
              <w:spacing w:afterLines="0" w:after="0"/>
              <w:ind w:left="-75" w:firstLine="75"/>
              <w:jc w:val="right"/>
              <w:rPr>
                <w:rFonts w:cstheme="minorHAnsi"/>
                <w:color w:val="000000"/>
                <w:sz w:val="22"/>
              </w:rPr>
            </w:pPr>
            <w:r>
              <w:rPr>
                <w:rFonts w:cstheme="minorHAnsi"/>
                <w:color w:val="000000"/>
                <w:sz w:val="22"/>
              </w:rPr>
              <w:t>Item(s)</w:t>
            </w:r>
          </w:p>
        </w:tc>
      </w:tr>
      <w:tr w:rsidR="002B1D14" w:rsidRPr="00825815" w14:paraId="315072A6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F56D0E6" w14:textId="77777777" w:rsidR="00AF4AE9" w:rsidRPr="00825815" w:rsidRDefault="00AF4AE9" w:rsidP="00825815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0990117" w14:textId="77777777" w:rsidR="00AF4AE9" w:rsidRPr="009A5CDD" w:rsidRDefault="00AF4AE9" w:rsidP="00825815">
            <w:pPr>
              <w:spacing w:afterLines="0" w:after="0"/>
              <w:jc w:val="left"/>
              <w:rPr>
                <w:rFonts w:cstheme="minorHAnsi"/>
                <w:b/>
                <w:color w:val="000000"/>
                <w:sz w:val="22"/>
              </w:rPr>
            </w:pPr>
            <w:r w:rsidRPr="009A5CDD">
              <w:rPr>
                <w:rFonts w:cstheme="minorHAnsi"/>
                <w:b/>
                <w:color w:val="000000"/>
                <w:sz w:val="22"/>
              </w:rPr>
              <w:t>Output</w:t>
            </w:r>
            <w:r w:rsidR="00F269DD">
              <w:rPr>
                <w:rFonts w:cstheme="minorHAnsi"/>
                <w:b/>
                <w:color w:val="000000"/>
                <w:sz w:val="22"/>
              </w:rPr>
              <w:t>s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8CB9ACF" w14:textId="77777777" w:rsidR="00AF4AE9" w:rsidRPr="00825815" w:rsidRDefault="00AF4AE9" w:rsidP="00825815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5FECDAB" w14:textId="77777777" w:rsidR="00AF4AE9" w:rsidRPr="00825815" w:rsidRDefault="00AF4AE9" w:rsidP="002B1D14">
            <w:pPr>
              <w:spacing w:afterLines="0" w:after="0"/>
              <w:ind w:left="-87" w:right="585"/>
              <w:jc w:val="righ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B24E41F" w14:textId="77777777" w:rsidR="00AF4AE9" w:rsidRPr="00825815" w:rsidRDefault="00AF4AE9" w:rsidP="002B1D14">
            <w:pPr>
              <w:spacing w:afterLines="0" w:after="0"/>
              <w:ind w:left="-75" w:firstLine="75"/>
              <w:jc w:val="right"/>
              <w:rPr>
                <w:rFonts w:cstheme="minorHAnsi"/>
                <w:color w:val="000000"/>
                <w:sz w:val="22"/>
              </w:rPr>
            </w:pPr>
          </w:p>
        </w:tc>
      </w:tr>
      <w:tr w:rsidR="002B1D14" w:rsidRPr="00825815" w14:paraId="146AE74B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64B07AB" w14:textId="77777777" w:rsidR="00AF4AE9" w:rsidRPr="00825815" w:rsidRDefault="00AF4AE9" w:rsidP="009A5CDD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7722242" w14:textId="77777777" w:rsidR="00AF4AE9" w:rsidRPr="009A5CDD" w:rsidRDefault="00AF4AE9" w:rsidP="009A5CDD">
            <w:pPr>
              <w:spacing w:afterLines="0" w:after="0"/>
              <w:jc w:val="left"/>
              <w:rPr>
                <w:rFonts w:cstheme="minorHAnsi"/>
                <w:b/>
                <w:color w:val="000000"/>
                <w:sz w:val="22"/>
              </w:rPr>
            </w:pPr>
            <w:r w:rsidRPr="009A5CDD">
              <w:rPr>
                <w:rFonts w:cstheme="minorHAnsi"/>
                <w:b/>
                <w:color w:val="000000"/>
                <w:sz w:val="22"/>
              </w:rPr>
              <w:t>HY TANK Production phase</w:t>
            </w:r>
          </w:p>
        </w:tc>
        <w:tc>
          <w:tcPr>
            <w:tcW w:w="6106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09910A0" w14:textId="77777777" w:rsidR="00AF4AE9" w:rsidRPr="009A5CDD" w:rsidRDefault="00AF4AE9" w:rsidP="009A5CDD">
            <w:pPr>
              <w:spacing w:afterLines="0" w:after="0"/>
              <w:jc w:val="left"/>
              <w:rPr>
                <w:rFonts w:cstheme="minorHAnsi"/>
                <w:b/>
                <w:color w:val="000000"/>
                <w:sz w:val="22"/>
              </w:rPr>
            </w:pPr>
            <w:r w:rsidRPr="009A5CDD">
              <w:rPr>
                <w:rFonts w:cstheme="minorHAnsi"/>
                <w:b/>
                <w:color w:val="000000"/>
                <w:sz w:val="22"/>
              </w:rPr>
              <w:t>Hydrogen Tank Type</w:t>
            </w:r>
            <w:r>
              <w:rPr>
                <w:rFonts w:cstheme="minorHAnsi"/>
                <w:b/>
                <w:color w:val="000000"/>
                <w:sz w:val="22"/>
              </w:rPr>
              <w:t xml:space="preserve"> </w:t>
            </w:r>
            <w:r w:rsidRPr="009A5CDD">
              <w:rPr>
                <w:rFonts w:cstheme="minorHAnsi"/>
                <w:b/>
                <w:color w:val="000000"/>
                <w:sz w:val="22"/>
              </w:rPr>
              <w:t>IV (102 kg)</w:t>
            </w:r>
          </w:p>
        </w:tc>
        <w:tc>
          <w:tcPr>
            <w:tcW w:w="1426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B1F8B02" w14:textId="356EF159" w:rsidR="00AF4AE9" w:rsidRPr="009A5CDD" w:rsidRDefault="00AF4AE9" w:rsidP="002B1D14">
            <w:pPr>
              <w:spacing w:afterLines="0" w:after="0"/>
              <w:ind w:left="-87" w:right="585"/>
              <w:jc w:val="right"/>
              <w:rPr>
                <w:rFonts w:cstheme="minorHAnsi"/>
                <w:b/>
                <w:color w:val="000000"/>
                <w:sz w:val="22"/>
              </w:rPr>
            </w:pPr>
            <w:r w:rsidRPr="009A5CDD">
              <w:rPr>
                <w:rFonts w:cstheme="minorHAnsi"/>
                <w:b/>
                <w:color w:val="000000"/>
                <w:sz w:val="22"/>
              </w:rPr>
              <w:t>1.00</w:t>
            </w:r>
            <w:r w:rsidR="00701F8B">
              <w:rPr>
                <w:rFonts w:cstheme="minorHAnsi"/>
                <w:b/>
                <w:color w:val="000000"/>
                <w:sz w:val="22"/>
              </w:rPr>
              <w:t>0</w:t>
            </w:r>
          </w:p>
        </w:tc>
        <w:tc>
          <w:tcPr>
            <w:tcW w:w="1166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424D779" w14:textId="77777777" w:rsidR="00AF4AE9" w:rsidRPr="009A5CDD" w:rsidRDefault="00AF4AE9" w:rsidP="002B1D14">
            <w:pPr>
              <w:spacing w:afterLines="0" w:after="0"/>
              <w:ind w:left="-75" w:firstLine="75"/>
              <w:jc w:val="right"/>
              <w:rPr>
                <w:rFonts w:cstheme="minorHAnsi"/>
                <w:b/>
                <w:color w:val="000000"/>
                <w:sz w:val="22"/>
              </w:rPr>
            </w:pPr>
            <w:r w:rsidRPr="009A5CDD">
              <w:rPr>
                <w:rFonts w:cstheme="minorHAnsi"/>
                <w:b/>
                <w:color w:val="000000"/>
                <w:sz w:val="22"/>
              </w:rPr>
              <w:t>Item(s)</w:t>
            </w:r>
          </w:p>
        </w:tc>
      </w:tr>
      <w:tr w:rsidR="002B1D14" w:rsidRPr="00825815" w14:paraId="3FEFBEE5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6437F3C6" w14:textId="77777777" w:rsidR="00AF4AE9" w:rsidRDefault="00AF4AE9" w:rsidP="009A5CDD">
            <w:pPr>
              <w:spacing w:afterLines="0" w:after="0"/>
              <w:jc w:val="left"/>
              <w:rPr>
                <w:rFonts w:cstheme="minorHAnsi"/>
                <w:b/>
                <w:color w:val="000000"/>
                <w:sz w:val="22"/>
              </w:rPr>
            </w:pPr>
            <w:r w:rsidRPr="009A5CDD">
              <w:rPr>
                <w:rFonts w:cstheme="minorHAnsi"/>
                <w:b/>
                <w:color w:val="000000"/>
                <w:sz w:val="22"/>
              </w:rPr>
              <w:t xml:space="preserve">Plastic Liner </w:t>
            </w:r>
          </w:p>
          <w:p w14:paraId="518FD05D" w14:textId="77777777" w:rsidR="00AF4AE9" w:rsidRPr="009A5CDD" w:rsidRDefault="00AF4AE9" w:rsidP="009A5CDD">
            <w:pPr>
              <w:spacing w:afterLines="0" w:after="0"/>
              <w:jc w:val="left"/>
              <w:rPr>
                <w:rFonts w:cstheme="minorHAnsi"/>
                <w:b/>
                <w:color w:val="000000"/>
                <w:sz w:val="22"/>
              </w:rPr>
            </w:pPr>
            <w:r w:rsidRPr="009A5CDD">
              <w:rPr>
                <w:rFonts w:cstheme="minorHAnsi"/>
                <w:b/>
                <w:color w:val="000000"/>
                <w:sz w:val="22"/>
              </w:rPr>
              <w:t>HDPE</w:t>
            </w:r>
          </w:p>
        </w:tc>
        <w:tc>
          <w:tcPr>
            <w:tcW w:w="3917" w:type="dxa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5396D09" w14:textId="77777777" w:rsidR="00AF4AE9" w:rsidRPr="009A5CDD" w:rsidRDefault="00AF4AE9" w:rsidP="009A5CDD">
            <w:pPr>
              <w:spacing w:afterLines="0" w:after="0"/>
              <w:jc w:val="left"/>
              <w:rPr>
                <w:rFonts w:cstheme="minorHAnsi"/>
                <w:b/>
                <w:color w:val="000000"/>
                <w:sz w:val="22"/>
              </w:rPr>
            </w:pPr>
            <w:r>
              <w:rPr>
                <w:rFonts w:cstheme="minorHAnsi"/>
                <w:b/>
                <w:color w:val="000000"/>
                <w:sz w:val="22"/>
              </w:rPr>
              <w:t>Input</w:t>
            </w:r>
            <w:r w:rsidR="00F269DD">
              <w:rPr>
                <w:rFonts w:cstheme="minorHAnsi"/>
                <w:b/>
                <w:color w:val="000000"/>
                <w:sz w:val="22"/>
              </w:rPr>
              <w:t>s</w:t>
            </w:r>
          </w:p>
        </w:tc>
        <w:tc>
          <w:tcPr>
            <w:tcW w:w="6106" w:type="dxa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7189F4D" w14:textId="77777777" w:rsidR="00AF4AE9" w:rsidRPr="009A5CDD" w:rsidRDefault="00AF4AE9" w:rsidP="009A5CDD">
            <w:pPr>
              <w:spacing w:afterLines="0" w:after="0"/>
              <w:jc w:val="left"/>
              <w:rPr>
                <w:rFonts w:cstheme="minorHAnsi"/>
                <w:b/>
                <w:color w:val="000000"/>
                <w:sz w:val="22"/>
              </w:rPr>
            </w:pPr>
          </w:p>
        </w:tc>
        <w:tc>
          <w:tcPr>
            <w:tcW w:w="1426" w:type="dxa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6A42D2E" w14:textId="77777777" w:rsidR="00AF4AE9" w:rsidRPr="009A5CDD" w:rsidRDefault="00AF4AE9" w:rsidP="002B1D14">
            <w:pPr>
              <w:spacing w:afterLines="0" w:after="0"/>
              <w:ind w:left="-87" w:right="585"/>
              <w:jc w:val="right"/>
              <w:rPr>
                <w:rFonts w:cstheme="minorHAnsi"/>
                <w:b/>
                <w:color w:val="000000"/>
                <w:sz w:val="22"/>
              </w:rPr>
            </w:pPr>
          </w:p>
        </w:tc>
        <w:tc>
          <w:tcPr>
            <w:tcW w:w="1166" w:type="dxa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366203E" w14:textId="77777777" w:rsidR="00AF4AE9" w:rsidRPr="009A5CDD" w:rsidRDefault="00AF4AE9" w:rsidP="002B1D14">
            <w:pPr>
              <w:spacing w:afterLines="0" w:after="0"/>
              <w:ind w:left="-75" w:firstLine="75"/>
              <w:jc w:val="right"/>
              <w:rPr>
                <w:rFonts w:cstheme="minorHAnsi"/>
                <w:b/>
                <w:color w:val="000000"/>
                <w:sz w:val="22"/>
              </w:rPr>
            </w:pPr>
          </w:p>
        </w:tc>
      </w:tr>
      <w:tr w:rsidR="002B1D14" w:rsidRPr="00825815" w14:paraId="2F7563F2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B7B1EE5" w14:textId="77777777" w:rsidR="00AF4AE9" w:rsidRPr="00825815" w:rsidRDefault="00AF4AE9" w:rsidP="009A5CDD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D5D30DF" w14:textId="77777777" w:rsidR="00AF4AE9" w:rsidRPr="00D90ED0" w:rsidRDefault="00AF4AE9" w:rsidP="009A5CDD">
            <w:pPr>
              <w:spacing w:afterLines="0" w:after="0"/>
              <w:jc w:val="left"/>
              <w:rPr>
                <w:rFonts w:cstheme="minorHAnsi"/>
                <w:color w:val="000000"/>
                <w:sz w:val="20"/>
              </w:rPr>
            </w:pPr>
            <w:r w:rsidRPr="00D90ED0">
              <w:rPr>
                <w:rFonts w:cstheme="minorHAnsi"/>
                <w:color w:val="000000"/>
                <w:sz w:val="20"/>
              </w:rPr>
              <w:t>Electricity, low voltage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B28DA9E" w14:textId="77777777" w:rsidR="00AF4AE9" w:rsidRPr="00D90ED0" w:rsidRDefault="00AF4AE9" w:rsidP="00AF4AE9">
            <w:pPr>
              <w:spacing w:afterLines="0" w:after="0"/>
              <w:jc w:val="left"/>
              <w:rPr>
                <w:rFonts w:cstheme="minorHAnsi"/>
                <w:color w:val="000000"/>
                <w:sz w:val="20"/>
              </w:rPr>
            </w:pPr>
            <w:r w:rsidRPr="00D90ED0">
              <w:rPr>
                <w:rFonts w:cstheme="minorHAnsi"/>
                <w:color w:val="000000"/>
                <w:sz w:val="20"/>
              </w:rPr>
              <w:t>Market for electricity, low voltage | cut-off, U - DE</w:t>
            </w: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9579FC3" w14:textId="269A212F" w:rsidR="00AF4AE9" w:rsidRDefault="00701F8B" w:rsidP="002B1D14">
            <w:pPr>
              <w:spacing w:afterLines="0" w:after="0" w:line="240" w:lineRule="auto"/>
              <w:ind w:left="-87" w:right="58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.725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198D6CE" w14:textId="77777777" w:rsidR="00AF4AE9" w:rsidRDefault="00AF4AE9" w:rsidP="002B1D14">
            <w:pPr>
              <w:spacing w:afterLines="0" w:after="0" w:line="240" w:lineRule="auto"/>
              <w:ind w:left="-75" w:firstLine="7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kWh</w:t>
            </w:r>
          </w:p>
        </w:tc>
      </w:tr>
      <w:tr w:rsidR="002B1D14" w:rsidRPr="00825815" w14:paraId="10558887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587FCDA" w14:textId="77777777" w:rsidR="00AF4AE9" w:rsidRPr="00825815" w:rsidRDefault="00AF4AE9" w:rsidP="009A5CDD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CFC0B0B" w14:textId="77777777" w:rsidR="00AF4AE9" w:rsidRPr="00D90ED0" w:rsidRDefault="00AF4AE9" w:rsidP="009A5CDD">
            <w:pPr>
              <w:spacing w:afterLines="0" w:after="0"/>
              <w:jc w:val="left"/>
              <w:rPr>
                <w:rFonts w:cstheme="minorHAnsi"/>
                <w:color w:val="000000"/>
                <w:sz w:val="20"/>
              </w:rPr>
            </w:pPr>
            <w:r w:rsidRPr="00D90ED0">
              <w:rPr>
                <w:rFonts w:cstheme="minorHAnsi"/>
                <w:color w:val="000000"/>
                <w:sz w:val="20"/>
              </w:rPr>
              <w:t xml:space="preserve">Injection </w:t>
            </w:r>
            <w:proofErr w:type="spellStart"/>
            <w:r w:rsidRPr="00D90ED0">
              <w:rPr>
                <w:rFonts w:cstheme="minorHAnsi"/>
                <w:color w:val="000000"/>
                <w:sz w:val="20"/>
              </w:rPr>
              <w:t>moulding</w:t>
            </w:r>
            <w:proofErr w:type="spellEnd"/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C40624A" w14:textId="77777777" w:rsidR="00AF4AE9" w:rsidRPr="00D90ED0" w:rsidRDefault="00AF4AE9" w:rsidP="00D90ED0">
            <w:pPr>
              <w:spacing w:afterLines="0" w:after="0"/>
              <w:jc w:val="left"/>
              <w:rPr>
                <w:rFonts w:cstheme="minorHAnsi"/>
                <w:color w:val="000000"/>
                <w:sz w:val="20"/>
              </w:rPr>
            </w:pPr>
            <w:r w:rsidRPr="00D90ED0">
              <w:rPr>
                <w:rFonts w:cstheme="minorHAnsi"/>
                <w:color w:val="000000"/>
                <w:sz w:val="20"/>
              </w:rPr>
              <w:t>I</w:t>
            </w:r>
            <w:r w:rsidR="00D90ED0">
              <w:rPr>
                <w:rFonts w:cstheme="minorHAnsi"/>
                <w:color w:val="000000"/>
                <w:sz w:val="20"/>
              </w:rPr>
              <w:t xml:space="preserve">njection </w:t>
            </w:r>
            <w:proofErr w:type="spellStart"/>
            <w:r w:rsidR="00D90ED0">
              <w:rPr>
                <w:rFonts w:cstheme="minorHAnsi"/>
                <w:color w:val="000000"/>
                <w:sz w:val="20"/>
              </w:rPr>
              <w:t>moulding</w:t>
            </w:r>
            <w:proofErr w:type="spellEnd"/>
            <w:r w:rsidRPr="00D90ED0">
              <w:rPr>
                <w:rFonts w:cstheme="minorHAnsi"/>
                <w:color w:val="000000"/>
                <w:sz w:val="20"/>
              </w:rPr>
              <w:t>| cut-off, U - RER</w:t>
            </w: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D077AB1" w14:textId="02E8D923" w:rsidR="00AF4AE9" w:rsidRDefault="00701F8B" w:rsidP="002B1D14">
            <w:pPr>
              <w:spacing w:afterLines="0" w:after="0" w:line="240" w:lineRule="auto"/>
              <w:ind w:left="-87" w:right="58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7.545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2FA888D" w14:textId="77777777" w:rsidR="00AF4AE9" w:rsidRDefault="00AF4AE9" w:rsidP="002B1D14">
            <w:pPr>
              <w:spacing w:afterLines="0" w:after="0" w:line="240" w:lineRule="auto"/>
              <w:ind w:left="-75" w:firstLine="7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kg</w:t>
            </w:r>
          </w:p>
        </w:tc>
      </w:tr>
      <w:tr w:rsidR="002B1D14" w:rsidRPr="00825815" w14:paraId="08E444F2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C636DE6" w14:textId="77777777" w:rsidR="00AF4AE9" w:rsidRPr="00825815" w:rsidRDefault="00AF4AE9" w:rsidP="009A5CDD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D7BD5A3" w14:textId="77777777" w:rsidR="00AF4AE9" w:rsidRPr="00D90ED0" w:rsidRDefault="00AF4AE9" w:rsidP="009A5CDD">
            <w:pPr>
              <w:spacing w:afterLines="0" w:after="0"/>
              <w:jc w:val="left"/>
              <w:rPr>
                <w:rFonts w:cstheme="minorHAnsi"/>
                <w:color w:val="000000"/>
                <w:sz w:val="20"/>
              </w:rPr>
            </w:pPr>
            <w:r w:rsidRPr="00D90ED0">
              <w:rPr>
                <w:rFonts w:cstheme="minorHAnsi"/>
                <w:color w:val="000000"/>
                <w:sz w:val="20"/>
              </w:rPr>
              <w:t>Metal working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2BFBA30" w14:textId="77777777" w:rsidR="00AF4AE9" w:rsidRPr="00D90ED0" w:rsidRDefault="00AF4AE9" w:rsidP="00AF4AE9">
            <w:pPr>
              <w:spacing w:afterLines="0" w:after="0"/>
              <w:jc w:val="left"/>
              <w:rPr>
                <w:rFonts w:cstheme="minorHAnsi"/>
                <w:color w:val="000000"/>
                <w:sz w:val="20"/>
              </w:rPr>
            </w:pPr>
            <w:r w:rsidRPr="00D90ED0">
              <w:rPr>
                <w:rFonts w:cstheme="minorHAnsi"/>
                <w:color w:val="000000"/>
                <w:sz w:val="20"/>
              </w:rPr>
              <w:t>Metal working, average for metal product manufacturing| cut-off, U - RER</w:t>
            </w: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0569376" w14:textId="39DEBE80" w:rsidR="00AF4AE9" w:rsidRDefault="00AF4AE9" w:rsidP="002B1D14">
            <w:pPr>
              <w:spacing w:afterLines="0" w:after="0" w:line="240" w:lineRule="auto"/>
              <w:ind w:left="-87" w:right="58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0.90</w:t>
            </w:r>
            <w:r w:rsidR="00701F8B">
              <w:rPr>
                <w:rFonts w:ascii="Calibri" w:hAnsi="Calibri" w:cs="Calibri"/>
                <w:color w:val="000000"/>
                <w:sz w:val="22"/>
              </w:rPr>
              <w:t>0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463EF69" w14:textId="77777777" w:rsidR="00AF4AE9" w:rsidRDefault="00AF4AE9" w:rsidP="002B1D14">
            <w:pPr>
              <w:spacing w:afterLines="0" w:after="0" w:line="240" w:lineRule="auto"/>
              <w:ind w:left="-75" w:firstLine="7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kg</w:t>
            </w:r>
          </w:p>
        </w:tc>
      </w:tr>
      <w:tr w:rsidR="002B1D14" w:rsidRPr="00825815" w14:paraId="3A842DC3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835BB6D" w14:textId="77777777" w:rsidR="00AF4AE9" w:rsidRPr="00825815" w:rsidRDefault="00AF4AE9" w:rsidP="009A5CDD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0641154" w14:textId="77777777" w:rsidR="00AF4AE9" w:rsidRPr="00D90ED0" w:rsidRDefault="00AF4AE9" w:rsidP="009A5CDD">
            <w:pPr>
              <w:spacing w:afterLines="0" w:after="0"/>
              <w:jc w:val="left"/>
              <w:rPr>
                <w:rFonts w:cstheme="minorHAnsi"/>
                <w:color w:val="000000"/>
                <w:sz w:val="20"/>
              </w:rPr>
            </w:pPr>
            <w:r w:rsidRPr="00D90ED0">
              <w:rPr>
                <w:rFonts w:cstheme="minorHAnsi"/>
                <w:color w:val="000000"/>
                <w:sz w:val="20"/>
              </w:rPr>
              <w:t>Natural gas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9F976FE" w14:textId="77777777" w:rsidR="00AF4AE9" w:rsidRPr="00D90ED0" w:rsidRDefault="00AF4AE9" w:rsidP="00AF4AE9">
            <w:pPr>
              <w:spacing w:afterLines="0" w:after="0"/>
              <w:jc w:val="left"/>
              <w:rPr>
                <w:rFonts w:cstheme="minorHAnsi"/>
                <w:color w:val="000000"/>
                <w:sz w:val="20"/>
              </w:rPr>
            </w:pPr>
            <w:r w:rsidRPr="00D90ED0">
              <w:rPr>
                <w:rFonts w:cstheme="minorHAnsi"/>
                <w:color w:val="000000"/>
                <w:sz w:val="20"/>
              </w:rPr>
              <w:t>Market for natural gas, from high pressure network (1-5 bar), at service station | cut-off, U - GLO</w:t>
            </w: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256BFF3" w14:textId="313F037A" w:rsidR="00AF4AE9" w:rsidRDefault="00AF4AE9" w:rsidP="002B1D14">
            <w:pPr>
              <w:spacing w:afterLines="0" w:after="0" w:line="240" w:lineRule="auto"/>
              <w:ind w:left="-87" w:right="58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0.75</w:t>
            </w:r>
            <w:r w:rsidR="00701F8B">
              <w:rPr>
                <w:rFonts w:ascii="Calibri" w:hAnsi="Calibri" w:cs="Calibri"/>
                <w:color w:val="000000"/>
                <w:sz w:val="22"/>
              </w:rPr>
              <w:t>0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50E8EAC" w14:textId="77777777" w:rsidR="00AF4AE9" w:rsidRDefault="00AF4AE9" w:rsidP="002B1D14">
            <w:pPr>
              <w:spacing w:afterLines="0" w:after="0" w:line="240" w:lineRule="auto"/>
              <w:ind w:left="-75" w:firstLine="7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kg</w:t>
            </w:r>
          </w:p>
        </w:tc>
      </w:tr>
      <w:tr w:rsidR="002B1D14" w:rsidRPr="00825815" w14:paraId="101B552D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BDC769D" w14:textId="77777777" w:rsidR="00AF4AE9" w:rsidRPr="00825815" w:rsidRDefault="00AF4AE9" w:rsidP="009A5CDD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3BF7100" w14:textId="77777777" w:rsidR="00AF4AE9" w:rsidRPr="00D90ED0" w:rsidRDefault="00AF4AE9" w:rsidP="009A5CDD">
            <w:pPr>
              <w:spacing w:afterLines="0" w:after="0"/>
              <w:jc w:val="left"/>
              <w:rPr>
                <w:rFonts w:cstheme="minorHAnsi"/>
                <w:color w:val="000000"/>
                <w:sz w:val="20"/>
              </w:rPr>
            </w:pPr>
            <w:r w:rsidRPr="00D90ED0">
              <w:rPr>
                <w:rFonts w:cstheme="minorHAnsi"/>
                <w:color w:val="000000"/>
                <w:sz w:val="20"/>
              </w:rPr>
              <w:t>Polyethylene, high density, granulate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25EF286" w14:textId="77777777" w:rsidR="00AF4AE9" w:rsidRPr="00D90ED0" w:rsidRDefault="00AF4AE9" w:rsidP="00AF4AE9">
            <w:pPr>
              <w:spacing w:afterLines="0" w:after="0"/>
              <w:jc w:val="left"/>
              <w:rPr>
                <w:rFonts w:cstheme="minorHAnsi"/>
                <w:color w:val="000000"/>
                <w:sz w:val="20"/>
              </w:rPr>
            </w:pPr>
            <w:r w:rsidRPr="00D90ED0">
              <w:rPr>
                <w:rFonts w:cstheme="minorHAnsi"/>
                <w:color w:val="000000"/>
                <w:sz w:val="20"/>
              </w:rPr>
              <w:t>Polyethylene production, high density, granulate |cut-off, U - RER</w:t>
            </w: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F8B039A" w14:textId="59753B08" w:rsidR="00AF4AE9" w:rsidRDefault="00AF4AE9" w:rsidP="002B1D14">
            <w:pPr>
              <w:spacing w:afterLines="0" w:after="0" w:line="240" w:lineRule="auto"/>
              <w:ind w:left="-87" w:right="58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8.33</w:t>
            </w:r>
            <w:r w:rsidR="00701F8B">
              <w:rPr>
                <w:rFonts w:ascii="Calibri" w:hAnsi="Calibri" w:cs="Calibri"/>
                <w:color w:val="000000"/>
                <w:sz w:val="22"/>
              </w:rPr>
              <w:t>3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3160DC6" w14:textId="77777777" w:rsidR="00AF4AE9" w:rsidRDefault="00AF4AE9" w:rsidP="002B1D14">
            <w:pPr>
              <w:spacing w:afterLines="0" w:after="0" w:line="240" w:lineRule="auto"/>
              <w:ind w:left="-75" w:firstLine="7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kg</w:t>
            </w:r>
          </w:p>
        </w:tc>
      </w:tr>
      <w:tr w:rsidR="002B1D14" w:rsidRPr="00825815" w14:paraId="3B11A7AB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39F5693" w14:textId="77777777" w:rsidR="00AF4AE9" w:rsidRPr="00825815" w:rsidRDefault="00AF4AE9" w:rsidP="009A5CDD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2C8F3DC" w14:textId="77777777" w:rsidR="00AF4AE9" w:rsidRPr="00D90ED0" w:rsidRDefault="00AF4AE9" w:rsidP="009A5CDD">
            <w:pPr>
              <w:spacing w:afterLines="0" w:after="0"/>
              <w:jc w:val="left"/>
              <w:rPr>
                <w:rFonts w:cstheme="minorHAnsi"/>
                <w:color w:val="000000"/>
                <w:sz w:val="20"/>
              </w:rPr>
            </w:pPr>
            <w:r w:rsidRPr="00D90ED0">
              <w:rPr>
                <w:rFonts w:cstheme="minorHAnsi"/>
                <w:color w:val="000000"/>
                <w:sz w:val="20"/>
              </w:rPr>
              <w:t>Transport, freight, lorry 3.5-7.5 metric ton, EURO5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2400A13" w14:textId="77777777" w:rsidR="00AF4AE9" w:rsidRPr="00D90ED0" w:rsidRDefault="00AF4AE9" w:rsidP="00AF4AE9">
            <w:pPr>
              <w:spacing w:afterLines="0" w:after="0"/>
              <w:jc w:val="left"/>
              <w:rPr>
                <w:rFonts w:cstheme="minorHAnsi"/>
                <w:color w:val="000000"/>
                <w:sz w:val="20"/>
              </w:rPr>
            </w:pPr>
            <w:r w:rsidRPr="00D90ED0">
              <w:rPr>
                <w:rFonts w:cstheme="minorHAnsi"/>
                <w:color w:val="000000"/>
                <w:sz w:val="20"/>
              </w:rPr>
              <w:t>Transport, freight, lorry 3.5-7.5 metric ton, EURO5 | cut-off, U - RER</w:t>
            </w: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DCF5BDC" w14:textId="0A5C8BDD" w:rsidR="00AF4AE9" w:rsidRDefault="00701F8B" w:rsidP="002B1D14">
            <w:pPr>
              <w:spacing w:afterLines="0" w:after="0" w:line="240" w:lineRule="auto"/>
              <w:ind w:left="-87" w:right="58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.667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703E26A" w14:textId="77777777" w:rsidR="00AF4AE9" w:rsidRDefault="00AF4AE9" w:rsidP="002B1D14">
            <w:pPr>
              <w:spacing w:afterLines="0" w:after="0" w:line="240" w:lineRule="auto"/>
              <w:ind w:left="-75" w:firstLine="7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t*km</w:t>
            </w:r>
          </w:p>
        </w:tc>
      </w:tr>
      <w:tr w:rsidR="002B1D14" w:rsidRPr="00825815" w14:paraId="2F76A6B6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F5A1693" w14:textId="77777777" w:rsidR="00AF4AE9" w:rsidRPr="00825815" w:rsidRDefault="00AF4AE9" w:rsidP="009A5CDD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E20DBDF" w14:textId="77777777" w:rsidR="00AF4AE9" w:rsidRPr="00AF4AE9" w:rsidRDefault="00AF4AE9" w:rsidP="009A5CDD">
            <w:pPr>
              <w:spacing w:afterLines="0" w:after="0"/>
              <w:jc w:val="left"/>
              <w:rPr>
                <w:rFonts w:cstheme="minorHAnsi"/>
                <w:b/>
                <w:color w:val="000000"/>
                <w:sz w:val="22"/>
              </w:rPr>
            </w:pPr>
            <w:r w:rsidRPr="00AF4AE9">
              <w:rPr>
                <w:rFonts w:cstheme="minorHAnsi"/>
                <w:b/>
                <w:color w:val="000000"/>
                <w:sz w:val="22"/>
              </w:rPr>
              <w:t>Outputs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D9FC504" w14:textId="77777777" w:rsidR="00AF4AE9" w:rsidRPr="00AF4AE9" w:rsidRDefault="00AF4AE9" w:rsidP="00AF4AE9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555FD7A" w14:textId="77777777" w:rsidR="00AF4AE9" w:rsidRDefault="00AF4AE9" w:rsidP="002B1D14">
            <w:pPr>
              <w:spacing w:afterLines="0" w:after="0" w:line="240" w:lineRule="auto"/>
              <w:ind w:left="-87" w:right="585"/>
              <w:jc w:val="right"/>
              <w:rPr>
                <w:rFonts w:ascii="Calibri" w:hAnsi="Calibri" w:cs="Calibri"/>
                <w:color w:val="000000"/>
                <w:sz w:val="22"/>
              </w:rPr>
            </w:pP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EE9EEB0" w14:textId="77777777" w:rsidR="00AF4AE9" w:rsidRDefault="00AF4AE9" w:rsidP="002B1D14">
            <w:pPr>
              <w:spacing w:afterLines="0" w:after="0" w:line="240" w:lineRule="auto"/>
              <w:ind w:left="-75" w:firstLine="75"/>
              <w:jc w:val="right"/>
              <w:rPr>
                <w:rFonts w:ascii="Calibri" w:hAnsi="Calibri" w:cs="Calibri"/>
                <w:color w:val="000000"/>
                <w:sz w:val="22"/>
              </w:rPr>
            </w:pPr>
          </w:p>
        </w:tc>
      </w:tr>
      <w:tr w:rsidR="002B1D14" w:rsidRPr="00AF4AE9" w14:paraId="76D00FFD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5E6669C" w14:textId="77777777" w:rsidR="00AF4AE9" w:rsidRPr="00825815" w:rsidRDefault="00AF4AE9" w:rsidP="009A5CDD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2FB6E5A" w14:textId="77777777" w:rsidR="00AF4AE9" w:rsidRPr="00AF4AE9" w:rsidRDefault="00AF4AE9" w:rsidP="009A5CDD">
            <w:pPr>
              <w:spacing w:afterLines="0" w:after="0"/>
              <w:jc w:val="left"/>
              <w:rPr>
                <w:rFonts w:cstheme="minorHAnsi"/>
                <w:b/>
                <w:color w:val="000000"/>
                <w:sz w:val="22"/>
              </w:rPr>
            </w:pPr>
            <w:r w:rsidRPr="00AF4AE9">
              <w:rPr>
                <w:rFonts w:cstheme="minorHAnsi"/>
                <w:b/>
                <w:color w:val="000000"/>
                <w:sz w:val="22"/>
              </w:rPr>
              <w:t>Liner HPDE Production phase 149 Liters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2C539F4" w14:textId="77777777" w:rsidR="00AF4AE9" w:rsidRPr="00AF4AE9" w:rsidRDefault="00AF4AE9" w:rsidP="00AF4AE9">
            <w:pPr>
              <w:spacing w:afterLines="0" w:after="0"/>
              <w:jc w:val="left"/>
              <w:rPr>
                <w:rFonts w:cstheme="minorHAnsi"/>
                <w:b/>
                <w:color w:val="000000"/>
                <w:sz w:val="22"/>
              </w:rPr>
            </w:pPr>
            <w:r w:rsidRPr="00AF4AE9">
              <w:rPr>
                <w:rFonts w:cstheme="minorHAnsi"/>
                <w:b/>
                <w:color w:val="000000"/>
                <w:sz w:val="22"/>
              </w:rPr>
              <w:t>Plastic Liner HDPE</w:t>
            </w: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34D1585" w14:textId="467277C3" w:rsidR="00AF4AE9" w:rsidRPr="00AF4AE9" w:rsidRDefault="00701F8B" w:rsidP="002B1D14">
            <w:pPr>
              <w:spacing w:afterLines="0" w:after="0" w:line="240" w:lineRule="auto"/>
              <w:ind w:left="-87" w:right="585"/>
              <w:jc w:val="right"/>
              <w:rPr>
                <w:rFonts w:ascii="Calibri" w:hAnsi="Calibri" w:cs="Calibri"/>
                <w:b/>
                <w:color w:val="000000"/>
                <w:sz w:val="22"/>
              </w:rPr>
            </w:pPr>
            <w:r>
              <w:rPr>
                <w:rFonts w:ascii="Calibri" w:hAnsi="Calibri" w:cs="Calibri"/>
                <w:b/>
                <w:color w:val="000000"/>
                <w:sz w:val="22"/>
              </w:rPr>
              <w:t>1.000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F3F348E" w14:textId="77777777" w:rsidR="00AF4AE9" w:rsidRPr="00AF4AE9" w:rsidRDefault="00AF4AE9" w:rsidP="002B1D14">
            <w:pPr>
              <w:spacing w:afterLines="0" w:after="0" w:line="240" w:lineRule="auto"/>
              <w:ind w:left="-75" w:firstLine="75"/>
              <w:jc w:val="right"/>
              <w:rPr>
                <w:rFonts w:ascii="Calibri" w:hAnsi="Calibri" w:cs="Calibri"/>
                <w:b/>
                <w:color w:val="000000"/>
                <w:sz w:val="22"/>
              </w:rPr>
            </w:pPr>
            <w:r w:rsidRPr="00AF4AE9">
              <w:rPr>
                <w:rFonts w:ascii="Calibri" w:hAnsi="Calibri" w:cs="Calibri"/>
                <w:b/>
                <w:color w:val="000000"/>
                <w:sz w:val="22"/>
              </w:rPr>
              <w:t>Item(s)</w:t>
            </w:r>
          </w:p>
        </w:tc>
      </w:tr>
      <w:tr w:rsidR="002B1D14" w:rsidRPr="00825815" w14:paraId="227EE0B0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7025D0A" w14:textId="77777777" w:rsidR="00AF4AE9" w:rsidRPr="00825815" w:rsidRDefault="00AF4AE9" w:rsidP="00AF4AE9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0B8137D" w14:textId="77777777" w:rsidR="00AF4AE9" w:rsidRPr="00D90ED0" w:rsidRDefault="00AF4AE9" w:rsidP="00AF4AE9">
            <w:pPr>
              <w:spacing w:afterLines="0" w:after="0" w:line="240" w:lineRule="auto"/>
              <w:jc w:val="left"/>
              <w:rPr>
                <w:rFonts w:ascii="Calibri" w:hAnsi="Calibri" w:cs="Calibri"/>
                <w:i/>
                <w:color w:val="000000"/>
                <w:sz w:val="20"/>
              </w:rPr>
            </w:pPr>
            <w:r w:rsidRPr="00D90ED0">
              <w:rPr>
                <w:rFonts w:ascii="Calibri" w:hAnsi="Calibri" w:cs="Calibri"/>
                <w:i/>
                <w:color w:val="000000"/>
                <w:sz w:val="20"/>
              </w:rPr>
              <w:t>Carbon dioxide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0D0677E" w14:textId="77777777" w:rsidR="00AF4AE9" w:rsidRPr="00D90ED0" w:rsidRDefault="00AF4AE9" w:rsidP="00AF4AE9">
            <w:pPr>
              <w:spacing w:afterLines="0" w:after="0"/>
              <w:jc w:val="left"/>
              <w:rPr>
                <w:rFonts w:cstheme="minorHAnsi"/>
                <w:color w:val="000000"/>
                <w:sz w:val="20"/>
              </w:rPr>
            </w:pP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61F38BE" w14:textId="313ADB17" w:rsidR="00AF4AE9" w:rsidRDefault="003713A6" w:rsidP="002B1D14">
            <w:pPr>
              <w:spacing w:afterLines="0" w:after="0" w:line="240" w:lineRule="auto"/>
              <w:ind w:left="-87" w:right="58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2.268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6D0C769" w14:textId="77777777" w:rsidR="00AF4AE9" w:rsidRDefault="00AF4AE9" w:rsidP="002B1D14">
            <w:pPr>
              <w:spacing w:afterLines="0" w:after="0" w:line="240" w:lineRule="auto"/>
              <w:ind w:left="-75" w:firstLine="7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kg</w:t>
            </w:r>
          </w:p>
        </w:tc>
      </w:tr>
      <w:tr w:rsidR="002B1D14" w:rsidRPr="00825815" w14:paraId="6AE91083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87E75BC" w14:textId="77777777" w:rsidR="00AF4AE9" w:rsidRPr="00825815" w:rsidRDefault="00AF4AE9" w:rsidP="00AF4AE9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677972C" w14:textId="77777777" w:rsidR="00AF4AE9" w:rsidRPr="00D90ED0" w:rsidRDefault="009408FF" w:rsidP="00AF4AE9">
            <w:pPr>
              <w:spacing w:afterLines="0" w:after="0" w:line="240" w:lineRule="auto"/>
              <w:rPr>
                <w:rFonts w:ascii="Calibri" w:hAnsi="Calibri" w:cs="Calibri"/>
                <w:i/>
                <w:color w:val="000000"/>
                <w:sz w:val="20"/>
              </w:rPr>
            </w:pPr>
            <w:r w:rsidRPr="00D90ED0">
              <w:rPr>
                <w:rFonts w:ascii="Calibri" w:hAnsi="Calibri" w:cs="Calibri"/>
                <w:i/>
                <w:color w:val="000000"/>
                <w:sz w:val="20"/>
              </w:rPr>
              <w:t>Carbon monoxide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4EF3FC9" w14:textId="77777777" w:rsidR="00AF4AE9" w:rsidRPr="003713A6" w:rsidRDefault="00AF4AE9" w:rsidP="00AF4AE9">
            <w:pPr>
              <w:spacing w:afterLines="0" w:after="0"/>
              <w:jc w:val="left"/>
              <w:rPr>
                <w:rFonts w:cstheme="minorHAnsi"/>
                <w:color w:val="000000"/>
                <w:sz w:val="20"/>
              </w:rPr>
            </w:pP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96EE2D3" w14:textId="0EDF399C" w:rsidR="00AF4AE9" w:rsidRPr="003713A6" w:rsidRDefault="003713A6" w:rsidP="002B1D14">
            <w:pPr>
              <w:spacing w:afterLines="0" w:after="0" w:line="240" w:lineRule="auto"/>
              <w:ind w:left="-87" w:right="585"/>
              <w:jc w:val="right"/>
              <w:rPr>
                <w:rFonts w:ascii="Calibri" w:hAnsi="Calibri" w:cs="Calibri"/>
                <w:color w:val="000000"/>
                <w:sz w:val="20"/>
              </w:rPr>
            </w:pPr>
            <w:r w:rsidRPr="003713A6">
              <w:rPr>
                <w:rFonts w:ascii="Calibri" w:hAnsi="Calibri" w:cs="Calibri"/>
                <w:color w:val="000000"/>
                <w:sz w:val="20"/>
              </w:rPr>
              <w:t>2.465E-03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E00AC91" w14:textId="77777777" w:rsidR="00AF4AE9" w:rsidRDefault="00AF4AE9" w:rsidP="002B1D14">
            <w:pPr>
              <w:spacing w:afterLines="0" w:after="0" w:line="240" w:lineRule="auto"/>
              <w:ind w:left="-75" w:firstLine="7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kg</w:t>
            </w:r>
          </w:p>
        </w:tc>
      </w:tr>
      <w:tr w:rsidR="002B1D14" w:rsidRPr="00825815" w14:paraId="4BD693E0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A2B69A1" w14:textId="77777777" w:rsidR="00AF4AE9" w:rsidRPr="00825815" w:rsidRDefault="00AF4AE9" w:rsidP="00AF4AE9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E7FF8AA" w14:textId="77777777" w:rsidR="00AF4AE9" w:rsidRPr="00D90ED0" w:rsidRDefault="00AF4AE9" w:rsidP="00AF4AE9">
            <w:pPr>
              <w:spacing w:afterLines="0" w:after="0" w:line="240" w:lineRule="auto"/>
              <w:rPr>
                <w:rFonts w:ascii="Calibri" w:hAnsi="Calibri" w:cs="Calibri"/>
                <w:i/>
                <w:color w:val="000000"/>
                <w:sz w:val="20"/>
              </w:rPr>
            </w:pPr>
            <w:r w:rsidRPr="00D90ED0">
              <w:rPr>
                <w:rFonts w:ascii="Calibri" w:hAnsi="Calibri" w:cs="Calibri"/>
                <w:i/>
                <w:color w:val="000000"/>
                <w:sz w:val="20"/>
              </w:rPr>
              <w:t>Mercury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E736DEB" w14:textId="77777777" w:rsidR="00AF4AE9" w:rsidRPr="00D90ED0" w:rsidRDefault="00AF4AE9" w:rsidP="00AF4AE9">
            <w:pPr>
              <w:spacing w:afterLines="0" w:after="0"/>
              <w:jc w:val="left"/>
              <w:rPr>
                <w:rFonts w:cstheme="minorHAnsi"/>
                <w:color w:val="000000"/>
                <w:sz w:val="20"/>
              </w:rPr>
            </w:pP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D4CBA3F" w14:textId="3DB89667" w:rsidR="00AF4AE9" w:rsidRPr="003713A6" w:rsidRDefault="003713A6" w:rsidP="002B1D14">
            <w:pPr>
              <w:spacing w:afterLines="0" w:after="0" w:line="240" w:lineRule="auto"/>
              <w:ind w:left="-87" w:right="585"/>
              <w:jc w:val="right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3713A6">
              <w:rPr>
                <w:rFonts w:ascii="Calibri" w:hAnsi="Calibri" w:cs="Calibri"/>
                <w:color w:val="000000"/>
                <w:sz w:val="20"/>
                <w:szCs w:val="20"/>
              </w:rPr>
              <w:t>6.164E-9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391CF9D" w14:textId="77777777" w:rsidR="00AF4AE9" w:rsidRDefault="00AF4AE9" w:rsidP="002B1D14">
            <w:pPr>
              <w:spacing w:afterLines="0" w:after="0" w:line="240" w:lineRule="auto"/>
              <w:ind w:left="-75" w:firstLine="7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kg</w:t>
            </w:r>
          </w:p>
        </w:tc>
      </w:tr>
      <w:tr w:rsidR="002B1D14" w:rsidRPr="00825815" w14:paraId="7521B8BF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1F3CA0D" w14:textId="77777777" w:rsidR="00AF4AE9" w:rsidRPr="00825815" w:rsidRDefault="00AF4AE9" w:rsidP="00AF4AE9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09B07C1" w14:textId="77777777" w:rsidR="00AF4AE9" w:rsidRPr="00D90ED0" w:rsidRDefault="00AF4AE9" w:rsidP="00AF4AE9">
            <w:pPr>
              <w:spacing w:afterLines="0" w:after="0" w:line="240" w:lineRule="auto"/>
              <w:rPr>
                <w:rFonts w:ascii="Calibri" w:hAnsi="Calibri" w:cs="Calibri"/>
                <w:i/>
                <w:color w:val="000000"/>
                <w:sz w:val="20"/>
              </w:rPr>
            </w:pPr>
            <w:r w:rsidRPr="00D90ED0">
              <w:rPr>
                <w:rFonts w:ascii="Calibri" w:hAnsi="Calibri" w:cs="Calibri"/>
                <w:i/>
                <w:color w:val="000000"/>
                <w:sz w:val="20"/>
              </w:rPr>
              <w:t>Methane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6851EFA" w14:textId="77777777" w:rsidR="00AF4AE9" w:rsidRPr="00D90ED0" w:rsidRDefault="00AF4AE9" w:rsidP="00AF4AE9">
            <w:pPr>
              <w:spacing w:afterLines="0" w:after="0"/>
              <w:jc w:val="left"/>
              <w:rPr>
                <w:rFonts w:cstheme="minorHAnsi"/>
                <w:color w:val="000000"/>
                <w:sz w:val="20"/>
              </w:rPr>
            </w:pP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C023F92" w14:textId="4B0B5707" w:rsidR="00AF4AE9" w:rsidRPr="003713A6" w:rsidRDefault="003713A6" w:rsidP="002B1D14">
            <w:pPr>
              <w:spacing w:afterLines="0" w:after="0" w:line="240" w:lineRule="auto"/>
              <w:ind w:left="-87" w:right="585"/>
              <w:jc w:val="right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3713A6">
              <w:rPr>
                <w:rFonts w:ascii="Calibri" w:hAnsi="Calibri" w:cs="Calibri"/>
                <w:color w:val="000000"/>
                <w:sz w:val="20"/>
                <w:szCs w:val="20"/>
              </w:rPr>
              <w:t>6.985E-4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D4D9A36" w14:textId="77777777" w:rsidR="00AF4AE9" w:rsidRDefault="00AF4AE9" w:rsidP="002B1D14">
            <w:pPr>
              <w:spacing w:afterLines="0" w:after="0" w:line="240" w:lineRule="auto"/>
              <w:ind w:left="-75" w:firstLine="7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kg</w:t>
            </w:r>
          </w:p>
        </w:tc>
      </w:tr>
      <w:tr w:rsidR="002B1D14" w:rsidRPr="00825815" w14:paraId="008676A3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9B95AE5" w14:textId="77777777" w:rsidR="00AF4AE9" w:rsidRPr="00825815" w:rsidRDefault="00AF4AE9" w:rsidP="00AF4AE9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6E0BF0F" w14:textId="77777777" w:rsidR="00AF4AE9" w:rsidRPr="00D90ED0" w:rsidRDefault="00AF4AE9" w:rsidP="00AF4AE9">
            <w:pPr>
              <w:spacing w:afterLines="0" w:after="0" w:line="240" w:lineRule="auto"/>
              <w:rPr>
                <w:rFonts w:ascii="Calibri" w:hAnsi="Calibri" w:cs="Calibri"/>
                <w:i/>
                <w:color w:val="000000"/>
                <w:sz w:val="20"/>
              </w:rPr>
            </w:pPr>
            <w:r w:rsidRPr="00D90ED0">
              <w:rPr>
                <w:rFonts w:ascii="Calibri" w:hAnsi="Calibri" w:cs="Calibri"/>
                <w:i/>
                <w:color w:val="000000"/>
                <w:sz w:val="20"/>
              </w:rPr>
              <w:t>Nitrogen oxides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70E814F" w14:textId="77777777" w:rsidR="00AF4AE9" w:rsidRPr="00D90ED0" w:rsidRDefault="00AF4AE9" w:rsidP="00AF4AE9">
            <w:pPr>
              <w:spacing w:afterLines="0" w:after="0"/>
              <w:jc w:val="left"/>
              <w:rPr>
                <w:rFonts w:cstheme="minorHAnsi"/>
                <w:color w:val="000000"/>
                <w:sz w:val="20"/>
              </w:rPr>
            </w:pP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2838BE4" w14:textId="2E42DF80" w:rsidR="00AF4AE9" w:rsidRPr="003713A6" w:rsidRDefault="003713A6" w:rsidP="002B1D14">
            <w:pPr>
              <w:spacing w:afterLines="0" w:after="0" w:line="240" w:lineRule="auto"/>
              <w:ind w:left="-87" w:right="585"/>
              <w:jc w:val="right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3713A6">
              <w:rPr>
                <w:rFonts w:ascii="Calibri" w:hAnsi="Calibri" w:cs="Calibri"/>
                <w:color w:val="000000"/>
                <w:sz w:val="20"/>
                <w:szCs w:val="20"/>
              </w:rPr>
              <w:t>8.218E-4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B9A7BA6" w14:textId="77777777" w:rsidR="00AF4AE9" w:rsidRDefault="00AF4AE9" w:rsidP="002B1D14">
            <w:pPr>
              <w:spacing w:afterLines="0" w:after="0" w:line="240" w:lineRule="auto"/>
              <w:ind w:left="-75" w:firstLine="7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kg</w:t>
            </w:r>
          </w:p>
        </w:tc>
      </w:tr>
      <w:tr w:rsidR="002B1D14" w:rsidRPr="00825815" w14:paraId="0DCD67C3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181EAD6" w14:textId="77777777" w:rsidR="00AF4AE9" w:rsidRPr="00825815" w:rsidRDefault="00AF4AE9" w:rsidP="00AF4AE9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01AE03F" w14:textId="77777777" w:rsidR="00AF4AE9" w:rsidRPr="00D90ED0" w:rsidRDefault="00AF4AE9" w:rsidP="00AF4AE9">
            <w:pPr>
              <w:spacing w:afterLines="0" w:after="0" w:line="240" w:lineRule="auto"/>
              <w:rPr>
                <w:rFonts w:ascii="Calibri" w:hAnsi="Calibri" w:cs="Calibri"/>
                <w:i/>
                <w:color w:val="000000"/>
                <w:sz w:val="20"/>
                <w:szCs w:val="20"/>
              </w:rPr>
            </w:pPr>
            <w:r w:rsidRPr="00D90ED0">
              <w:rPr>
                <w:rFonts w:ascii="Calibri" w:hAnsi="Calibri" w:cs="Calibri"/>
                <w:i/>
                <w:color w:val="000000"/>
                <w:sz w:val="20"/>
                <w:szCs w:val="20"/>
              </w:rPr>
              <w:t>NMVOC, non-methane volatile organic compounds, unspecified origin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219A14A" w14:textId="77777777" w:rsidR="00AF4AE9" w:rsidRPr="00D90ED0" w:rsidRDefault="00AF4AE9" w:rsidP="00AF4AE9">
            <w:pPr>
              <w:spacing w:afterLines="0" w:after="0"/>
              <w:jc w:val="left"/>
              <w:rPr>
                <w:rFonts w:cstheme="minorHAnsi"/>
                <w:color w:val="000000"/>
                <w:sz w:val="20"/>
              </w:rPr>
            </w:pP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C4D4389" w14:textId="5E9F8141" w:rsidR="00AF4AE9" w:rsidRDefault="003713A6" w:rsidP="002B1D14">
            <w:pPr>
              <w:spacing w:afterLines="0" w:after="0" w:line="240" w:lineRule="auto"/>
              <w:ind w:left="-87" w:right="585"/>
              <w:jc w:val="right"/>
              <w:rPr>
                <w:rFonts w:ascii="Calibri" w:hAnsi="Calibri" w:cs="Calibri"/>
                <w:color w:val="000000"/>
                <w:sz w:val="22"/>
              </w:rPr>
            </w:pPr>
            <w:r w:rsidRPr="003713A6">
              <w:rPr>
                <w:rFonts w:ascii="Calibri" w:hAnsi="Calibri" w:cs="Calibri"/>
                <w:color w:val="000000"/>
                <w:sz w:val="20"/>
              </w:rPr>
              <w:t>3.287E-4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B24CCB1" w14:textId="77777777" w:rsidR="00AF4AE9" w:rsidRDefault="00AF4AE9" w:rsidP="002B1D14">
            <w:pPr>
              <w:spacing w:afterLines="0" w:after="0" w:line="240" w:lineRule="auto"/>
              <w:ind w:left="-75" w:firstLine="7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kg</w:t>
            </w:r>
          </w:p>
        </w:tc>
      </w:tr>
      <w:tr w:rsidR="002B1D14" w:rsidRPr="00825815" w14:paraId="62693DE6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C1265EE" w14:textId="77777777" w:rsidR="00AF4AE9" w:rsidRPr="00AF4AE9" w:rsidRDefault="00AF4AE9" w:rsidP="00AF4AE9">
            <w:pPr>
              <w:spacing w:afterLines="0" w:after="0"/>
              <w:jc w:val="left"/>
              <w:rPr>
                <w:rFonts w:cstheme="minorHAnsi"/>
                <w:i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8DD16E2" w14:textId="77777777" w:rsidR="00AF4AE9" w:rsidRPr="00D90ED0" w:rsidRDefault="00AF4AE9" w:rsidP="00AF4AE9">
            <w:pPr>
              <w:spacing w:afterLines="0" w:after="0"/>
              <w:jc w:val="left"/>
              <w:rPr>
                <w:rFonts w:cstheme="minorHAnsi"/>
                <w:i/>
                <w:color w:val="000000"/>
                <w:sz w:val="20"/>
                <w:szCs w:val="20"/>
              </w:rPr>
            </w:pPr>
            <w:r w:rsidRPr="00D90ED0">
              <w:rPr>
                <w:rFonts w:cstheme="minorHAnsi"/>
                <w:i/>
                <w:color w:val="000000"/>
                <w:sz w:val="20"/>
                <w:szCs w:val="20"/>
              </w:rPr>
              <w:t>Sulfur dioxide</w:t>
            </w:r>
          </w:p>
        </w:tc>
        <w:tc>
          <w:tcPr>
            <w:tcW w:w="6106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4C39127" w14:textId="77777777" w:rsidR="00AF4AE9" w:rsidRPr="00AF4AE9" w:rsidRDefault="00AF4AE9" w:rsidP="00AF4AE9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1426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DA44FB8" w14:textId="66E5A672" w:rsidR="00AF4AE9" w:rsidRDefault="003713A6" w:rsidP="003713A6">
            <w:pPr>
              <w:spacing w:afterLines="0" w:after="0" w:line="240" w:lineRule="auto"/>
              <w:ind w:left="-87" w:right="585"/>
              <w:jc w:val="right"/>
              <w:rPr>
                <w:rFonts w:ascii="Calibri" w:hAnsi="Calibri" w:cs="Calibri"/>
                <w:color w:val="000000"/>
                <w:sz w:val="22"/>
              </w:rPr>
            </w:pPr>
            <w:r w:rsidRPr="003713A6">
              <w:rPr>
                <w:rFonts w:ascii="Calibri" w:hAnsi="Calibri" w:cs="Calibri"/>
                <w:color w:val="000000"/>
                <w:sz w:val="20"/>
              </w:rPr>
              <w:t>2.260E-5</w:t>
            </w:r>
          </w:p>
        </w:tc>
        <w:tc>
          <w:tcPr>
            <w:tcW w:w="1166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3933BC8" w14:textId="77777777" w:rsidR="00AF4AE9" w:rsidRDefault="00AF4AE9" w:rsidP="002B1D14">
            <w:pPr>
              <w:spacing w:afterLines="0" w:after="0" w:line="240" w:lineRule="auto"/>
              <w:ind w:left="-75" w:firstLine="7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kg</w:t>
            </w:r>
          </w:p>
        </w:tc>
      </w:tr>
      <w:tr w:rsidR="002B1D14" w:rsidRPr="00825815" w14:paraId="65FB5053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A787D03" w14:textId="77777777" w:rsidR="00F269DD" w:rsidRPr="00F269DD" w:rsidRDefault="00F269DD" w:rsidP="00D90ED0">
            <w:pPr>
              <w:spacing w:afterLines="0" w:after="0"/>
              <w:jc w:val="left"/>
              <w:rPr>
                <w:rFonts w:cstheme="minorHAnsi"/>
                <w:b/>
                <w:color w:val="000000"/>
                <w:sz w:val="22"/>
              </w:rPr>
            </w:pPr>
            <w:r w:rsidRPr="00F269DD">
              <w:rPr>
                <w:rFonts w:cstheme="minorHAnsi"/>
                <w:b/>
                <w:color w:val="000000"/>
                <w:sz w:val="22"/>
              </w:rPr>
              <w:t>Fuel cell stack</w:t>
            </w:r>
          </w:p>
        </w:tc>
        <w:tc>
          <w:tcPr>
            <w:tcW w:w="3917" w:type="dxa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B60E1D5" w14:textId="77777777" w:rsidR="00F269DD" w:rsidRPr="00F269DD" w:rsidRDefault="00F269DD" w:rsidP="00D90ED0">
            <w:pPr>
              <w:spacing w:afterLines="0" w:after="0"/>
              <w:jc w:val="left"/>
              <w:rPr>
                <w:rFonts w:cstheme="minorHAnsi"/>
                <w:b/>
                <w:color w:val="000000"/>
                <w:sz w:val="22"/>
              </w:rPr>
            </w:pPr>
            <w:r w:rsidRPr="00F269DD">
              <w:rPr>
                <w:rFonts w:cstheme="minorHAnsi"/>
                <w:b/>
                <w:color w:val="000000"/>
                <w:sz w:val="22"/>
              </w:rPr>
              <w:t>Inputs</w:t>
            </w:r>
          </w:p>
        </w:tc>
        <w:tc>
          <w:tcPr>
            <w:tcW w:w="6106" w:type="dxa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EC4B16C" w14:textId="77777777" w:rsidR="00F269DD" w:rsidRPr="00825815" w:rsidRDefault="00F269DD" w:rsidP="00D90ED0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1426" w:type="dxa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AD75E9D" w14:textId="77777777" w:rsidR="00F269DD" w:rsidRPr="00F269DD" w:rsidRDefault="00F269DD" w:rsidP="002B1D14">
            <w:pPr>
              <w:spacing w:afterLines="0" w:after="0"/>
              <w:ind w:left="-87" w:right="585"/>
              <w:jc w:val="righ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1166" w:type="dxa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35599D4" w14:textId="77777777" w:rsidR="00F269DD" w:rsidRPr="00F269DD" w:rsidRDefault="00F269DD" w:rsidP="002B1D14">
            <w:pPr>
              <w:spacing w:afterLines="0" w:after="0"/>
              <w:ind w:left="-75" w:firstLine="75"/>
              <w:rPr>
                <w:rFonts w:cstheme="minorHAnsi"/>
                <w:color w:val="000000"/>
                <w:sz w:val="22"/>
              </w:rPr>
            </w:pPr>
          </w:p>
        </w:tc>
      </w:tr>
      <w:tr w:rsidR="002B1D14" w:rsidRPr="00825815" w14:paraId="665D9387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5457915" w14:textId="77777777" w:rsidR="00F269DD" w:rsidRPr="00825815" w:rsidRDefault="00F269DD" w:rsidP="00D90ED0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5432147" w14:textId="77777777" w:rsidR="00F269DD" w:rsidRPr="00825815" w:rsidRDefault="00F269DD" w:rsidP="00D90ED0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 w:rsidRPr="00F269DD">
              <w:rPr>
                <w:rFonts w:cstheme="minorHAnsi"/>
                <w:color w:val="000000"/>
                <w:sz w:val="22"/>
              </w:rPr>
              <w:t>Air management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B606400" w14:textId="77777777" w:rsidR="00F269DD" w:rsidRPr="00825815" w:rsidRDefault="00F269DD" w:rsidP="00D90ED0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 w:rsidRPr="00F269DD">
              <w:rPr>
                <w:rFonts w:cstheme="minorHAnsi"/>
                <w:color w:val="000000"/>
                <w:sz w:val="22"/>
              </w:rPr>
              <w:t>Air management</w:t>
            </w: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BE95195" w14:textId="132F62A5" w:rsidR="00F269DD" w:rsidRPr="00F269DD" w:rsidRDefault="00F269DD" w:rsidP="002B1D14">
            <w:pPr>
              <w:spacing w:afterLines="0" w:after="0"/>
              <w:ind w:left="-87" w:right="585"/>
              <w:jc w:val="right"/>
              <w:rPr>
                <w:rFonts w:cstheme="minorHAnsi"/>
                <w:color w:val="000000"/>
                <w:sz w:val="22"/>
              </w:rPr>
            </w:pPr>
            <w:r w:rsidRPr="00F269DD">
              <w:rPr>
                <w:rFonts w:cstheme="minorHAnsi"/>
                <w:color w:val="000000"/>
                <w:sz w:val="22"/>
              </w:rPr>
              <w:t>1.25</w:t>
            </w:r>
            <w:r w:rsidR="003713A6">
              <w:rPr>
                <w:rFonts w:cstheme="minorHAnsi"/>
                <w:color w:val="000000"/>
                <w:sz w:val="22"/>
              </w:rPr>
              <w:t>0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0EB8518" w14:textId="77777777" w:rsidR="00F269DD" w:rsidRPr="00F269DD" w:rsidRDefault="00F269DD" w:rsidP="002B1D14">
            <w:pPr>
              <w:spacing w:afterLines="0" w:after="0"/>
              <w:ind w:left="-75" w:firstLine="75"/>
              <w:jc w:val="right"/>
              <w:rPr>
                <w:rFonts w:cstheme="minorHAnsi"/>
                <w:color w:val="000000"/>
                <w:sz w:val="22"/>
              </w:rPr>
            </w:pPr>
            <w:r w:rsidRPr="00F269DD">
              <w:rPr>
                <w:rFonts w:cstheme="minorHAnsi"/>
                <w:color w:val="000000"/>
                <w:sz w:val="22"/>
              </w:rPr>
              <w:t>Item(s)</w:t>
            </w:r>
          </w:p>
        </w:tc>
      </w:tr>
      <w:tr w:rsidR="002B1D14" w:rsidRPr="00825815" w14:paraId="31C85DF5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EF18985" w14:textId="77777777" w:rsidR="00F269DD" w:rsidRPr="00825815" w:rsidRDefault="00F269DD" w:rsidP="00D90ED0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33592B4" w14:textId="77777777" w:rsidR="00F269DD" w:rsidRPr="00825815" w:rsidRDefault="00F269DD" w:rsidP="00D90ED0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 w:rsidRPr="00F269DD">
              <w:rPr>
                <w:rFonts w:cstheme="minorHAnsi"/>
                <w:color w:val="000000"/>
                <w:sz w:val="22"/>
              </w:rPr>
              <w:t>Control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949BFA2" w14:textId="77777777" w:rsidR="00F269DD" w:rsidRPr="00825815" w:rsidRDefault="00F269DD" w:rsidP="00D90ED0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 w:rsidRPr="00F269DD">
              <w:rPr>
                <w:rFonts w:cstheme="minorHAnsi"/>
                <w:color w:val="000000"/>
                <w:sz w:val="22"/>
              </w:rPr>
              <w:t>Control</w:t>
            </w: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D498531" w14:textId="1BE817C1" w:rsidR="00F269DD" w:rsidRPr="00F269DD" w:rsidRDefault="00F269DD" w:rsidP="002B1D14">
            <w:pPr>
              <w:spacing w:afterLines="0" w:after="0"/>
              <w:ind w:left="-87" w:right="585"/>
              <w:jc w:val="right"/>
              <w:rPr>
                <w:rFonts w:cstheme="minorHAnsi"/>
                <w:color w:val="000000"/>
                <w:sz w:val="22"/>
              </w:rPr>
            </w:pPr>
            <w:r w:rsidRPr="00F269DD">
              <w:rPr>
                <w:rFonts w:cstheme="minorHAnsi"/>
                <w:color w:val="000000"/>
                <w:sz w:val="22"/>
              </w:rPr>
              <w:t>1.25</w:t>
            </w:r>
            <w:r w:rsidR="003713A6">
              <w:rPr>
                <w:rFonts w:cstheme="minorHAnsi"/>
                <w:color w:val="000000"/>
                <w:sz w:val="22"/>
              </w:rPr>
              <w:t>0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8878363" w14:textId="77777777" w:rsidR="00F269DD" w:rsidRPr="00F269DD" w:rsidRDefault="00F269DD" w:rsidP="002B1D14">
            <w:pPr>
              <w:spacing w:afterLines="0" w:after="0"/>
              <w:ind w:left="-75" w:firstLine="75"/>
              <w:jc w:val="right"/>
              <w:rPr>
                <w:rFonts w:cstheme="minorHAnsi"/>
                <w:color w:val="000000"/>
                <w:sz w:val="22"/>
              </w:rPr>
            </w:pPr>
            <w:r w:rsidRPr="00F269DD">
              <w:rPr>
                <w:rFonts w:cstheme="minorHAnsi"/>
                <w:color w:val="000000"/>
                <w:sz w:val="22"/>
              </w:rPr>
              <w:t>Item(s)</w:t>
            </w:r>
          </w:p>
        </w:tc>
      </w:tr>
      <w:tr w:rsidR="002B1D14" w:rsidRPr="00825815" w14:paraId="4993E27F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EC9568B" w14:textId="77777777" w:rsidR="00F269DD" w:rsidRPr="00825815" w:rsidRDefault="00F269DD" w:rsidP="00D90ED0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D0A0AD5" w14:textId="77777777" w:rsidR="00F269DD" w:rsidRPr="00825815" w:rsidRDefault="00F269DD" w:rsidP="00D90ED0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 w:rsidRPr="00F269DD">
              <w:rPr>
                <w:rFonts w:cstheme="minorHAnsi"/>
                <w:color w:val="000000"/>
                <w:sz w:val="22"/>
              </w:rPr>
              <w:t>Disposal FC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54E5C6E" w14:textId="77777777" w:rsidR="00F269DD" w:rsidRPr="00825815" w:rsidRDefault="00F269DD" w:rsidP="00D90ED0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 w:rsidRPr="00F269DD">
              <w:rPr>
                <w:rFonts w:cstheme="minorHAnsi"/>
                <w:color w:val="000000"/>
                <w:sz w:val="22"/>
              </w:rPr>
              <w:t>Disposal FC</w:t>
            </w: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A3CB3A3" w14:textId="31E4095A" w:rsidR="00F269DD" w:rsidRPr="00F269DD" w:rsidRDefault="00F269DD" w:rsidP="002B1D14">
            <w:pPr>
              <w:spacing w:afterLines="0" w:after="0"/>
              <w:ind w:left="-87" w:right="585"/>
              <w:jc w:val="right"/>
              <w:rPr>
                <w:rFonts w:cstheme="minorHAnsi"/>
                <w:color w:val="000000"/>
                <w:sz w:val="22"/>
              </w:rPr>
            </w:pPr>
            <w:r w:rsidRPr="00F269DD">
              <w:rPr>
                <w:rFonts w:cstheme="minorHAnsi"/>
                <w:color w:val="000000"/>
                <w:sz w:val="22"/>
              </w:rPr>
              <w:t>1.25</w:t>
            </w:r>
            <w:r w:rsidR="003713A6">
              <w:rPr>
                <w:rFonts w:cstheme="minorHAnsi"/>
                <w:color w:val="000000"/>
                <w:sz w:val="22"/>
              </w:rPr>
              <w:t>0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5C45F97" w14:textId="77777777" w:rsidR="00F269DD" w:rsidRPr="00F269DD" w:rsidRDefault="00F269DD" w:rsidP="002B1D14">
            <w:pPr>
              <w:spacing w:afterLines="0" w:after="0"/>
              <w:ind w:left="-75" w:firstLine="75"/>
              <w:jc w:val="right"/>
              <w:rPr>
                <w:rFonts w:cstheme="minorHAnsi"/>
                <w:color w:val="000000"/>
                <w:sz w:val="22"/>
              </w:rPr>
            </w:pPr>
            <w:r w:rsidRPr="00F269DD">
              <w:rPr>
                <w:rFonts w:cstheme="minorHAnsi"/>
                <w:color w:val="000000"/>
                <w:sz w:val="22"/>
              </w:rPr>
              <w:t>Item(s)</w:t>
            </w:r>
          </w:p>
        </w:tc>
      </w:tr>
      <w:tr w:rsidR="002B1D14" w:rsidRPr="00825815" w14:paraId="3874F690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964F648" w14:textId="77777777" w:rsidR="00F269DD" w:rsidRPr="00825815" w:rsidRDefault="00F269DD" w:rsidP="00D90ED0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1490152" w14:textId="77777777" w:rsidR="00F269DD" w:rsidRPr="00825815" w:rsidRDefault="00F269DD" w:rsidP="00D90ED0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 w:rsidRPr="00F269DD">
              <w:rPr>
                <w:rFonts w:cstheme="minorHAnsi"/>
                <w:color w:val="000000"/>
                <w:sz w:val="22"/>
              </w:rPr>
              <w:t>Fuel Cell Stack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8C48679" w14:textId="77777777" w:rsidR="00F269DD" w:rsidRPr="00825815" w:rsidRDefault="00F269DD" w:rsidP="00D90ED0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 w:rsidRPr="00F269DD">
              <w:rPr>
                <w:rFonts w:cstheme="minorHAnsi"/>
                <w:color w:val="000000"/>
                <w:sz w:val="22"/>
              </w:rPr>
              <w:t>Fuel Cell Stack</w:t>
            </w: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667A813" w14:textId="14478B0E" w:rsidR="00F269DD" w:rsidRPr="00F269DD" w:rsidRDefault="00F269DD" w:rsidP="002B1D14">
            <w:pPr>
              <w:spacing w:afterLines="0" w:after="0"/>
              <w:ind w:left="-87" w:right="585"/>
              <w:jc w:val="right"/>
              <w:rPr>
                <w:rFonts w:cstheme="minorHAnsi"/>
                <w:color w:val="000000"/>
                <w:sz w:val="22"/>
              </w:rPr>
            </w:pPr>
            <w:r w:rsidRPr="00F269DD">
              <w:rPr>
                <w:rFonts w:cstheme="minorHAnsi"/>
                <w:color w:val="000000"/>
                <w:sz w:val="22"/>
              </w:rPr>
              <w:t>1.25</w:t>
            </w:r>
            <w:r w:rsidR="003713A6">
              <w:rPr>
                <w:rFonts w:cstheme="minorHAnsi"/>
                <w:color w:val="000000"/>
                <w:sz w:val="22"/>
              </w:rPr>
              <w:t>0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1A7ABC2" w14:textId="77777777" w:rsidR="00F269DD" w:rsidRPr="00F269DD" w:rsidRDefault="00F269DD" w:rsidP="002B1D14">
            <w:pPr>
              <w:spacing w:afterLines="0" w:after="0"/>
              <w:ind w:left="-75" w:firstLine="75"/>
              <w:jc w:val="right"/>
              <w:rPr>
                <w:rFonts w:cstheme="minorHAnsi"/>
                <w:color w:val="000000"/>
                <w:sz w:val="22"/>
              </w:rPr>
            </w:pPr>
            <w:r w:rsidRPr="00F269DD">
              <w:rPr>
                <w:rFonts w:cstheme="minorHAnsi"/>
                <w:color w:val="000000"/>
                <w:sz w:val="22"/>
              </w:rPr>
              <w:t>Item(s)</w:t>
            </w:r>
          </w:p>
        </w:tc>
      </w:tr>
      <w:tr w:rsidR="002B1D14" w:rsidRPr="00825815" w14:paraId="0819C81E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A23B7EB" w14:textId="77777777" w:rsidR="00F269DD" w:rsidRPr="00825815" w:rsidRDefault="00F269DD" w:rsidP="00D90ED0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753A8C2" w14:textId="77777777" w:rsidR="00F269DD" w:rsidRPr="00825815" w:rsidRDefault="00F269DD" w:rsidP="00D90ED0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 w:rsidRPr="00F269DD">
              <w:rPr>
                <w:rFonts w:cstheme="minorHAnsi"/>
                <w:color w:val="000000"/>
                <w:sz w:val="22"/>
              </w:rPr>
              <w:t>Fuel management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F7DF403" w14:textId="77777777" w:rsidR="00F269DD" w:rsidRPr="00825815" w:rsidRDefault="00F269DD" w:rsidP="00D90ED0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 w:rsidRPr="00F269DD">
              <w:rPr>
                <w:rFonts w:cstheme="minorHAnsi"/>
                <w:color w:val="000000"/>
                <w:sz w:val="22"/>
              </w:rPr>
              <w:t>Fuel management</w:t>
            </w: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E07199D" w14:textId="17AE44E5" w:rsidR="00F269DD" w:rsidRPr="00F269DD" w:rsidRDefault="00F269DD" w:rsidP="002B1D14">
            <w:pPr>
              <w:spacing w:afterLines="0" w:after="0"/>
              <w:ind w:left="-87" w:right="585"/>
              <w:jc w:val="right"/>
              <w:rPr>
                <w:rFonts w:cstheme="minorHAnsi"/>
                <w:color w:val="000000"/>
                <w:sz w:val="22"/>
              </w:rPr>
            </w:pPr>
            <w:r w:rsidRPr="00F269DD">
              <w:rPr>
                <w:rFonts w:cstheme="minorHAnsi"/>
                <w:color w:val="000000"/>
                <w:sz w:val="22"/>
              </w:rPr>
              <w:t>1.25</w:t>
            </w:r>
            <w:r w:rsidR="003713A6">
              <w:rPr>
                <w:rFonts w:cstheme="minorHAnsi"/>
                <w:color w:val="000000"/>
                <w:sz w:val="22"/>
              </w:rPr>
              <w:t>0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16E8610" w14:textId="77777777" w:rsidR="00F269DD" w:rsidRPr="00F269DD" w:rsidRDefault="00F269DD" w:rsidP="002B1D14">
            <w:pPr>
              <w:spacing w:afterLines="0" w:after="0"/>
              <w:ind w:left="-75" w:firstLine="75"/>
              <w:jc w:val="right"/>
              <w:rPr>
                <w:rFonts w:cstheme="minorHAnsi"/>
                <w:color w:val="000000"/>
                <w:sz w:val="22"/>
              </w:rPr>
            </w:pPr>
            <w:r w:rsidRPr="00F269DD">
              <w:rPr>
                <w:rFonts w:cstheme="minorHAnsi"/>
                <w:color w:val="000000"/>
                <w:sz w:val="22"/>
              </w:rPr>
              <w:t>Item(s)</w:t>
            </w:r>
          </w:p>
        </w:tc>
      </w:tr>
      <w:tr w:rsidR="002B1D14" w:rsidRPr="00825815" w14:paraId="6B64F235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01ED222" w14:textId="77777777" w:rsidR="00F269DD" w:rsidRPr="00825815" w:rsidRDefault="00F269DD" w:rsidP="00D90ED0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9704047" w14:textId="77777777" w:rsidR="00F269DD" w:rsidRPr="00825815" w:rsidRDefault="00F269DD" w:rsidP="00D90ED0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 w:rsidRPr="00F269DD">
              <w:rPr>
                <w:rFonts w:cstheme="minorHAnsi"/>
                <w:color w:val="000000"/>
                <w:sz w:val="22"/>
              </w:rPr>
              <w:t>Heat management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25E9E64" w14:textId="77777777" w:rsidR="00F269DD" w:rsidRPr="00825815" w:rsidRDefault="00F269DD" w:rsidP="00D90ED0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 w:rsidRPr="00F269DD">
              <w:rPr>
                <w:rFonts w:cstheme="minorHAnsi"/>
                <w:color w:val="000000"/>
                <w:sz w:val="22"/>
              </w:rPr>
              <w:t>Heat management</w:t>
            </w: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2EF1775" w14:textId="1395D07F" w:rsidR="00F269DD" w:rsidRPr="00F269DD" w:rsidRDefault="00F269DD" w:rsidP="002B1D14">
            <w:pPr>
              <w:spacing w:afterLines="0" w:after="0"/>
              <w:ind w:left="-87" w:right="585"/>
              <w:jc w:val="right"/>
              <w:rPr>
                <w:rFonts w:cstheme="minorHAnsi"/>
                <w:color w:val="000000"/>
                <w:sz w:val="22"/>
              </w:rPr>
            </w:pPr>
            <w:r w:rsidRPr="00F269DD">
              <w:rPr>
                <w:rFonts w:cstheme="minorHAnsi"/>
                <w:color w:val="000000"/>
                <w:sz w:val="22"/>
              </w:rPr>
              <w:t>1.25</w:t>
            </w:r>
            <w:r w:rsidR="003713A6">
              <w:rPr>
                <w:rFonts w:cstheme="minorHAnsi"/>
                <w:color w:val="000000"/>
                <w:sz w:val="22"/>
              </w:rPr>
              <w:t>0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9638EAB" w14:textId="77777777" w:rsidR="00F269DD" w:rsidRPr="00F269DD" w:rsidRDefault="00F269DD" w:rsidP="002B1D14">
            <w:pPr>
              <w:spacing w:afterLines="0" w:after="0"/>
              <w:ind w:left="-75" w:firstLine="75"/>
              <w:jc w:val="right"/>
              <w:rPr>
                <w:rFonts w:cstheme="minorHAnsi"/>
                <w:color w:val="000000"/>
                <w:sz w:val="22"/>
              </w:rPr>
            </w:pPr>
            <w:r w:rsidRPr="00F269DD">
              <w:rPr>
                <w:rFonts w:cstheme="minorHAnsi"/>
                <w:color w:val="000000"/>
                <w:sz w:val="22"/>
              </w:rPr>
              <w:t>Item(s)</w:t>
            </w:r>
          </w:p>
        </w:tc>
      </w:tr>
      <w:tr w:rsidR="002B1D14" w:rsidRPr="00825815" w14:paraId="77358C6A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AACC761" w14:textId="77777777" w:rsidR="00F269DD" w:rsidRPr="00825815" w:rsidRDefault="00F269DD" w:rsidP="00D90ED0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1698BE8" w14:textId="77777777" w:rsidR="00F269DD" w:rsidRPr="00825815" w:rsidRDefault="00F269DD" w:rsidP="00D90ED0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 w:rsidRPr="00F269DD">
              <w:rPr>
                <w:rFonts w:cstheme="minorHAnsi"/>
                <w:color w:val="000000"/>
                <w:sz w:val="22"/>
              </w:rPr>
              <w:t xml:space="preserve">Other </w:t>
            </w:r>
            <w:proofErr w:type="spellStart"/>
            <w:r w:rsidRPr="00F269DD">
              <w:rPr>
                <w:rFonts w:cstheme="minorHAnsi"/>
                <w:color w:val="000000"/>
                <w:sz w:val="22"/>
              </w:rPr>
              <w:t>BoP</w:t>
            </w:r>
            <w:proofErr w:type="spellEnd"/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92941E8" w14:textId="77777777" w:rsidR="00F269DD" w:rsidRPr="00825815" w:rsidRDefault="00F269DD" w:rsidP="00D90ED0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 w:rsidRPr="00F269DD">
              <w:rPr>
                <w:rFonts w:cstheme="minorHAnsi"/>
                <w:color w:val="000000"/>
                <w:sz w:val="22"/>
              </w:rPr>
              <w:t xml:space="preserve">Other </w:t>
            </w:r>
            <w:proofErr w:type="spellStart"/>
            <w:r w:rsidRPr="00F269DD">
              <w:rPr>
                <w:rFonts w:cstheme="minorHAnsi"/>
                <w:color w:val="000000"/>
                <w:sz w:val="22"/>
              </w:rPr>
              <w:t>BoP</w:t>
            </w:r>
            <w:proofErr w:type="spellEnd"/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ED26096" w14:textId="756C60AA" w:rsidR="00F269DD" w:rsidRPr="00F269DD" w:rsidRDefault="00F269DD" w:rsidP="002B1D14">
            <w:pPr>
              <w:spacing w:afterLines="0" w:after="0"/>
              <w:ind w:left="-87" w:right="585"/>
              <w:jc w:val="right"/>
              <w:rPr>
                <w:rFonts w:cstheme="minorHAnsi"/>
                <w:color w:val="000000"/>
                <w:sz w:val="22"/>
              </w:rPr>
            </w:pPr>
            <w:r w:rsidRPr="00F269DD">
              <w:rPr>
                <w:rFonts w:cstheme="minorHAnsi"/>
                <w:color w:val="000000"/>
                <w:sz w:val="22"/>
              </w:rPr>
              <w:t>1.25</w:t>
            </w:r>
            <w:r w:rsidR="003713A6">
              <w:rPr>
                <w:rFonts w:cstheme="minorHAnsi"/>
                <w:color w:val="000000"/>
                <w:sz w:val="22"/>
              </w:rPr>
              <w:t>0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7D02559" w14:textId="77777777" w:rsidR="00F269DD" w:rsidRPr="00F269DD" w:rsidRDefault="00F269DD" w:rsidP="002B1D14">
            <w:pPr>
              <w:spacing w:afterLines="0" w:after="0"/>
              <w:ind w:left="-75" w:firstLine="75"/>
              <w:jc w:val="right"/>
              <w:rPr>
                <w:rFonts w:cstheme="minorHAnsi"/>
                <w:color w:val="000000"/>
                <w:sz w:val="22"/>
              </w:rPr>
            </w:pPr>
            <w:r w:rsidRPr="00F269DD">
              <w:rPr>
                <w:rFonts w:cstheme="minorHAnsi"/>
                <w:color w:val="000000"/>
                <w:sz w:val="22"/>
              </w:rPr>
              <w:t>Item(s)</w:t>
            </w:r>
          </w:p>
        </w:tc>
      </w:tr>
      <w:tr w:rsidR="002B1D14" w:rsidRPr="00825815" w14:paraId="080C7221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C58AA7A" w14:textId="77777777" w:rsidR="00F269DD" w:rsidRPr="00825815" w:rsidRDefault="00F269DD" w:rsidP="00D90ED0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09100C8" w14:textId="77777777" w:rsidR="00F269DD" w:rsidRPr="00825815" w:rsidRDefault="00F269DD" w:rsidP="00D90ED0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 w:rsidRPr="00F269DD">
              <w:rPr>
                <w:rFonts w:cstheme="minorHAnsi"/>
                <w:color w:val="000000"/>
                <w:sz w:val="22"/>
              </w:rPr>
              <w:t>Water management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5D7D929" w14:textId="77777777" w:rsidR="00F269DD" w:rsidRPr="00825815" w:rsidRDefault="00F269DD" w:rsidP="00D90ED0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 w:rsidRPr="00F269DD">
              <w:rPr>
                <w:rFonts w:cstheme="minorHAnsi"/>
                <w:color w:val="000000"/>
                <w:sz w:val="22"/>
              </w:rPr>
              <w:t>Water management</w:t>
            </w: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4B2F84D" w14:textId="77777777" w:rsidR="00F269DD" w:rsidRPr="00825815" w:rsidRDefault="00F269DD" w:rsidP="002B1D14">
            <w:pPr>
              <w:spacing w:afterLines="0" w:after="0"/>
              <w:ind w:left="-87" w:right="585"/>
              <w:jc w:val="righ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0EC65DD" w14:textId="77777777" w:rsidR="00F269DD" w:rsidRPr="00825815" w:rsidRDefault="00F269DD" w:rsidP="002B1D14">
            <w:pPr>
              <w:spacing w:afterLines="0" w:after="0"/>
              <w:ind w:left="-75" w:firstLine="75"/>
              <w:jc w:val="right"/>
              <w:rPr>
                <w:rFonts w:cstheme="minorHAnsi"/>
                <w:color w:val="000000"/>
                <w:sz w:val="22"/>
              </w:rPr>
            </w:pPr>
          </w:p>
        </w:tc>
      </w:tr>
      <w:tr w:rsidR="002B1D14" w:rsidRPr="00825815" w14:paraId="71B1E63D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0832139" w14:textId="77777777" w:rsidR="00F269DD" w:rsidRPr="00825815" w:rsidRDefault="00F269DD" w:rsidP="00D90ED0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19E66C1" w14:textId="77777777" w:rsidR="00F269DD" w:rsidRPr="00F269DD" w:rsidRDefault="00F269DD" w:rsidP="00D90ED0">
            <w:pPr>
              <w:spacing w:afterLines="0" w:after="0"/>
              <w:jc w:val="left"/>
              <w:rPr>
                <w:rFonts w:cstheme="minorHAnsi"/>
                <w:b/>
                <w:color w:val="000000"/>
                <w:sz w:val="22"/>
              </w:rPr>
            </w:pPr>
            <w:r w:rsidRPr="00F269DD">
              <w:rPr>
                <w:rFonts w:cstheme="minorHAnsi"/>
                <w:b/>
                <w:color w:val="000000"/>
                <w:sz w:val="22"/>
              </w:rPr>
              <w:t>Outputs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4D8D094" w14:textId="77777777" w:rsidR="00F269DD" w:rsidRPr="00F269DD" w:rsidRDefault="00F269DD" w:rsidP="00D90ED0">
            <w:pPr>
              <w:spacing w:afterLines="0" w:after="0"/>
              <w:jc w:val="left"/>
              <w:rPr>
                <w:rFonts w:cstheme="minorHAnsi"/>
                <w:b/>
                <w:color w:val="000000"/>
                <w:sz w:val="22"/>
              </w:rPr>
            </w:pP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CC6AF22" w14:textId="77777777" w:rsidR="00F269DD" w:rsidRPr="00F269DD" w:rsidRDefault="00F269DD" w:rsidP="002B1D14">
            <w:pPr>
              <w:spacing w:afterLines="0" w:after="0"/>
              <w:ind w:left="-87" w:right="585"/>
              <w:jc w:val="right"/>
              <w:rPr>
                <w:rFonts w:cstheme="minorHAnsi"/>
                <w:b/>
                <w:color w:val="000000"/>
                <w:sz w:val="22"/>
              </w:rPr>
            </w:pP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D397E60" w14:textId="77777777" w:rsidR="00F269DD" w:rsidRPr="00F269DD" w:rsidRDefault="00F269DD" w:rsidP="002B1D14">
            <w:pPr>
              <w:spacing w:afterLines="0" w:after="0"/>
              <w:ind w:left="-75" w:firstLine="75"/>
              <w:jc w:val="right"/>
              <w:rPr>
                <w:rFonts w:cstheme="minorHAnsi"/>
                <w:b/>
                <w:color w:val="000000"/>
                <w:sz w:val="22"/>
              </w:rPr>
            </w:pPr>
          </w:p>
        </w:tc>
      </w:tr>
      <w:tr w:rsidR="002B1D14" w:rsidRPr="00825815" w14:paraId="5C7E4417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0DAA94C" w14:textId="77777777" w:rsidR="00F269DD" w:rsidRPr="00825815" w:rsidRDefault="00F269DD" w:rsidP="00D90ED0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F9D9B41" w14:textId="77777777" w:rsidR="00F269DD" w:rsidRPr="00F269DD" w:rsidRDefault="00F269DD" w:rsidP="00D90ED0">
            <w:pPr>
              <w:spacing w:afterLines="0" w:after="0"/>
              <w:jc w:val="left"/>
              <w:rPr>
                <w:rFonts w:cstheme="minorHAnsi"/>
                <w:b/>
                <w:color w:val="000000"/>
                <w:sz w:val="22"/>
              </w:rPr>
            </w:pPr>
            <w:r w:rsidRPr="00F269DD">
              <w:rPr>
                <w:rFonts w:cstheme="minorHAnsi"/>
                <w:b/>
                <w:color w:val="000000"/>
                <w:sz w:val="22"/>
              </w:rPr>
              <w:t xml:space="preserve">FC </w:t>
            </w:r>
            <w:proofErr w:type="spellStart"/>
            <w:r w:rsidRPr="00F269DD">
              <w:rPr>
                <w:rFonts w:cstheme="minorHAnsi"/>
                <w:b/>
                <w:color w:val="000000"/>
                <w:sz w:val="22"/>
              </w:rPr>
              <w:t>Miotty</w:t>
            </w:r>
            <w:proofErr w:type="spellEnd"/>
          </w:p>
        </w:tc>
        <w:tc>
          <w:tcPr>
            <w:tcW w:w="6106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C59F3DE" w14:textId="77777777" w:rsidR="00F269DD" w:rsidRPr="00F269DD" w:rsidRDefault="00F269DD" w:rsidP="00D90ED0">
            <w:pPr>
              <w:spacing w:afterLines="0" w:after="0"/>
              <w:jc w:val="left"/>
              <w:rPr>
                <w:rFonts w:cstheme="minorHAnsi"/>
                <w:b/>
                <w:color w:val="000000"/>
                <w:sz w:val="22"/>
              </w:rPr>
            </w:pPr>
            <w:proofErr w:type="spellStart"/>
            <w:r w:rsidRPr="00F269DD">
              <w:rPr>
                <w:rFonts w:cstheme="minorHAnsi"/>
                <w:b/>
                <w:color w:val="000000"/>
                <w:sz w:val="22"/>
              </w:rPr>
              <w:t>FC</w:t>
            </w:r>
            <w:r w:rsidRPr="00F269DD">
              <w:rPr>
                <w:rFonts w:cstheme="minorHAnsi"/>
                <w:b/>
                <w:color w:val="000000"/>
                <w:sz w:val="22"/>
                <w:vertAlign w:val="superscript"/>
              </w:rPr>
              <w:t>a</w:t>
            </w:r>
            <w:proofErr w:type="spellEnd"/>
            <w:r w:rsidRPr="00F269DD">
              <w:rPr>
                <w:rFonts w:cstheme="minorHAnsi"/>
                <w:b/>
                <w:color w:val="000000"/>
                <w:sz w:val="22"/>
              </w:rPr>
              <w:t xml:space="preserve"> </w:t>
            </w:r>
            <w:proofErr w:type="spellStart"/>
            <w:r w:rsidRPr="00F269DD">
              <w:rPr>
                <w:rFonts w:cstheme="minorHAnsi"/>
                <w:b/>
                <w:color w:val="000000"/>
                <w:sz w:val="22"/>
              </w:rPr>
              <w:t>Miotty</w:t>
            </w:r>
            <w:proofErr w:type="spellEnd"/>
          </w:p>
        </w:tc>
        <w:tc>
          <w:tcPr>
            <w:tcW w:w="1426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1ED4ACF" w14:textId="59C5535D" w:rsidR="00F269DD" w:rsidRPr="00F269DD" w:rsidRDefault="00F269DD" w:rsidP="002B1D14">
            <w:pPr>
              <w:spacing w:afterLines="0" w:after="0"/>
              <w:ind w:left="-87" w:right="585"/>
              <w:jc w:val="right"/>
              <w:rPr>
                <w:rFonts w:cstheme="minorHAnsi"/>
                <w:b/>
                <w:color w:val="000000"/>
                <w:sz w:val="22"/>
              </w:rPr>
            </w:pPr>
            <w:r w:rsidRPr="00F269DD">
              <w:rPr>
                <w:rFonts w:cstheme="minorHAnsi"/>
                <w:b/>
                <w:color w:val="000000"/>
                <w:sz w:val="22"/>
              </w:rPr>
              <w:t>1.25</w:t>
            </w:r>
            <w:r w:rsidR="003713A6">
              <w:rPr>
                <w:rFonts w:cstheme="minorHAnsi"/>
                <w:b/>
                <w:color w:val="000000"/>
                <w:sz w:val="22"/>
              </w:rPr>
              <w:t>0</w:t>
            </w:r>
          </w:p>
        </w:tc>
        <w:tc>
          <w:tcPr>
            <w:tcW w:w="1166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75BEC1F" w14:textId="77777777" w:rsidR="00F269DD" w:rsidRPr="00F269DD" w:rsidRDefault="00F269DD" w:rsidP="002B1D14">
            <w:pPr>
              <w:spacing w:afterLines="0" w:after="0"/>
              <w:ind w:left="-75" w:firstLine="75"/>
              <w:jc w:val="right"/>
              <w:rPr>
                <w:rFonts w:cstheme="minorHAnsi"/>
                <w:b/>
                <w:color w:val="000000"/>
                <w:sz w:val="22"/>
              </w:rPr>
            </w:pPr>
            <w:r w:rsidRPr="00F269DD">
              <w:rPr>
                <w:rFonts w:cstheme="minorHAnsi"/>
                <w:b/>
                <w:color w:val="000000"/>
                <w:sz w:val="22"/>
              </w:rPr>
              <w:t>Item(s)</w:t>
            </w:r>
          </w:p>
        </w:tc>
      </w:tr>
      <w:tr w:rsidR="002B1D14" w:rsidRPr="00825815" w14:paraId="53FABA69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3071698" w14:textId="77777777" w:rsidR="009408FF" w:rsidRPr="009408FF" w:rsidRDefault="009408FF" w:rsidP="00F26DC7">
            <w:pPr>
              <w:spacing w:afterLines="0" w:after="0" w:line="240" w:lineRule="auto"/>
              <w:jc w:val="left"/>
              <w:rPr>
                <w:rFonts w:cstheme="minorHAnsi"/>
                <w:b/>
                <w:color w:val="000000"/>
                <w:sz w:val="22"/>
              </w:rPr>
            </w:pPr>
            <w:r w:rsidRPr="009408FF">
              <w:rPr>
                <w:rFonts w:cstheme="minorHAnsi"/>
                <w:b/>
                <w:color w:val="000000"/>
                <w:sz w:val="22"/>
              </w:rPr>
              <w:t>Glider*</w:t>
            </w:r>
          </w:p>
        </w:tc>
        <w:tc>
          <w:tcPr>
            <w:tcW w:w="3917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1FAC92A" w14:textId="77777777" w:rsidR="009408FF" w:rsidRPr="00825815" w:rsidRDefault="009408FF" w:rsidP="00F26DC7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2"/>
              </w:rPr>
            </w:pPr>
            <w:r>
              <w:rPr>
                <w:rFonts w:cstheme="minorHAnsi"/>
                <w:color w:val="000000"/>
                <w:sz w:val="22"/>
              </w:rPr>
              <w:t>G</w:t>
            </w:r>
            <w:r w:rsidRPr="00825815">
              <w:rPr>
                <w:rFonts w:cstheme="minorHAnsi"/>
                <w:color w:val="000000"/>
                <w:sz w:val="22"/>
              </w:rPr>
              <w:t>lider, passenger car</w:t>
            </w:r>
          </w:p>
        </w:tc>
        <w:tc>
          <w:tcPr>
            <w:tcW w:w="6106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D044B84" w14:textId="77777777" w:rsidR="009408FF" w:rsidRPr="00825815" w:rsidRDefault="009408FF" w:rsidP="00F26DC7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2"/>
              </w:rPr>
            </w:pPr>
            <w:r w:rsidRPr="009408FF">
              <w:rPr>
                <w:rFonts w:cstheme="minorHAnsi"/>
                <w:color w:val="000000"/>
                <w:sz w:val="22"/>
              </w:rPr>
              <w:t>glider production, passenger car | cut-off, U</w:t>
            </w:r>
          </w:p>
        </w:tc>
        <w:tc>
          <w:tcPr>
            <w:tcW w:w="1426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8D1D926" w14:textId="021C0F80" w:rsidR="009408FF" w:rsidRPr="00825815" w:rsidRDefault="009408FF" w:rsidP="002B1D14">
            <w:pPr>
              <w:spacing w:afterLines="0" w:after="0" w:line="240" w:lineRule="auto"/>
              <w:ind w:left="-87" w:right="585"/>
              <w:jc w:val="right"/>
              <w:rPr>
                <w:rFonts w:cstheme="minorHAnsi"/>
                <w:color w:val="000000"/>
                <w:sz w:val="22"/>
              </w:rPr>
            </w:pPr>
            <w:r w:rsidRPr="00825815">
              <w:rPr>
                <w:rFonts w:cstheme="minorHAnsi"/>
                <w:color w:val="000000"/>
                <w:sz w:val="22"/>
              </w:rPr>
              <w:t>800</w:t>
            </w:r>
            <w:r w:rsidR="00F26DC7">
              <w:rPr>
                <w:rFonts w:cstheme="minorHAnsi"/>
                <w:color w:val="000000"/>
                <w:sz w:val="22"/>
              </w:rPr>
              <w:t>.00</w:t>
            </w:r>
            <w:r w:rsidR="003713A6">
              <w:rPr>
                <w:rFonts w:cstheme="minorHAnsi"/>
                <w:color w:val="000000"/>
                <w:sz w:val="22"/>
              </w:rPr>
              <w:t>0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5846A9C" w14:textId="77777777" w:rsidR="009408FF" w:rsidRPr="00825815" w:rsidRDefault="009408FF" w:rsidP="002B1D14">
            <w:pPr>
              <w:spacing w:afterLines="0" w:after="0" w:line="240" w:lineRule="auto"/>
              <w:ind w:left="-75" w:firstLine="75"/>
              <w:jc w:val="right"/>
              <w:rPr>
                <w:rFonts w:cstheme="minorHAnsi"/>
                <w:color w:val="000000"/>
                <w:sz w:val="22"/>
              </w:rPr>
            </w:pPr>
            <w:r w:rsidRPr="00825815">
              <w:rPr>
                <w:rFonts w:cstheme="minorHAnsi"/>
                <w:color w:val="000000"/>
                <w:sz w:val="22"/>
              </w:rPr>
              <w:t>kg</w:t>
            </w:r>
          </w:p>
        </w:tc>
      </w:tr>
      <w:tr w:rsidR="009408FF" w:rsidRPr="00825815" w14:paraId="04F97C7C" w14:textId="77777777" w:rsidTr="002B1D14">
        <w:trPr>
          <w:trHeight w:val="510"/>
        </w:trPr>
        <w:tc>
          <w:tcPr>
            <w:tcW w:w="1627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4CE42E2" w14:textId="77777777" w:rsidR="009408FF" w:rsidRPr="009408FF" w:rsidRDefault="009408FF" w:rsidP="00F26DC7">
            <w:pPr>
              <w:spacing w:afterLines="0" w:after="0" w:line="240" w:lineRule="auto"/>
              <w:jc w:val="left"/>
              <w:rPr>
                <w:rFonts w:cstheme="minorHAnsi"/>
                <w:b/>
                <w:color w:val="000000"/>
                <w:sz w:val="22"/>
              </w:rPr>
            </w:pPr>
          </w:p>
        </w:tc>
        <w:tc>
          <w:tcPr>
            <w:tcW w:w="1166" w:type="dxa"/>
            <w:gridSpan w:val="5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7E8B1CB" w14:textId="4389FECF" w:rsidR="009408FF" w:rsidRPr="009408FF" w:rsidRDefault="009408FF" w:rsidP="001D04D3">
            <w:pPr>
              <w:spacing w:afterLines="0" w:after="0" w:line="240" w:lineRule="auto"/>
              <w:ind w:left="-75" w:right="585" w:firstLine="75"/>
              <w:jc w:val="left"/>
              <w:rPr>
                <w:rFonts w:cstheme="minorHAnsi"/>
                <w:i/>
                <w:color w:val="000000"/>
                <w:sz w:val="22"/>
              </w:rPr>
            </w:pPr>
            <w:r w:rsidRPr="009408FF">
              <w:rPr>
                <w:rFonts w:cstheme="minorHAnsi"/>
                <w:i/>
                <w:color w:val="000000"/>
                <w:sz w:val="22"/>
              </w:rPr>
              <w:t xml:space="preserve">*Taken without changes from  </w:t>
            </w:r>
            <w:r w:rsidRPr="009408FF">
              <w:rPr>
                <w:rFonts w:cstheme="minorHAnsi"/>
                <w:i/>
                <w:color w:val="000000"/>
                <w:sz w:val="22"/>
              </w:rPr>
              <w:fldChar w:fldCharType="begin"/>
            </w:r>
            <w:r w:rsidR="001D04D3">
              <w:rPr>
                <w:rFonts w:cstheme="minorHAnsi"/>
                <w:i/>
                <w:color w:val="000000"/>
                <w:sz w:val="22"/>
              </w:rPr>
              <w:instrText xml:space="preserve"> ADDIN EN.CITE &lt;EndNote&gt;&lt;Cite&gt;&lt;Author&gt;Wernet&lt;/Author&gt;&lt;Year&gt;2016&lt;/Year&gt;&lt;RecNum&gt;94&lt;/RecNum&gt;&lt;DisplayText&gt;(Wernet et al., 2016)&lt;/DisplayText&gt;&lt;record&gt;&lt;rec-number&gt;94&lt;/rec-number&gt;&lt;foreign-keys&gt;&lt;key app="EN" db-id="999rr9xemperwwe2rd5vpwpfeetf2r25ttra" timestamp="1539002319"&gt;94&lt;/key&gt;&lt;/foreign-keys&gt;&lt;ref-type name="Web Page"&gt;12&lt;/ref-type&gt;&lt;contributors&gt;&lt;authors&gt;&lt;author&gt;Wernet, G., &lt;/author&gt;&lt;author&gt;Bauer, C., &lt;/author&gt;&lt;author&gt;Steubing, B., &lt;/author&gt;&lt;author&gt;Reinhard, J., &lt;/author&gt;&lt;author&gt;Moreno-Ruiz, E., &lt;/author&gt;&lt;author&gt;and Weidema, B.&lt;/author&gt;&lt;/authors&gt;&lt;/contributors&gt;&lt;titles&gt;&lt;title&gt;The ecoinvent database version 3 (part I): overview and methodology. The International Journal of Life Cycle Assessment&lt;/title&gt;&lt;/titles&gt;&lt;volume&gt;2018&lt;/volume&gt;&lt;number&gt;15 06&lt;/number&gt;&lt;dates&gt;&lt;year&gt;2016&lt;/year&gt;&lt;/dates&gt;&lt;pub-location&gt;Zurich&lt;/pub-location&gt;&lt;publisher&gt;Ecoinvent association&lt;/publisher&gt;&lt;urls&gt;&lt;related-urls&gt;&lt;url&gt;http://link.springer.com/10.1007/s11367-016-1087-8&lt;/url&gt;&lt;/related-urls&gt;&lt;/urls&gt;&lt;/record&gt;&lt;/Cite&gt;&lt;/EndNote&gt;</w:instrText>
            </w:r>
            <w:r w:rsidRPr="009408FF">
              <w:rPr>
                <w:rFonts w:cstheme="minorHAnsi"/>
                <w:i/>
                <w:color w:val="000000"/>
                <w:sz w:val="22"/>
              </w:rPr>
              <w:fldChar w:fldCharType="separate"/>
            </w:r>
            <w:r w:rsidR="001D04D3">
              <w:rPr>
                <w:rFonts w:cstheme="minorHAnsi"/>
                <w:i/>
                <w:noProof/>
                <w:color w:val="000000"/>
                <w:sz w:val="22"/>
              </w:rPr>
              <w:t>(Wernet et al., 2016)</w:t>
            </w:r>
            <w:r w:rsidRPr="009408FF">
              <w:rPr>
                <w:rFonts w:cstheme="minorHAnsi"/>
                <w:i/>
                <w:color w:val="000000"/>
                <w:sz w:val="22"/>
              </w:rPr>
              <w:fldChar w:fldCharType="end"/>
            </w:r>
            <w:r w:rsidRPr="009408FF">
              <w:rPr>
                <w:rFonts w:cstheme="minorHAnsi"/>
                <w:i/>
                <w:color w:val="000000"/>
                <w:sz w:val="22"/>
              </w:rPr>
              <w:t xml:space="preserve"> </w:t>
            </w:r>
          </w:p>
        </w:tc>
      </w:tr>
      <w:tr w:rsidR="00F26DC7" w:rsidRPr="00825815" w14:paraId="50EF2B7A" w14:textId="77777777" w:rsidTr="00674995">
        <w:trPr>
          <w:gridAfter w:val="1"/>
          <w:wAfter w:w="204" w:type="dxa"/>
          <w:trHeight w:val="245"/>
        </w:trPr>
        <w:tc>
          <w:tcPr>
            <w:tcW w:w="1627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72295C50" w14:textId="77777777" w:rsidR="00F26DC7" w:rsidRPr="00F26DC7" w:rsidRDefault="003B7A59" w:rsidP="00D90ED0">
            <w:pPr>
              <w:spacing w:afterLines="0" w:after="0" w:line="240" w:lineRule="auto"/>
              <w:jc w:val="left"/>
              <w:rPr>
                <w:rStyle w:val="Hyperlink"/>
                <w:rFonts w:cstheme="minorHAnsi"/>
                <w:b/>
                <w:color w:val="000000"/>
                <w:sz w:val="22"/>
                <w:u w:val="none"/>
              </w:rPr>
            </w:pPr>
            <w:hyperlink r:id="rId20" w:anchor="RANGE!A1" w:history="1">
              <w:r w:rsidR="00F26DC7" w:rsidRPr="00715249">
                <w:rPr>
                  <w:rStyle w:val="Hyperlink"/>
                  <w:rFonts w:cstheme="minorHAnsi"/>
                  <w:b/>
                  <w:color w:val="000000"/>
                  <w:sz w:val="22"/>
                  <w:u w:val="none"/>
                </w:rPr>
                <w:t>Battery</w:t>
              </w:r>
            </w:hyperlink>
          </w:p>
        </w:tc>
        <w:tc>
          <w:tcPr>
            <w:tcW w:w="3917" w:type="dxa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37C75CE7" w14:textId="77777777" w:rsidR="00F26DC7" w:rsidRPr="00F26DC7" w:rsidRDefault="00F26DC7" w:rsidP="00D90ED0">
            <w:pPr>
              <w:spacing w:afterLines="0" w:after="0" w:line="240" w:lineRule="auto"/>
              <w:jc w:val="left"/>
              <w:rPr>
                <w:rFonts w:ascii="Calibri" w:hAnsi="Calibri" w:cs="Calibri"/>
                <w:b/>
                <w:color w:val="000000"/>
                <w:sz w:val="22"/>
              </w:rPr>
            </w:pPr>
            <w:r w:rsidRPr="00F26DC7">
              <w:rPr>
                <w:rFonts w:ascii="Calibri" w:hAnsi="Calibri" w:cs="Calibri"/>
                <w:b/>
                <w:color w:val="000000"/>
                <w:sz w:val="22"/>
              </w:rPr>
              <w:t>Inputs</w:t>
            </w:r>
          </w:p>
        </w:tc>
        <w:tc>
          <w:tcPr>
            <w:tcW w:w="6106" w:type="dxa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7643DCDC" w14:textId="77777777" w:rsidR="00F26DC7" w:rsidRPr="00825815" w:rsidRDefault="00F26DC7" w:rsidP="00D90ED0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1426" w:type="dxa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247CE70C" w14:textId="77777777" w:rsidR="00F26DC7" w:rsidRDefault="00F26DC7" w:rsidP="002B1D14">
            <w:pPr>
              <w:spacing w:afterLines="0" w:after="0" w:line="240" w:lineRule="auto"/>
              <w:ind w:left="-87" w:right="585"/>
              <w:jc w:val="righ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1166" w:type="dxa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66B88C67" w14:textId="77777777" w:rsidR="00F26DC7" w:rsidRPr="00825815" w:rsidRDefault="00F26DC7" w:rsidP="002B1D14">
            <w:pPr>
              <w:spacing w:afterLines="0" w:after="0" w:line="240" w:lineRule="auto"/>
              <w:ind w:left="-75" w:firstLine="75"/>
              <w:jc w:val="right"/>
              <w:rPr>
                <w:rFonts w:cstheme="minorHAnsi"/>
                <w:color w:val="000000"/>
                <w:sz w:val="22"/>
              </w:rPr>
            </w:pPr>
          </w:p>
        </w:tc>
      </w:tr>
      <w:tr w:rsidR="00674995" w:rsidRPr="00825815" w14:paraId="7AE894F1" w14:textId="77777777" w:rsidTr="00674995">
        <w:trPr>
          <w:gridAfter w:val="1"/>
          <w:wAfter w:w="204" w:type="dxa"/>
          <w:trHeight w:val="372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63BBEB" w14:textId="77777777" w:rsidR="00C83C78" w:rsidRPr="00715249" w:rsidRDefault="00C83C78" w:rsidP="00D90ED0">
            <w:pPr>
              <w:spacing w:afterLines="0" w:after="0" w:line="240" w:lineRule="auto"/>
              <w:jc w:val="left"/>
              <w:rPr>
                <w:rFonts w:cstheme="minorHAnsi"/>
                <w:b/>
                <w:color w:val="000000"/>
                <w:sz w:val="22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2CDC9E" w14:textId="77777777" w:rsidR="00C83C78" w:rsidRPr="00F26DC7" w:rsidRDefault="00C83C78" w:rsidP="00D90ED0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2"/>
              </w:rPr>
            </w:pPr>
            <w:r w:rsidRPr="00F26DC7">
              <w:rPr>
                <w:rFonts w:cstheme="minorHAnsi"/>
                <w:color w:val="000000"/>
                <w:sz w:val="22"/>
              </w:rPr>
              <w:t>B</w:t>
            </w:r>
            <w:r>
              <w:rPr>
                <w:rFonts w:cstheme="minorHAnsi"/>
                <w:color w:val="000000"/>
                <w:sz w:val="22"/>
              </w:rPr>
              <w:t>MS, for Li-Ion battery, at plant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1886B9" w14:textId="77777777" w:rsidR="00C83C78" w:rsidRDefault="00C83C78" w:rsidP="00D90ED0">
            <w:pPr>
              <w:spacing w:afterLines="0" w:after="0" w:line="240" w:lineRule="auto"/>
              <w:jc w:val="lef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Battery management system (BMS) production, for LIB (Bauer)</w:t>
            </w: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F53237" w14:textId="2940D9A3" w:rsidR="00C83C78" w:rsidRDefault="003713A6" w:rsidP="002B1D14">
            <w:pPr>
              <w:spacing w:afterLines="0" w:after="0" w:line="240" w:lineRule="auto"/>
              <w:ind w:left="-87" w:right="58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0.047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9414A2" w14:textId="77777777" w:rsidR="00C83C78" w:rsidRDefault="00C83C78" w:rsidP="002B1D14">
            <w:pPr>
              <w:spacing w:afterLines="0" w:after="0" w:line="240" w:lineRule="auto"/>
              <w:ind w:left="-75" w:firstLine="7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kg</w:t>
            </w:r>
          </w:p>
        </w:tc>
      </w:tr>
      <w:tr w:rsidR="00C83C78" w:rsidRPr="00825815" w14:paraId="49842B47" w14:textId="77777777" w:rsidTr="00674995">
        <w:trPr>
          <w:gridAfter w:val="1"/>
          <w:wAfter w:w="204" w:type="dxa"/>
          <w:trHeight w:val="51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7A6D8C3" w14:textId="77777777" w:rsidR="00C83C78" w:rsidRPr="00715249" w:rsidRDefault="00C83C78" w:rsidP="00D90ED0">
            <w:pPr>
              <w:spacing w:afterLines="0" w:after="0" w:line="240" w:lineRule="auto"/>
              <w:jc w:val="left"/>
              <w:rPr>
                <w:rStyle w:val="Hyperlink"/>
                <w:rFonts w:cstheme="minorHAnsi"/>
                <w:b/>
                <w:color w:val="000000"/>
                <w:sz w:val="22"/>
                <w:u w:val="none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6D68A61" w14:textId="77777777" w:rsidR="00C83C78" w:rsidRPr="00F26DC7" w:rsidRDefault="00C83C78" w:rsidP="00D90ED0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2"/>
              </w:rPr>
            </w:pPr>
            <w:r w:rsidRPr="00F26DC7">
              <w:rPr>
                <w:rFonts w:cstheme="minorHAnsi"/>
                <w:color w:val="000000"/>
                <w:sz w:val="22"/>
              </w:rPr>
              <w:t>Cooling system, for Li-Ion battery pack (</w:t>
            </w:r>
            <w:proofErr w:type="spellStart"/>
            <w:r w:rsidRPr="00F26DC7">
              <w:rPr>
                <w:rFonts w:cstheme="minorHAnsi"/>
                <w:color w:val="000000"/>
                <w:sz w:val="22"/>
              </w:rPr>
              <w:t>Ellingsen</w:t>
            </w:r>
            <w:proofErr w:type="spellEnd"/>
            <w:r w:rsidRPr="00F26DC7">
              <w:rPr>
                <w:rFonts w:cstheme="minorHAnsi"/>
                <w:color w:val="000000"/>
                <w:sz w:val="22"/>
              </w:rPr>
              <w:t>)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F878766" w14:textId="77777777" w:rsidR="00C83C78" w:rsidRDefault="00C83C78" w:rsidP="00D90ED0">
            <w:pPr>
              <w:spacing w:afterLines="0" w:after="0" w:line="240" w:lineRule="auto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Cooling system, for Li-Ion battery pack (</w:t>
            </w:r>
            <w:proofErr w:type="spellStart"/>
            <w:r>
              <w:rPr>
                <w:rFonts w:ascii="Calibri" w:hAnsi="Calibri" w:cs="Calibri"/>
                <w:color w:val="000000"/>
                <w:sz w:val="22"/>
              </w:rPr>
              <w:t>Ellingsen</w:t>
            </w:r>
            <w:proofErr w:type="spellEnd"/>
            <w:r>
              <w:rPr>
                <w:rFonts w:ascii="Calibri" w:hAnsi="Calibri" w:cs="Calibri"/>
                <w:color w:val="000000"/>
                <w:sz w:val="22"/>
              </w:rPr>
              <w:t>)</w:t>
            </w: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D623DEE" w14:textId="37EA01D4" w:rsidR="00C83C78" w:rsidRDefault="00C83C78" w:rsidP="002B1D14">
            <w:pPr>
              <w:spacing w:afterLines="0" w:after="0" w:line="240" w:lineRule="auto"/>
              <w:ind w:left="-87" w:right="58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0.00</w:t>
            </w:r>
            <w:r w:rsidR="003713A6">
              <w:rPr>
                <w:rFonts w:ascii="Calibri" w:hAnsi="Calibri" w:cs="Calibri"/>
                <w:color w:val="000000"/>
                <w:sz w:val="22"/>
              </w:rPr>
              <w:t>0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CEEA030" w14:textId="77777777" w:rsidR="00C83C78" w:rsidRDefault="00C83C78" w:rsidP="002B1D14">
            <w:pPr>
              <w:spacing w:afterLines="0" w:after="0" w:line="240" w:lineRule="auto"/>
              <w:ind w:left="-75" w:firstLine="7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kg</w:t>
            </w:r>
          </w:p>
        </w:tc>
      </w:tr>
      <w:tr w:rsidR="00C83C78" w:rsidRPr="00825815" w14:paraId="50144262" w14:textId="77777777" w:rsidTr="00674995">
        <w:trPr>
          <w:gridAfter w:val="1"/>
          <w:wAfter w:w="204" w:type="dxa"/>
          <w:trHeight w:val="51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E7D1476" w14:textId="77777777" w:rsidR="00C83C78" w:rsidRPr="00715249" w:rsidRDefault="00C83C78" w:rsidP="00D90ED0">
            <w:pPr>
              <w:spacing w:afterLines="0" w:after="0" w:line="240" w:lineRule="auto"/>
              <w:jc w:val="left"/>
              <w:rPr>
                <w:rStyle w:val="Hyperlink"/>
                <w:rFonts w:cstheme="minorHAnsi"/>
                <w:b/>
                <w:color w:val="000000"/>
                <w:sz w:val="22"/>
                <w:u w:val="none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F86F29F" w14:textId="77777777" w:rsidR="00C83C78" w:rsidRPr="00F26DC7" w:rsidRDefault="00C83C78" w:rsidP="00D90ED0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2"/>
              </w:rPr>
            </w:pPr>
            <w:r w:rsidRPr="00F26DC7">
              <w:rPr>
                <w:rFonts w:cstheme="minorHAnsi"/>
                <w:color w:val="000000"/>
                <w:sz w:val="22"/>
              </w:rPr>
              <w:t>Electricity, medium voltage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7168C11" w14:textId="409864FB" w:rsidR="00C83C78" w:rsidRDefault="00C83C78" w:rsidP="003713A6">
            <w:pPr>
              <w:spacing w:afterLines="0" w:after="0" w:line="240" w:lineRule="auto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 xml:space="preserve">market group for electricity, medium voltage |cut-off, </w:t>
            </w:r>
            <w:r w:rsidR="003713A6">
              <w:rPr>
                <w:rFonts w:ascii="Calibri" w:hAnsi="Calibri" w:cs="Calibri"/>
                <w:color w:val="000000"/>
                <w:sz w:val="22"/>
              </w:rPr>
              <w:t>S</w:t>
            </w:r>
            <w:r>
              <w:rPr>
                <w:rFonts w:ascii="Calibri" w:hAnsi="Calibri" w:cs="Calibri"/>
                <w:color w:val="000000"/>
                <w:sz w:val="22"/>
              </w:rPr>
              <w:t xml:space="preserve"> - Europe without Switzerland</w:t>
            </w: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708148A" w14:textId="27550406" w:rsidR="00C83C78" w:rsidRDefault="00C83C78" w:rsidP="002B1D14">
            <w:pPr>
              <w:spacing w:afterLines="0" w:after="0" w:line="240" w:lineRule="auto"/>
              <w:ind w:left="-87" w:right="58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9.00</w:t>
            </w:r>
            <w:r w:rsidR="003713A6">
              <w:rPr>
                <w:rFonts w:ascii="Calibri" w:hAnsi="Calibri" w:cs="Calibri"/>
                <w:color w:val="000000"/>
                <w:sz w:val="22"/>
              </w:rPr>
              <w:t>0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C0893A0" w14:textId="77777777" w:rsidR="00C83C78" w:rsidRDefault="00C83C78" w:rsidP="002B1D14">
            <w:pPr>
              <w:spacing w:afterLines="0" w:after="0" w:line="240" w:lineRule="auto"/>
              <w:ind w:left="-75" w:firstLine="7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kWh</w:t>
            </w:r>
          </w:p>
        </w:tc>
      </w:tr>
      <w:tr w:rsidR="00C83C78" w:rsidRPr="00825815" w14:paraId="7D0EC9A8" w14:textId="77777777" w:rsidTr="00674995">
        <w:trPr>
          <w:gridAfter w:val="1"/>
          <w:wAfter w:w="204" w:type="dxa"/>
          <w:trHeight w:val="51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4437A9A" w14:textId="77777777" w:rsidR="00C83C78" w:rsidRPr="00715249" w:rsidRDefault="00C83C78" w:rsidP="00D90ED0">
            <w:pPr>
              <w:spacing w:afterLines="0" w:after="0" w:line="240" w:lineRule="auto"/>
              <w:jc w:val="left"/>
              <w:rPr>
                <w:rStyle w:val="Hyperlink"/>
                <w:rFonts w:cstheme="minorHAnsi"/>
                <w:b/>
                <w:color w:val="000000"/>
                <w:sz w:val="22"/>
                <w:u w:val="none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BC326FC" w14:textId="77777777" w:rsidR="00C83C78" w:rsidRPr="00F26DC7" w:rsidRDefault="00C83C78" w:rsidP="00D90ED0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2"/>
              </w:rPr>
            </w:pPr>
            <w:r w:rsidRPr="00F26DC7">
              <w:rPr>
                <w:rFonts w:cstheme="minorHAnsi"/>
                <w:color w:val="000000"/>
                <w:sz w:val="22"/>
              </w:rPr>
              <w:t>Heat, central or small-scale, natural gas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8BB5E80" w14:textId="77777777" w:rsidR="00C83C78" w:rsidRDefault="00C83C78" w:rsidP="00D90ED0">
            <w:pPr>
              <w:spacing w:afterLines="0" w:after="0" w:line="240" w:lineRule="auto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market for heat, central or small-scale, natural gas |cut-off, U - Europe without Switzerland</w:t>
            </w: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7251CE2" w14:textId="03882423" w:rsidR="00C83C78" w:rsidRDefault="00C83C78" w:rsidP="002B1D14">
            <w:pPr>
              <w:spacing w:afterLines="0" w:after="0" w:line="240" w:lineRule="auto"/>
              <w:ind w:left="-87" w:right="58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20.00</w:t>
            </w:r>
            <w:r w:rsidR="003713A6">
              <w:rPr>
                <w:rFonts w:ascii="Calibri" w:hAnsi="Calibri" w:cs="Calibri"/>
                <w:color w:val="000000"/>
                <w:sz w:val="22"/>
              </w:rPr>
              <w:t>0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5D1CF6A" w14:textId="77777777" w:rsidR="00C83C78" w:rsidRDefault="00C83C78" w:rsidP="002B1D14">
            <w:pPr>
              <w:spacing w:afterLines="0" w:after="0" w:line="240" w:lineRule="auto"/>
              <w:ind w:left="-75" w:firstLine="7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MJ</w:t>
            </w:r>
          </w:p>
        </w:tc>
      </w:tr>
      <w:tr w:rsidR="00C83C78" w:rsidRPr="00825815" w14:paraId="7AD9019C" w14:textId="77777777" w:rsidTr="00674995">
        <w:trPr>
          <w:gridAfter w:val="1"/>
          <w:wAfter w:w="204" w:type="dxa"/>
          <w:trHeight w:val="51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B5B1C0E" w14:textId="77777777" w:rsidR="00C83C78" w:rsidRPr="00715249" w:rsidRDefault="00C83C78" w:rsidP="00D90ED0">
            <w:pPr>
              <w:spacing w:afterLines="0" w:after="0" w:line="240" w:lineRule="auto"/>
              <w:jc w:val="left"/>
              <w:rPr>
                <w:rStyle w:val="Hyperlink"/>
                <w:rFonts w:cstheme="minorHAnsi"/>
                <w:b/>
                <w:color w:val="000000"/>
                <w:sz w:val="22"/>
                <w:u w:val="none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1501FD3" w14:textId="77777777" w:rsidR="00C83C78" w:rsidRPr="00F26DC7" w:rsidRDefault="00C83C78" w:rsidP="00D90ED0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2"/>
              </w:rPr>
            </w:pPr>
            <w:r w:rsidRPr="00F26DC7">
              <w:rPr>
                <w:rFonts w:cstheme="minorHAnsi"/>
                <w:color w:val="000000"/>
                <w:sz w:val="22"/>
              </w:rPr>
              <w:t>LFP-</w:t>
            </w:r>
            <w:proofErr w:type="spellStart"/>
            <w:r w:rsidRPr="00F26DC7">
              <w:rPr>
                <w:rFonts w:cstheme="minorHAnsi"/>
                <w:color w:val="000000"/>
                <w:sz w:val="22"/>
              </w:rPr>
              <w:t>TiO</w:t>
            </w:r>
            <w:proofErr w:type="spellEnd"/>
            <w:r w:rsidRPr="00F26DC7">
              <w:rPr>
                <w:rFonts w:cstheme="minorHAnsi"/>
                <w:color w:val="000000"/>
                <w:sz w:val="22"/>
              </w:rPr>
              <w:t xml:space="preserve"> Battery Cell, Li-Ion battery (Bauer)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9E1BA37" w14:textId="77777777" w:rsidR="00C83C78" w:rsidRDefault="00C83C78" w:rsidP="00D90ED0">
            <w:pPr>
              <w:spacing w:afterLines="0" w:after="0" w:line="240" w:lineRule="auto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LFP-</w:t>
            </w:r>
            <w:proofErr w:type="spellStart"/>
            <w:r>
              <w:rPr>
                <w:rFonts w:ascii="Calibri" w:hAnsi="Calibri" w:cs="Calibri"/>
                <w:color w:val="000000"/>
                <w:sz w:val="22"/>
              </w:rPr>
              <w:t>TiO</w:t>
            </w:r>
            <w:proofErr w:type="spellEnd"/>
            <w:r>
              <w:rPr>
                <w:rFonts w:ascii="Calibri" w:hAnsi="Calibri" w:cs="Calibri"/>
                <w:color w:val="000000"/>
                <w:sz w:val="22"/>
              </w:rPr>
              <w:t xml:space="preserve"> Battery Cell, Li-Ion battery, modular (Bauer)</w:t>
            </w: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3B1C4A6" w14:textId="43CE0BFD" w:rsidR="00C83C78" w:rsidRDefault="003713A6" w:rsidP="002B1D14">
            <w:pPr>
              <w:spacing w:afterLines="0" w:after="0" w:line="240" w:lineRule="auto"/>
              <w:ind w:left="-87" w:right="58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0.767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5D1C0AA" w14:textId="77777777" w:rsidR="00C83C78" w:rsidRDefault="00C83C78" w:rsidP="002B1D14">
            <w:pPr>
              <w:spacing w:afterLines="0" w:after="0" w:line="240" w:lineRule="auto"/>
              <w:ind w:left="-75" w:firstLine="7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kg</w:t>
            </w:r>
          </w:p>
        </w:tc>
      </w:tr>
      <w:tr w:rsidR="00C83C78" w:rsidRPr="00825815" w14:paraId="52891C22" w14:textId="77777777" w:rsidTr="00674995">
        <w:trPr>
          <w:gridAfter w:val="1"/>
          <w:wAfter w:w="204" w:type="dxa"/>
          <w:trHeight w:val="51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21FC54A" w14:textId="77777777" w:rsidR="00C83C78" w:rsidRPr="00715249" w:rsidRDefault="00C83C78" w:rsidP="00D90ED0">
            <w:pPr>
              <w:spacing w:afterLines="0" w:after="0" w:line="240" w:lineRule="auto"/>
              <w:jc w:val="left"/>
              <w:rPr>
                <w:rStyle w:val="Hyperlink"/>
                <w:rFonts w:cstheme="minorHAnsi"/>
                <w:b/>
                <w:color w:val="000000"/>
                <w:sz w:val="22"/>
                <w:u w:val="none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7E09F65" w14:textId="77777777" w:rsidR="00C83C78" w:rsidRPr="00F26DC7" w:rsidRDefault="00C83C78" w:rsidP="00D90ED0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2"/>
              </w:rPr>
            </w:pPr>
            <w:r w:rsidRPr="00F26DC7">
              <w:rPr>
                <w:rFonts w:cstheme="minorHAnsi"/>
                <w:color w:val="000000"/>
                <w:sz w:val="22"/>
              </w:rPr>
              <w:t>Li-Ion battery pack housing, at plant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F4FB4BE" w14:textId="77777777" w:rsidR="00C83C78" w:rsidRDefault="00C83C78" w:rsidP="00D90ED0">
            <w:pPr>
              <w:spacing w:afterLines="0" w:after="0" w:line="240" w:lineRule="auto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Pack housing production, Li-Ion battery pack, at plant (</w:t>
            </w:r>
            <w:proofErr w:type="spellStart"/>
            <w:r>
              <w:rPr>
                <w:rFonts w:ascii="Calibri" w:hAnsi="Calibri" w:cs="Calibri"/>
                <w:color w:val="000000"/>
                <w:sz w:val="22"/>
              </w:rPr>
              <w:t>Zackrisson</w:t>
            </w:r>
            <w:proofErr w:type="spellEnd"/>
            <w:r>
              <w:rPr>
                <w:rFonts w:ascii="Calibri" w:hAnsi="Calibri" w:cs="Calibri"/>
                <w:color w:val="000000"/>
                <w:sz w:val="22"/>
              </w:rPr>
              <w:t xml:space="preserve"> / Bauer)</w:t>
            </w: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FD5A8B3" w14:textId="1853AA97" w:rsidR="00C83C78" w:rsidRDefault="00C83C78" w:rsidP="002B1D14">
            <w:pPr>
              <w:spacing w:afterLines="0" w:after="0" w:line="240" w:lineRule="auto"/>
              <w:ind w:left="-87" w:right="58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0.</w:t>
            </w:r>
            <w:r w:rsidR="003713A6">
              <w:rPr>
                <w:rFonts w:ascii="Calibri" w:hAnsi="Calibri" w:cs="Calibri"/>
                <w:color w:val="000000"/>
                <w:sz w:val="22"/>
              </w:rPr>
              <w:t>186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2B5C666" w14:textId="77777777" w:rsidR="00C83C78" w:rsidRDefault="00C83C78" w:rsidP="002B1D14">
            <w:pPr>
              <w:spacing w:afterLines="0" w:after="0" w:line="240" w:lineRule="auto"/>
              <w:ind w:left="-75" w:firstLine="7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kg</w:t>
            </w:r>
          </w:p>
        </w:tc>
      </w:tr>
      <w:tr w:rsidR="00C83C78" w:rsidRPr="00825815" w14:paraId="7D5DA5FA" w14:textId="77777777" w:rsidTr="00674995">
        <w:trPr>
          <w:gridAfter w:val="1"/>
          <w:wAfter w:w="204" w:type="dxa"/>
          <w:trHeight w:val="51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1091F76" w14:textId="77777777" w:rsidR="00C83C78" w:rsidRPr="00715249" w:rsidRDefault="00C83C78" w:rsidP="00D90ED0">
            <w:pPr>
              <w:spacing w:afterLines="0" w:after="0" w:line="240" w:lineRule="auto"/>
              <w:jc w:val="left"/>
              <w:rPr>
                <w:rStyle w:val="Hyperlink"/>
                <w:rFonts w:cstheme="minorHAnsi"/>
                <w:b/>
                <w:color w:val="000000"/>
                <w:sz w:val="22"/>
                <w:u w:val="none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608ED47" w14:textId="77777777" w:rsidR="00C83C78" w:rsidRPr="00F26DC7" w:rsidRDefault="00C83C78" w:rsidP="00D90ED0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2"/>
              </w:rPr>
            </w:pPr>
            <w:r w:rsidRPr="00F26DC7">
              <w:rPr>
                <w:rFonts w:cstheme="minorHAnsi"/>
                <w:color w:val="000000"/>
                <w:sz w:val="22"/>
              </w:rPr>
              <w:t>Transport, freight train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F837691" w14:textId="77777777" w:rsidR="00C83C78" w:rsidRDefault="00C83C78" w:rsidP="00D90ED0">
            <w:pPr>
              <w:spacing w:afterLines="0" w:after="0" w:line="240" w:lineRule="auto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market for transport, freight train |cut-off, U - Europe without Switzerland</w:t>
            </w: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1684DE1" w14:textId="1FE021D3" w:rsidR="00C83C78" w:rsidRDefault="003713A6" w:rsidP="002B1D14">
            <w:pPr>
              <w:spacing w:afterLines="0" w:after="0" w:line="240" w:lineRule="auto"/>
              <w:ind w:left="-87" w:right="58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0.075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98062DD" w14:textId="77777777" w:rsidR="00C83C78" w:rsidRDefault="00C83C78" w:rsidP="002B1D14">
            <w:pPr>
              <w:spacing w:afterLines="0" w:after="0" w:line="240" w:lineRule="auto"/>
              <w:ind w:left="-75" w:firstLine="7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t*km</w:t>
            </w:r>
          </w:p>
        </w:tc>
      </w:tr>
      <w:tr w:rsidR="00C83C78" w:rsidRPr="00825815" w14:paraId="4A6C0DAC" w14:textId="77777777" w:rsidTr="00674995">
        <w:trPr>
          <w:gridAfter w:val="1"/>
          <w:wAfter w:w="204" w:type="dxa"/>
          <w:trHeight w:val="51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CB56507" w14:textId="77777777" w:rsidR="00C83C78" w:rsidRPr="00715249" w:rsidRDefault="00C83C78" w:rsidP="00D90ED0">
            <w:pPr>
              <w:spacing w:afterLines="0" w:after="0" w:line="240" w:lineRule="auto"/>
              <w:jc w:val="left"/>
              <w:rPr>
                <w:rStyle w:val="Hyperlink"/>
                <w:rFonts w:cstheme="minorHAnsi"/>
                <w:b/>
                <w:color w:val="000000"/>
                <w:sz w:val="22"/>
                <w:u w:val="none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5F1851A" w14:textId="77777777" w:rsidR="00C83C78" w:rsidRPr="00F26DC7" w:rsidRDefault="00C83C78" w:rsidP="00D90ED0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2"/>
              </w:rPr>
            </w:pPr>
            <w:r w:rsidRPr="00F26DC7">
              <w:rPr>
                <w:rFonts w:cstheme="minorHAnsi"/>
                <w:color w:val="000000"/>
                <w:sz w:val="22"/>
              </w:rPr>
              <w:t>Transport, freight, lorry 16-32 metric ton, EURO5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D8BFBD4" w14:textId="77777777" w:rsidR="00C83C78" w:rsidRDefault="00C83C78" w:rsidP="00D90ED0">
            <w:pPr>
              <w:spacing w:afterLines="0" w:after="0" w:line="240" w:lineRule="auto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market for transport, freight, lorry 16-32 metric ton, EURO5 | cut-off, U - GLO</w:t>
            </w: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E48D57F" w14:textId="092625FF" w:rsidR="00C83C78" w:rsidRDefault="003713A6" w:rsidP="002B1D14">
            <w:pPr>
              <w:spacing w:afterLines="0" w:after="0" w:line="240" w:lineRule="auto"/>
              <w:ind w:left="-87" w:right="58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0.025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B334F0B" w14:textId="77777777" w:rsidR="00C83C78" w:rsidRDefault="00C83C78" w:rsidP="002B1D14">
            <w:pPr>
              <w:spacing w:afterLines="0" w:after="0" w:line="240" w:lineRule="auto"/>
              <w:ind w:left="-75" w:firstLine="7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t*km</w:t>
            </w:r>
          </w:p>
        </w:tc>
      </w:tr>
      <w:tr w:rsidR="00C83C78" w:rsidRPr="00825815" w14:paraId="52AB9288" w14:textId="77777777" w:rsidTr="00674995">
        <w:trPr>
          <w:gridAfter w:val="1"/>
          <w:wAfter w:w="204" w:type="dxa"/>
          <w:trHeight w:val="51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E554D90" w14:textId="77777777" w:rsidR="00C83C78" w:rsidRPr="00715249" w:rsidRDefault="00C83C78" w:rsidP="00D90ED0">
            <w:pPr>
              <w:spacing w:afterLines="0" w:after="0" w:line="240" w:lineRule="auto"/>
              <w:jc w:val="left"/>
              <w:rPr>
                <w:rStyle w:val="Hyperlink"/>
                <w:rFonts w:cstheme="minorHAnsi"/>
                <w:b/>
                <w:color w:val="000000"/>
                <w:sz w:val="22"/>
                <w:u w:val="none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98D4B22" w14:textId="77777777" w:rsidR="00C83C78" w:rsidRPr="00F26DC7" w:rsidRDefault="00C83C78" w:rsidP="00D90ED0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2"/>
              </w:rPr>
            </w:pPr>
            <w:r w:rsidRPr="00F26DC7">
              <w:rPr>
                <w:rFonts w:cstheme="minorHAnsi"/>
                <w:color w:val="000000"/>
                <w:sz w:val="22"/>
              </w:rPr>
              <w:t>Wastewater, average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C880535" w14:textId="77777777" w:rsidR="00C83C78" w:rsidRDefault="00C83C78" w:rsidP="00D90ED0">
            <w:pPr>
              <w:spacing w:afterLines="0" w:after="0" w:line="240" w:lineRule="auto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market for wastewater, average cut-off, S - Europe without Switzerland</w:t>
            </w: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93CA262" w14:textId="66C03B6C" w:rsidR="00C83C78" w:rsidRDefault="003713A6" w:rsidP="002B1D14">
            <w:pPr>
              <w:spacing w:afterLines="0" w:after="0" w:line="240" w:lineRule="auto"/>
              <w:ind w:left="-87" w:right="58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-0.025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62E8B87" w14:textId="77777777" w:rsidR="00C83C78" w:rsidRDefault="00C83C78" w:rsidP="002B1D14">
            <w:pPr>
              <w:spacing w:afterLines="0" w:after="0" w:line="240" w:lineRule="auto"/>
              <w:ind w:left="-75" w:firstLine="7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m3</w:t>
            </w:r>
          </w:p>
        </w:tc>
      </w:tr>
      <w:tr w:rsidR="00C83C78" w:rsidRPr="00825815" w14:paraId="6BB09689" w14:textId="77777777" w:rsidTr="00674995">
        <w:trPr>
          <w:gridAfter w:val="1"/>
          <w:wAfter w:w="204" w:type="dxa"/>
          <w:trHeight w:val="51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B21591B" w14:textId="77777777" w:rsidR="00C83C78" w:rsidRPr="00715249" w:rsidRDefault="00C83C78" w:rsidP="00D90ED0">
            <w:pPr>
              <w:spacing w:afterLines="0" w:after="0" w:line="240" w:lineRule="auto"/>
              <w:jc w:val="left"/>
              <w:rPr>
                <w:rStyle w:val="Hyperlink"/>
                <w:rFonts w:cstheme="minorHAnsi"/>
                <w:b/>
                <w:color w:val="000000"/>
                <w:sz w:val="22"/>
                <w:u w:val="none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9641149" w14:textId="77777777" w:rsidR="00C83C78" w:rsidRPr="00F26DC7" w:rsidRDefault="00C83C78" w:rsidP="00D90ED0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2"/>
              </w:rPr>
            </w:pPr>
            <w:r w:rsidRPr="00F26DC7">
              <w:rPr>
                <w:rFonts w:cstheme="minorHAnsi"/>
                <w:color w:val="000000"/>
                <w:sz w:val="22"/>
              </w:rPr>
              <w:t>Water, decarbonized, at user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EF80B5D" w14:textId="77777777" w:rsidR="00C83C78" w:rsidRDefault="00C83C78" w:rsidP="00D90ED0">
            <w:pPr>
              <w:spacing w:afterLines="0" w:after="0" w:line="240" w:lineRule="auto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water production and supply, decarbonized | water, decarbonized, at user | cut-off, U - RER</w:t>
            </w: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CD8D390" w14:textId="77B49D76" w:rsidR="00C83C78" w:rsidRDefault="00C83C78" w:rsidP="002B1D14">
            <w:pPr>
              <w:spacing w:afterLines="0" w:after="0" w:line="240" w:lineRule="auto"/>
              <w:ind w:left="-87" w:right="58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25.30</w:t>
            </w:r>
            <w:r w:rsidR="003713A6">
              <w:rPr>
                <w:rFonts w:ascii="Calibri" w:hAnsi="Calibri" w:cs="Calibri"/>
                <w:color w:val="000000"/>
                <w:sz w:val="22"/>
              </w:rPr>
              <w:t>0</w:t>
            </w: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53920EB" w14:textId="77777777" w:rsidR="00C83C78" w:rsidRDefault="00C83C78" w:rsidP="002B1D14">
            <w:pPr>
              <w:spacing w:afterLines="0" w:after="0" w:line="240" w:lineRule="auto"/>
              <w:ind w:left="-75" w:firstLine="75"/>
              <w:jc w:val="right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kg</w:t>
            </w:r>
          </w:p>
        </w:tc>
      </w:tr>
      <w:tr w:rsidR="00F26DC7" w:rsidRPr="00825815" w14:paraId="40D6BE37" w14:textId="77777777" w:rsidTr="00674995">
        <w:trPr>
          <w:gridAfter w:val="1"/>
          <w:wAfter w:w="204" w:type="dxa"/>
          <w:trHeight w:val="200"/>
        </w:trPr>
        <w:tc>
          <w:tcPr>
            <w:tcW w:w="1627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08BE454" w14:textId="77777777" w:rsidR="00F26DC7" w:rsidRPr="00715249" w:rsidRDefault="00F26DC7" w:rsidP="00D90ED0">
            <w:pPr>
              <w:spacing w:afterLines="0" w:after="0" w:line="240" w:lineRule="auto"/>
              <w:jc w:val="left"/>
              <w:rPr>
                <w:rStyle w:val="Hyperlink"/>
                <w:rFonts w:cstheme="minorHAnsi"/>
                <w:b/>
                <w:color w:val="000000"/>
                <w:sz w:val="22"/>
                <w:u w:val="none"/>
              </w:rPr>
            </w:pPr>
          </w:p>
        </w:tc>
        <w:tc>
          <w:tcPr>
            <w:tcW w:w="3917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1C34D59" w14:textId="77777777" w:rsidR="00F26DC7" w:rsidRPr="00C83C78" w:rsidRDefault="00F26DC7" w:rsidP="00D90ED0">
            <w:pPr>
              <w:spacing w:afterLines="0" w:after="0" w:line="240" w:lineRule="auto"/>
              <w:jc w:val="left"/>
              <w:rPr>
                <w:rFonts w:cstheme="minorHAnsi"/>
                <w:b/>
                <w:color w:val="000000"/>
                <w:sz w:val="22"/>
              </w:rPr>
            </w:pPr>
            <w:r w:rsidRPr="00C83C78">
              <w:rPr>
                <w:rFonts w:cstheme="minorHAnsi"/>
                <w:b/>
                <w:color w:val="000000"/>
                <w:sz w:val="22"/>
              </w:rPr>
              <w:t>Outputs</w:t>
            </w:r>
          </w:p>
        </w:tc>
        <w:tc>
          <w:tcPr>
            <w:tcW w:w="6106" w:type="dxa"/>
            <w:tcBorders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C7B1948" w14:textId="77777777" w:rsidR="00F26DC7" w:rsidRPr="00C83C78" w:rsidRDefault="00F26DC7" w:rsidP="00D90ED0">
            <w:pPr>
              <w:spacing w:afterLines="0" w:after="0" w:line="240" w:lineRule="auto"/>
              <w:jc w:val="left"/>
              <w:rPr>
                <w:rFonts w:cstheme="minorHAnsi"/>
                <w:b/>
                <w:color w:val="000000"/>
                <w:sz w:val="22"/>
              </w:rPr>
            </w:pPr>
          </w:p>
        </w:tc>
        <w:tc>
          <w:tcPr>
            <w:tcW w:w="142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985EA13" w14:textId="77777777" w:rsidR="00F26DC7" w:rsidRDefault="00F26DC7" w:rsidP="002B1D14">
            <w:pPr>
              <w:spacing w:afterLines="0" w:after="0" w:line="240" w:lineRule="auto"/>
              <w:ind w:left="-87" w:right="585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1166" w:type="dxa"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171ABC0" w14:textId="77777777" w:rsidR="00F26DC7" w:rsidRPr="00825815" w:rsidRDefault="00F26DC7" w:rsidP="002B1D14">
            <w:pPr>
              <w:spacing w:afterLines="0" w:after="0" w:line="240" w:lineRule="auto"/>
              <w:ind w:left="-75" w:firstLine="75"/>
              <w:jc w:val="left"/>
              <w:rPr>
                <w:rFonts w:cstheme="minorHAnsi"/>
                <w:color w:val="000000"/>
                <w:sz w:val="22"/>
              </w:rPr>
            </w:pPr>
          </w:p>
        </w:tc>
      </w:tr>
      <w:tr w:rsidR="00F26DC7" w:rsidRPr="00825815" w14:paraId="6CB753F5" w14:textId="77777777" w:rsidTr="00674995">
        <w:trPr>
          <w:gridAfter w:val="1"/>
          <w:wAfter w:w="204" w:type="dxa"/>
          <w:trHeight w:val="510"/>
        </w:trPr>
        <w:tc>
          <w:tcPr>
            <w:tcW w:w="1627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94C192D" w14:textId="77777777" w:rsidR="00F26DC7" w:rsidRPr="00F26DC7" w:rsidRDefault="00F26DC7" w:rsidP="00D90ED0">
            <w:pPr>
              <w:spacing w:afterLines="0" w:after="0" w:line="240" w:lineRule="auto"/>
              <w:jc w:val="left"/>
              <w:rPr>
                <w:rStyle w:val="Hyperlink"/>
                <w:rFonts w:cstheme="minorHAnsi"/>
                <w:b/>
                <w:color w:val="000000"/>
                <w:sz w:val="22"/>
                <w:u w:val="none"/>
              </w:rPr>
            </w:pPr>
          </w:p>
        </w:tc>
        <w:tc>
          <w:tcPr>
            <w:tcW w:w="3917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76E9AFB" w14:textId="77777777" w:rsidR="00F26DC7" w:rsidRPr="00C83C78" w:rsidRDefault="00F26DC7" w:rsidP="00D90ED0">
            <w:pPr>
              <w:spacing w:afterLines="0" w:after="0" w:line="240" w:lineRule="auto"/>
              <w:jc w:val="left"/>
              <w:rPr>
                <w:rFonts w:cstheme="minorHAnsi"/>
                <w:b/>
                <w:color w:val="000000"/>
                <w:sz w:val="22"/>
              </w:rPr>
            </w:pPr>
            <w:r w:rsidRPr="00C83C78">
              <w:rPr>
                <w:rFonts w:cstheme="minorHAnsi"/>
                <w:b/>
                <w:color w:val="000000"/>
                <w:sz w:val="22"/>
              </w:rPr>
              <w:t>Li-Ion Battery Pack, LFP-</w:t>
            </w:r>
            <w:proofErr w:type="spellStart"/>
            <w:r w:rsidRPr="00C83C78">
              <w:rPr>
                <w:rFonts w:cstheme="minorHAnsi"/>
                <w:b/>
                <w:color w:val="000000"/>
                <w:sz w:val="22"/>
              </w:rPr>
              <w:t>TiO</w:t>
            </w:r>
            <w:proofErr w:type="spellEnd"/>
            <w:r w:rsidRPr="00C83C78">
              <w:rPr>
                <w:rFonts w:cstheme="minorHAnsi"/>
                <w:b/>
                <w:color w:val="000000"/>
                <w:sz w:val="22"/>
              </w:rPr>
              <w:t xml:space="preserve"> (Bauer)</w:t>
            </w:r>
          </w:p>
        </w:tc>
        <w:tc>
          <w:tcPr>
            <w:tcW w:w="6106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93C5B88" w14:textId="77777777" w:rsidR="00F26DC7" w:rsidRPr="00C83C78" w:rsidRDefault="00F26DC7" w:rsidP="00D90ED0">
            <w:pPr>
              <w:spacing w:afterLines="0" w:after="0" w:line="240" w:lineRule="auto"/>
              <w:jc w:val="left"/>
              <w:rPr>
                <w:rFonts w:cstheme="minorHAnsi"/>
                <w:b/>
                <w:color w:val="000000"/>
                <w:sz w:val="22"/>
              </w:rPr>
            </w:pPr>
            <w:r w:rsidRPr="00C83C78">
              <w:rPr>
                <w:rFonts w:cstheme="minorHAnsi"/>
                <w:b/>
                <w:color w:val="000000"/>
                <w:sz w:val="22"/>
              </w:rPr>
              <w:t>Li-Ion Battery Pack production, LFP-</w:t>
            </w:r>
            <w:proofErr w:type="spellStart"/>
            <w:r w:rsidRPr="00C83C78">
              <w:rPr>
                <w:rFonts w:cstheme="minorHAnsi"/>
                <w:b/>
                <w:color w:val="000000"/>
                <w:sz w:val="22"/>
              </w:rPr>
              <w:t>TiO</w:t>
            </w:r>
            <w:proofErr w:type="spellEnd"/>
            <w:r w:rsidRPr="00C83C78">
              <w:rPr>
                <w:rFonts w:cstheme="minorHAnsi"/>
                <w:b/>
                <w:color w:val="000000"/>
                <w:sz w:val="22"/>
              </w:rPr>
              <w:t>, modular (Bauer)</w:t>
            </w:r>
          </w:p>
        </w:tc>
        <w:tc>
          <w:tcPr>
            <w:tcW w:w="1426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B907422" w14:textId="6709A20A" w:rsidR="00F26DC7" w:rsidRPr="00C83C78" w:rsidRDefault="00C83C78" w:rsidP="002B1D14">
            <w:pPr>
              <w:spacing w:afterLines="0" w:after="0" w:line="240" w:lineRule="auto"/>
              <w:ind w:left="-87" w:right="585"/>
              <w:jc w:val="right"/>
              <w:rPr>
                <w:rFonts w:cstheme="minorHAnsi"/>
                <w:b/>
                <w:color w:val="000000"/>
                <w:sz w:val="22"/>
              </w:rPr>
            </w:pPr>
            <w:r w:rsidRPr="00C83C78">
              <w:rPr>
                <w:rFonts w:cstheme="minorHAnsi"/>
                <w:b/>
                <w:color w:val="000000"/>
                <w:sz w:val="22"/>
              </w:rPr>
              <w:t>1.00</w:t>
            </w:r>
            <w:r w:rsidR="003713A6">
              <w:rPr>
                <w:rFonts w:cstheme="minorHAnsi"/>
                <w:b/>
                <w:color w:val="000000"/>
                <w:sz w:val="22"/>
              </w:rPr>
              <w:t>0</w:t>
            </w:r>
          </w:p>
        </w:tc>
        <w:tc>
          <w:tcPr>
            <w:tcW w:w="1166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FC3FC6B" w14:textId="77777777" w:rsidR="00F26DC7" w:rsidRPr="00C83C78" w:rsidRDefault="00C83C78" w:rsidP="002B1D14">
            <w:pPr>
              <w:spacing w:afterLines="0" w:after="0" w:line="240" w:lineRule="auto"/>
              <w:ind w:left="-75" w:firstLine="75"/>
              <w:jc w:val="right"/>
              <w:rPr>
                <w:rFonts w:cstheme="minorHAnsi"/>
                <w:b/>
                <w:color w:val="000000"/>
                <w:sz w:val="22"/>
              </w:rPr>
            </w:pPr>
            <w:r w:rsidRPr="00C83C78">
              <w:rPr>
                <w:rFonts w:cstheme="minorHAnsi"/>
                <w:b/>
                <w:color w:val="000000"/>
                <w:sz w:val="22"/>
              </w:rPr>
              <w:t>kg</w:t>
            </w:r>
          </w:p>
        </w:tc>
      </w:tr>
      <w:tr w:rsidR="002B1D14" w:rsidRPr="00825815" w14:paraId="42F2781E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1CDBF5" w14:textId="77777777" w:rsidR="00F26DC7" w:rsidRPr="007E65AA" w:rsidRDefault="003B7A59" w:rsidP="00F26DC7">
            <w:pPr>
              <w:spacing w:afterLines="0" w:after="0"/>
              <w:jc w:val="left"/>
              <w:rPr>
                <w:rFonts w:cstheme="minorHAnsi"/>
                <w:b/>
                <w:color w:val="000000"/>
                <w:sz w:val="22"/>
              </w:rPr>
            </w:pPr>
            <w:hyperlink r:id="rId21" w:anchor="RANGE!A1" w:history="1">
              <w:r w:rsidR="00F26DC7" w:rsidRPr="007E65AA">
                <w:rPr>
                  <w:rStyle w:val="Hyperlink"/>
                  <w:rFonts w:cstheme="minorHAnsi"/>
                  <w:b/>
                  <w:color w:val="000000"/>
                  <w:sz w:val="22"/>
                  <w:u w:val="none"/>
                </w:rPr>
                <w:t>Electric motor</w:t>
              </w:r>
            </w:hyperlink>
            <w:r w:rsidR="00F26DC7" w:rsidRPr="007E65AA">
              <w:rPr>
                <w:rStyle w:val="Hyperlink"/>
                <w:rFonts w:cstheme="minorHAnsi"/>
                <w:b/>
                <w:color w:val="000000"/>
                <w:sz w:val="22"/>
                <w:u w:val="none"/>
              </w:rPr>
              <w:t>*</w:t>
            </w:r>
          </w:p>
        </w:tc>
        <w:tc>
          <w:tcPr>
            <w:tcW w:w="3917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2F2CE1" w14:textId="77777777" w:rsidR="00F26DC7" w:rsidRPr="00825815" w:rsidRDefault="00F26DC7" w:rsidP="00F26DC7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>
              <w:rPr>
                <w:rFonts w:cstheme="minorHAnsi"/>
                <w:color w:val="000000"/>
                <w:sz w:val="22"/>
              </w:rPr>
              <w:t>E</w:t>
            </w:r>
            <w:r w:rsidRPr="00825815">
              <w:rPr>
                <w:rFonts w:cstheme="minorHAnsi"/>
                <w:color w:val="000000"/>
                <w:sz w:val="22"/>
              </w:rPr>
              <w:t>lectric motor, electric passenger car</w:t>
            </w:r>
          </w:p>
        </w:tc>
        <w:tc>
          <w:tcPr>
            <w:tcW w:w="6106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D99CA3" w14:textId="77777777" w:rsidR="00F26DC7" w:rsidRPr="00825815" w:rsidRDefault="00F26DC7" w:rsidP="00F26DC7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 w:rsidRPr="00825815">
              <w:rPr>
                <w:rFonts w:cstheme="minorHAnsi"/>
                <w:color w:val="000000"/>
                <w:sz w:val="22"/>
              </w:rPr>
              <w:t>market for electricity, low voltage, U - DE</w:t>
            </w:r>
          </w:p>
        </w:tc>
        <w:tc>
          <w:tcPr>
            <w:tcW w:w="1426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5AFE72" w14:textId="779A424E" w:rsidR="00F26DC7" w:rsidRPr="00825815" w:rsidRDefault="00F26DC7" w:rsidP="002B1D14">
            <w:pPr>
              <w:spacing w:afterLines="0" w:after="0"/>
              <w:ind w:left="-87" w:right="585"/>
              <w:jc w:val="right"/>
              <w:rPr>
                <w:rFonts w:cstheme="minorHAnsi"/>
                <w:color w:val="000000"/>
                <w:sz w:val="22"/>
              </w:rPr>
            </w:pPr>
            <w:r w:rsidRPr="00825815">
              <w:rPr>
                <w:rFonts w:cstheme="minorHAnsi"/>
                <w:color w:val="000000"/>
                <w:sz w:val="22"/>
              </w:rPr>
              <w:t>53</w:t>
            </w:r>
            <w:r>
              <w:rPr>
                <w:rFonts w:cstheme="minorHAnsi"/>
                <w:color w:val="000000"/>
                <w:sz w:val="22"/>
              </w:rPr>
              <w:t>.00</w:t>
            </w:r>
            <w:r w:rsidR="003713A6">
              <w:rPr>
                <w:rFonts w:cstheme="minorHAnsi"/>
                <w:color w:val="000000"/>
                <w:sz w:val="22"/>
              </w:rPr>
              <w:t>0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E01E2D" w14:textId="77777777" w:rsidR="00F26DC7" w:rsidRPr="00825815" w:rsidRDefault="00F26DC7" w:rsidP="002B1D14">
            <w:pPr>
              <w:spacing w:afterLines="0" w:after="0"/>
              <w:ind w:left="-75" w:firstLine="75"/>
              <w:jc w:val="right"/>
              <w:rPr>
                <w:rFonts w:cstheme="minorHAnsi"/>
                <w:color w:val="000000"/>
                <w:sz w:val="22"/>
              </w:rPr>
            </w:pPr>
            <w:r w:rsidRPr="00825815">
              <w:rPr>
                <w:rFonts w:cstheme="minorHAnsi"/>
                <w:color w:val="000000"/>
                <w:sz w:val="22"/>
              </w:rPr>
              <w:t>kg</w:t>
            </w:r>
          </w:p>
        </w:tc>
      </w:tr>
      <w:tr w:rsidR="002B1D14" w:rsidRPr="00825815" w14:paraId="19678E6D" w14:textId="77777777" w:rsidTr="002B1D14">
        <w:trPr>
          <w:gridAfter w:val="1"/>
          <w:wAfter w:w="204" w:type="dxa"/>
          <w:trHeight w:val="300"/>
        </w:trPr>
        <w:tc>
          <w:tcPr>
            <w:tcW w:w="1627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AF6F395" w14:textId="77777777" w:rsidR="00F26DC7" w:rsidRPr="007E65AA" w:rsidRDefault="00F26DC7" w:rsidP="00F26DC7">
            <w:pPr>
              <w:spacing w:afterLines="0" w:after="0"/>
              <w:jc w:val="left"/>
              <w:rPr>
                <w:rStyle w:val="Hyperlink"/>
                <w:rFonts w:cstheme="minorHAnsi"/>
                <w:b/>
                <w:color w:val="000000"/>
                <w:sz w:val="22"/>
                <w:u w:val="none"/>
              </w:rPr>
            </w:pPr>
          </w:p>
        </w:tc>
        <w:tc>
          <w:tcPr>
            <w:tcW w:w="3917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EEB8F6C" w14:textId="315ED161" w:rsidR="00F26DC7" w:rsidRDefault="00F26DC7" w:rsidP="001D04D3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 w:rsidRPr="009408FF">
              <w:rPr>
                <w:rFonts w:cstheme="minorHAnsi"/>
                <w:i/>
                <w:color w:val="000000"/>
                <w:sz w:val="22"/>
              </w:rPr>
              <w:t xml:space="preserve">*Taken without changes from  </w:t>
            </w:r>
            <w:r w:rsidRPr="009408FF">
              <w:rPr>
                <w:rFonts w:cstheme="minorHAnsi"/>
                <w:i/>
                <w:color w:val="000000"/>
                <w:sz w:val="22"/>
              </w:rPr>
              <w:fldChar w:fldCharType="begin"/>
            </w:r>
            <w:r w:rsidR="001D04D3">
              <w:rPr>
                <w:rFonts w:cstheme="minorHAnsi"/>
                <w:i/>
                <w:color w:val="000000"/>
                <w:sz w:val="22"/>
              </w:rPr>
              <w:instrText xml:space="preserve"> ADDIN EN.CITE &lt;EndNote&gt;&lt;Cite&gt;&lt;Author&gt;Wernet&lt;/Author&gt;&lt;Year&gt;2016&lt;/Year&gt;&lt;RecNum&gt;94&lt;/RecNum&gt;&lt;DisplayText&gt;(Wernet et al., 2016)&lt;/DisplayText&gt;&lt;record&gt;&lt;rec-number&gt;94&lt;/rec-number&gt;&lt;foreign-keys&gt;&lt;key app="EN" db-id="999rr9xemperwwe2rd5vpwpfeetf2r25ttra" timestamp="1539002319"&gt;94&lt;/key&gt;&lt;/foreign-keys&gt;&lt;ref-type name="Web Page"&gt;12&lt;/ref-type&gt;&lt;contributors&gt;&lt;authors&gt;&lt;author&gt;Wernet, G., &lt;/author&gt;&lt;author&gt;Bauer, C., &lt;/author&gt;&lt;author&gt;Steubing, B., &lt;/author&gt;&lt;author&gt;Reinhard, J., &lt;/author&gt;&lt;author&gt;Moreno-Ruiz, E., &lt;/author&gt;&lt;author&gt;and Weidema, B.&lt;/author&gt;&lt;/authors&gt;&lt;/contributors&gt;&lt;titles&gt;&lt;title&gt;The ecoinvent database version 3 (part I): overview and methodology. The International Journal of Life Cycle Assessment&lt;/title&gt;&lt;/titles&gt;&lt;volume&gt;2018&lt;/volume&gt;&lt;number&gt;15 06&lt;/number&gt;&lt;dates&gt;&lt;year&gt;2016&lt;/year&gt;&lt;/dates&gt;&lt;pub-location&gt;Zurich&lt;/pub-location&gt;&lt;publisher&gt;Ecoinvent association&lt;/publisher&gt;&lt;urls&gt;&lt;related-urls&gt;&lt;url&gt;http://link.springer.com/10.1007/s11367-016-1087-8&lt;/url&gt;&lt;/related-urls&gt;&lt;/urls&gt;&lt;/record&gt;&lt;/Cite&gt;&lt;/EndNote&gt;</w:instrText>
            </w:r>
            <w:r w:rsidRPr="009408FF">
              <w:rPr>
                <w:rFonts w:cstheme="minorHAnsi"/>
                <w:i/>
                <w:color w:val="000000"/>
                <w:sz w:val="22"/>
              </w:rPr>
              <w:fldChar w:fldCharType="separate"/>
            </w:r>
            <w:r w:rsidR="001D04D3">
              <w:rPr>
                <w:rFonts w:cstheme="minorHAnsi"/>
                <w:i/>
                <w:noProof/>
                <w:color w:val="000000"/>
                <w:sz w:val="22"/>
              </w:rPr>
              <w:t>(Wernet et al., 2016)</w:t>
            </w:r>
            <w:r w:rsidRPr="009408FF">
              <w:rPr>
                <w:rFonts w:cstheme="minorHAnsi"/>
                <w:i/>
                <w:color w:val="000000"/>
                <w:sz w:val="22"/>
              </w:rPr>
              <w:fldChar w:fldCharType="end"/>
            </w:r>
          </w:p>
        </w:tc>
        <w:tc>
          <w:tcPr>
            <w:tcW w:w="6106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DE9D21D" w14:textId="77777777" w:rsidR="00F26DC7" w:rsidRPr="00825815" w:rsidRDefault="00F26DC7" w:rsidP="00F26DC7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1426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E2E7F00" w14:textId="77777777" w:rsidR="00F26DC7" w:rsidRPr="00825815" w:rsidRDefault="00F26DC7" w:rsidP="002B1D14">
            <w:pPr>
              <w:spacing w:afterLines="0" w:after="0"/>
              <w:ind w:left="-87" w:right="585"/>
              <w:jc w:val="righ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1166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8CADC04" w14:textId="77777777" w:rsidR="00F26DC7" w:rsidRPr="00825815" w:rsidRDefault="00F26DC7" w:rsidP="002B1D14">
            <w:pPr>
              <w:spacing w:afterLines="0" w:after="0"/>
              <w:ind w:left="-75" w:firstLine="75"/>
              <w:jc w:val="right"/>
              <w:rPr>
                <w:rFonts w:cstheme="minorHAnsi"/>
                <w:color w:val="000000"/>
                <w:sz w:val="22"/>
              </w:rPr>
            </w:pPr>
          </w:p>
        </w:tc>
      </w:tr>
      <w:tr w:rsidR="002B1D14" w:rsidRPr="00825815" w14:paraId="544B67B9" w14:textId="77777777" w:rsidTr="002B1D14">
        <w:trPr>
          <w:gridAfter w:val="1"/>
          <w:wAfter w:w="204" w:type="dxa"/>
          <w:trHeight w:val="510"/>
        </w:trPr>
        <w:tc>
          <w:tcPr>
            <w:tcW w:w="1627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CFA093" w14:textId="77777777" w:rsidR="00F26DC7" w:rsidRPr="007E65AA" w:rsidRDefault="00F26DC7" w:rsidP="00F26DC7">
            <w:pPr>
              <w:spacing w:afterLines="0" w:after="0"/>
              <w:jc w:val="left"/>
              <w:rPr>
                <w:rFonts w:cstheme="minorHAnsi"/>
                <w:b/>
                <w:color w:val="000000"/>
                <w:sz w:val="22"/>
              </w:rPr>
            </w:pPr>
            <w:r w:rsidRPr="007E65AA">
              <w:rPr>
                <w:rFonts w:cstheme="minorHAnsi"/>
                <w:b/>
                <w:color w:val="000000"/>
                <w:sz w:val="22"/>
              </w:rPr>
              <w:t>Transport</w:t>
            </w:r>
            <w:r w:rsidR="007E65AA" w:rsidRPr="007E65AA">
              <w:rPr>
                <w:rFonts w:cstheme="minorHAnsi"/>
                <w:b/>
                <w:color w:val="000000"/>
                <w:sz w:val="22"/>
              </w:rPr>
              <w:t>*</w:t>
            </w:r>
          </w:p>
        </w:tc>
        <w:tc>
          <w:tcPr>
            <w:tcW w:w="3917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4FEAFD" w14:textId="77777777" w:rsidR="00F26DC7" w:rsidRPr="00825815" w:rsidRDefault="00F26DC7" w:rsidP="00F26DC7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>
              <w:rPr>
                <w:rFonts w:cstheme="minorHAnsi"/>
                <w:color w:val="000000"/>
                <w:sz w:val="22"/>
              </w:rPr>
              <w:t>T</w:t>
            </w:r>
            <w:r w:rsidRPr="00825815">
              <w:rPr>
                <w:rFonts w:cstheme="minorHAnsi"/>
                <w:color w:val="000000"/>
                <w:sz w:val="22"/>
              </w:rPr>
              <w:t>ransport, freight, lorry 3.5-7.5 metric ton, EURO5</w:t>
            </w:r>
          </w:p>
        </w:tc>
        <w:tc>
          <w:tcPr>
            <w:tcW w:w="6106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F6BF9B" w14:textId="77777777" w:rsidR="00F26DC7" w:rsidRPr="00825815" w:rsidRDefault="00F26DC7" w:rsidP="00F26DC7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 w:rsidRPr="00825815">
              <w:rPr>
                <w:rFonts w:cstheme="minorHAnsi"/>
                <w:color w:val="000000"/>
                <w:sz w:val="22"/>
              </w:rPr>
              <w:t>transport, freight, lorry 3.5-7.5 metric ton, EURO5  | cut-off, U - RER</w:t>
            </w:r>
          </w:p>
        </w:tc>
        <w:tc>
          <w:tcPr>
            <w:tcW w:w="1426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217307" w14:textId="73EEA105" w:rsidR="00F26DC7" w:rsidRPr="00825815" w:rsidRDefault="00F26DC7" w:rsidP="002B1D14">
            <w:pPr>
              <w:spacing w:afterLines="0" w:after="0"/>
              <w:ind w:left="-87" w:right="585"/>
              <w:jc w:val="right"/>
              <w:rPr>
                <w:rFonts w:cstheme="minorHAnsi"/>
                <w:color w:val="000000"/>
                <w:sz w:val="22"/>
              </w:rPr>
            </w:pPr>
            <w:r w:rsidRPr="00825815">
              <w:rPr>
                <w:rFonts w:cstheme="minorHAnsi"/>
                <w:color w:val="000000"/>
                <w:sz w:val="22"/>
              </w:rPr>
              <w:t>10.6</w:t>
            </w:r>
            <w:r>
              <w:rPr>
                <w:rFonts w:cstheme="minorHAnsi"/>
                <w:color w:val="000000"/>
                <w:sz w:val="22"/>
              </w:rPr>
              <w:t>0</w:t>
            </w:r>
            <w:r w:rsidR="003713A6">
              <w:rPr>
                <w:rFonts w:cstheme="minorHAnsi"/>
                <w:color w:val="000000"/>
                <w:sz w:val="22"/>
              </w:rPr>
              <w:t>0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46A596" w14:textId="77777777" w:rsidR="00F26DC7" w:rsidRPr="00825815" w:rsidRDefault="00F26DC7" w:rsidP="002B1D14">
            <w:pPr>
              <w:spacing w:afterLines="0" w:after="0"/>
              <w:ind w:left="-75" w:firstLine="75"/>
              <w:jc w:val="right"/>
              <w:rPr>
                <w:rFonts w:cstheme="minorHAnsi"/>
                <w:color w:val="000000"/>
                <w:sz w:val="22"/>
              </w:rPr>
            </w:pPr>
            <w:r w:rsidRPr="00825815">
              <w:rPr>
                <w:rFonts w:cstheme="minorHAnsi"/>
                <w:color w:val="000000"/>
                <w:sz w:val="22"/>
              </w:rPr>
              <w:t>t*km</w:t>
            </w:r>
          </w:p>
        </w:tc>
      </w:tr>
      <w:tr w:rsidR="007E65AA" w:rsidRPr="00825815" w14:paraId="16448ABD" w14:textId="77777777" w:rsidTr="002B1D14">
        <w:trPr>
          <w:gridAfter w:val="1"/>
          <w:wAfter w:w="204" w:type="dxa"/>
          <w:trHeight w:val="510"/>
        </w:trPr>
        <w:tc>
          <w:tcPr>
            <w:tcW w:w="1627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BD70456" w14:textId="77777777" w:rsidR="007E65AA" w:rsidRPr="007E65AA" w:rsidRDefault="007E65AA" w:rsidP="007E65AA">
            <w:pPr>
              <w:spacing w:afterLines="0" w:after="0"/>
              <w:jc w:val="left"/>
              <w:rPr>
                <w:rFonts w:cstheme="minorHAnsi"/>
                <w:b/>
                <w:color w:val="000000"/>
                <w:sz w:val="22"/>
              </w:rPr>
            </w:pPr>
          </w:p>
        </w:tc>
        <w:tc>
          <w:tcPr>
            <w:tcW w:w="3917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2CE592B" w14:textId="011C85B0" w:rsidR="007E65AA" w:rsidRDefault="007E65AA" w:rsidP="001D04D3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 w:rsidRPr="009408FF">
              <w:rPr>
                <w:rFonts w:cstheme="minorHAnsi"/>
                <w:i/>
                <w:color w:val="000000"/>
                <w:sz w:val="22"/>
              </w:rPr>
              <w:t xml:space="preserve">*Taken without changes from  </w:t>
            </w:r>
            <w:r w:rsidRPr="009408FF">
              <w:rPr>
                <w:rFonts w:cstheme="minorHAnsi"/>
                <w:i/>
                <w:color w:val="000000"/>
                <w:sz w:val="22"/>
              </w:rPr>
              <w:fldChar w:fldCharType="begin"/>
            </w:r>
            <w:r w:rsidR="001D04D3">
              <w:rPr>
                <w:rFonts w:cstheme="minorHAnsi"/>
                <w:i/>
                <w:color w:val="000000"/>
                <w:sz w:val="22"/>
              </w:rPr>
              <w:instrText xml:space="preserve"> ADDIN EN.CITE &lt;EndNote&gt;&lt;Cite&gt;&lt;Author&gt;Wernet&lt;/Author&gt;&lt;Year&gt;2016&lt;/Year&gt;&lt;RecNum&gt;94&lt;/RecNum&gt;&lt;DisplayText&gt;(Wernet et al., 2016)&lt;/DisplayText&gt;&lt;record&gt;&lt;rec-number&gt;94&lt;/rec-number&gt;&lt;foreign-keys&gt;&lt;key app="EN" db-id="999rr9xemperwwe2rd5vpwpfeetf2r25ttra" timestamp="1539002319"&gt;94&lt;/key&gt;&lt;/foreign-keys&gt;&lt;ref-type name="Web Page"&gt;12&lt;/ref-type&gt;&lt;contributors&gt;&lt;authors&gt;&lt;author&gt;Wernet, G., &lt;/author&gt;&lt;author&gt;Bauer, C., &lt;/author&gt;&lt;author&gt;Steubing, B., &lt;/author&gt;&lt;author&gt;Reinhard, J., &lt;/author&gt;&lt;author&gt;Moreno-Ruiz, E., &lt;/author&gt;&lt;author&gt;and Weidema, B.&lt;/author&gt;&lt;/authors&gt;&lt;/contributors&gt;&lt;titles&gt;&lt;title&gt;The ecoinvent database version 3 (part I): overview and methodology. The International Journal of Life Cycle Assessment&lt;/title&gt;&lt;/titles&gt;&lt;volume&gt;2018&lt;/volume&gt;&lt;number&gt;15 06&lt;/number&gt;&lt;dates&gt;&lt;year&gt;2016&lt;/year&gt;&lt;/dates&gt;&lt;pub-location&gt;Zurich&lt;/pub-location&gt;&lt;publisher&gt;Ecoinvent association&lt;/publisher&gt;&lt;urls&gt;&lt;related-urls&gt;&lt;url&gt;http://link.springer.com/10.1007/s11367-016-1087-8&lt;/url&gt;&lt;/related-urls&gt;&lt;/urls&gt;&lt;/record&gt;&lt;/Cite&gt;&lt;/EndNote&gt;</w:instrText>
            </w:r>
            <w:r w:rsidRPr="009408FF">
              <w:rPr>
                <w:rFonts w:cstheme="minorHAnsi"/>
                <w:i/>
                <w:color w:val="000000"/>
                <w:sz w:val="22"/>
              </w:rPr>
              <w:fldChar w:fldCharType="separate"/>
            </w:r>
            <w:r w:rsidR="001D04D3">
              <w:rPr>
                <w:rFonts w:cstheme="minorHAnsi"/>
                <w:i/>
                <w:noProof/>
                <w:color w:val="000000"/>
                <w:sz w:val="22"/>
              </w:rPr>
              <w:t>(Wernet et al., 2016)</w:t>
            </w:r>
            <w:r w:rsidRPr="009408FF">
              <w:rPr>
                <w:rFonts w:cstheme="minorHAnsi"/>
                <w:i/>
                <w:color w:val="000000"/>
                <w:sz w:val="22"/>
              </w:rPr>
              <w:fldChar w:fldCharType="end"/>
            </w:r>
          </w:p>
        </w:tc>
        <w:tc>
          <w:tcPr>
            <w:tcW w:w="6106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13F9F43" w14:textId="77777777" w:rsidR="007E65AA" w:rsidRPr="00825815" w:rsidRDefault="007E65AA" w:rsidP="007E65AA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1426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0CDA29B" w14:textId="77777777" w:rsidR="007E65AA" w:rsidRPr="00825815" w:rsidRDefault="007E65AA" w:rsidP="002B1D14">
            <w:pPr>
              <w:spacing w:afterLines="0" w:after="0"/>
              <w:ind w:left="-87" w:right="585"/>
              <w:jc w:val="righ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1166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BE40946" w14:textId="77777777" w:rsidR="007E65AA" w:rsidRPr="00825815" w:rsidRDefault="007E65AA" w:rsidP="002B1D14">
            <w:pPr>
              <w:spacing w:afterLines="0" w:after="0"/>
              <w:ind w:left="-75" w:firstLine="75"/>
              <w:jc w:val="right"/>
              <w:rPr>
                <w:rFonts w:cstheme="minorHAnsi"/>
                <w:color w:val="000000"/>
                <w:sz w:val="22"/>
              </w:rPr>
            </w:pPr>
          </w:p>
        </w:tc>
      </w:tr>
      <w:tr w:rsidR="002B1D14" w:rsidRPr="00825815" w14:paraId="425FB6D7" w14:textId="77777777" w:rsidTr="002B1D14">
        <w:trPr>
          <w:gridAfter w:val="1"/>
          <w:wAfter w:w="204" w:type="dxa"/>
          <w:trHeight w:val="510"/>
        </w:trPr>
        <w:tc>
          <w:tcPr>
            <w:tcW w:w="1627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8B3300" w14:textId="77777777" w:rsidR="007E65AA" w:rsidRPr="007E65AA" w:rsidRDefault="007E65AA" w:rsidP="007E65AA">
            <w:pPr>
              <w:spacing w:afterLines="0" w:after="0"/>
              <w:jc w:val="left"/>
              <w:rPr>
                <w:rFonts w:cstheme="minorHAnsi"/>
                <w:b/>
                <w:color w:val="000000"/>
                <w:sz w:val="22"/>
              </w:rPr>
            </w:pPr>
            <w:r w:rsidRPr="007E65AA">
              <w:rPr>
                <w:rFonts w:cstheme="minorHAnsi"/>
                <w:b/>
                <w:color w:val="000000"/>
                <w:sz w:val="22"/>
              </w:rPr>
              <w:t>Electricity*</w:t>
            </w:r>
          </w:p>
        </w:tc>
        <w:tc>
          <w:tcPr>
            <w:tcW w:w="3917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3065A3" w14:textId="77777777" w:rsidR="007E65AA" w:rsidRPr="00825815" w:rsidRDefault="007E65AA" w:rsidP="007E65AA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>
              <w:rPr>
                <w:rFonts w:cstheme="minorHAnsi"/>
                <w:color w:val="000000"/>
                <w:sz w:val="22"/>
              </w:rPr>
              <w:t>E</w:t>
            </w:r>
            <w:r w:rsidRPr="00825815">
              <w:rPr>
                <w:rFonts w:cstheme="minorHAnsi"/>
                <w:color w:val="000000"/>
                <w:sz w:val="22"/>
              </w:rPr>
              <w:t>lectricity, low voltage</w:t>
            </w:r>
          </w:p>
        </w:tc>
        <w:tc>
          <w:tcPr>
            <w:tcW w:w="6106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B7E180" w14:textId="77777777" w:rsidR="007E65AA" w:rsidRPr="00825815" w:rsidRDefault="007E65AA" w:rsidP="007E65AA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 w:rsidRPr="00825815">
              <w:rPr>
                <w:rFonts w:cstheme="minorHAnsi"/>
                <w:color w:val="000000"/>
                <w:sz w:val="22"/>
              </w:rPr>
              <w:t>market for electricity, low voltage| cut-off, U - DE</w:t>
            </w:r>
          </w:p>
        </w:tc>
        <w:tc>
          <w:tcPr>
            <w:tcW w:w="1426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52C9AE" w14:textId="24A4323B" w:rsidR="007E65AA" w:rsidRPr="00825815" w:rsidRDefault="007E65AA" w:rsidP="002B1D14">
            <w:pPr>
              <w:spacing w:afterLines="0" w:after="0"/>
              <w:ind w:left="-87" w:right="585"/>
              <w:jc w:val="right"/>
              <w:rPr>
                <w:rFonts w:cstheme="minorHAnsi"/>
                <w:color w:val="000000"/>
                <w:sz w:val="22"/>
              </w:rPr>
            </w:pPr>
            <w:r w:rsidRPr="00825815">
              <w:rPr>
                <w:rFonts w:cstheme="minorHAnsi"/>
                <w:color w:val="000000"/>
                <w:sz w:val="22"/>
              </w:rPr>
              <w:t>700</w:t>
            </w:r>
            <w:r>
              <w:rPr>
                <w:rFonts w:cstheme="minorHAnsi"/>
                <w:color w:val="000000"/>
                <w:sz w:val="22"/>
              </w:rPr>
              <w:t>.00</w:t>
            </w:r>
            <w:r w:rsidR="003713A6">
              <w:rPr>
                <w:rFonts w:cstheme="minorHAnsi"/>
                <w:color w:val="000000"/>
                <w:sz w:val="22"/>
              </w:rPr>
              <w:t>0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1024C6" w14:textId="77777777" w:rsidR="007E65AA" w:rsidRPr="00825815" w:rsidRDefault="007E65AA" w:rsidP="002B1D14">
            <w:pPr>
              <w:spacing w:afterLines="0" w:after="0"/>
              <w:ind w:left="-75" w:firstLine="75"/>
              <w:jc w:val="right"/>
              <w:rPr>
                <w:rFonts w:cstheme="minorHAnsi"/>
                <w:color w:val="000000"/>
                <w:sz w:val="22"/>
              </w:rPr>
            </w:pPr>
            <w:r w:rsidRPr="00825815">
              <w:rPr>
                <w:rFonts w:cstheme="minorHAnsi"/>
                <w:color w:val="000000"/>
                <w:sz w:val="22"/>
              </w:rPr>
              <w:t>kWh</w:t>
            </w:r>
          </w:p>
        </w:tc>
      </w:tr>
      <w:tr w:rsidR="002B1D14" w:rsidRPr="00825815" w14:paraId="0DE43BBB" w14:textId="77777777" w:rsidTr="002B1D14">
        <w:trPr>
          <w:gridAfter w:val="1"/>
          <w:wAfter w:w="204" w:type="dxa"/>
          <w:trHeight w:val="510"/>
        </w:trPr>
        <w:tc>
          <w:tcPr>
            <w:tcW w:w="1627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CF63A22" w14:textId="77777777" w:rsidR="007E65AA" w:rsidRPr="00825815" w:rsidRDefault="007E65AA" w:rsidP="007E65AA">
            <w:pPr>
              <w:spacing w:afterLines="0" w:after="0"/>
              <w:jc w:val="left"/>
              <w:rPr>
                <w:rFonts w:cstheme="minorHAnsi"/>
                <w:b/>
                <w:color w:val="000000"/>
                <w:sz w:val="22"/>
              </w:rPr>
            </w:pPr>
          </w:p>
        </w:tc>
        <w:tc>
          <w:tcPr>
            <w:tcW w:w="3917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D211700" w14:textId="48664810" w:rsidR="007E65AA" w:rsidRPr="00825815" w:rsidRDefault="007E65AA" w:rsidP="001D04D3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 w:rsidRPr="009408FF">
              <w:rPr>
                <w:rFonts w:cstheme="minorHAnsi"/>
                <w:i/>
                <w:color w:val="000000"/>
                <w:sz w:val="22"/>
              </w:rPr>
              <w:t xml:space="preserve">*Taken without changes from  </w:t>
            </w:r>
            <w:r w:rsidRPr="009408FF">
              <w:rPr>
                <w:rFonts w:cstheme="minorHAnsi"/>
                <w:i/>
                <w:color w:val="000000"/>
                <w:sz w:val="22"/>
              </w:rPr>
              <w:fldChar w:fldCharType="begin"/>
            </w:r>
            <w:r w:rsidR="001D04D3">
              <w:rPr>
                <w:rFonts w:cstheme="minorHAnsi"/>
                <w:i/>
                <w:color w:val="000000"/>
                <w:sz w:val="22"/>
              </w:rPr>
              <w:instrText xml:space="preserve"> ADDIN EN.CITE &lt;EndNote&gt;&lt;Cite&gt;&lt;Author&gt;Wernet&lt;/Author&gt;&lt;Year&gt;2016&lt;/Year&gt;&lt;RecNum&gt;94&lt;/RecNum&gt;&lt;DisplayText&gt;(Wernet et al., 2016)&lt;/DisplayText&gt;&lt;record&gt;&lt;rec-number&gt;94&lt;/rec-number&gt;&lt;foreign-keys&gt;&lt;key app="EN" db-id="999rr9xemperwwe2rd5vpwpfeetf2r25ttra" timestamp="1539002319"&gt;94&lt;/key&gt;&lt;/foreign-keys&gt;&lt;ref-type name="Web Page"&gt;12&lt;/ref-type&gt;&lt;contributors&gt;&lt;authors&gt;&lt;author&gt;Wernet, G., &lt;/author&gt;&lt;author&gt;Bauer, C., &lt;/author&gt;&lt;author&gt;Steubing, B., &lt;/author&gt;&lt;author&gt;Reinhard, J., &lt;/author&gt;&lt;author&gt;Moreno-Ruiz, E., &lt;/author&gt;&lt;author&gt;and Weidema, B.&lt;/author&gt;&lt;/authors&gt;&lt;/contributors&gt;&lt;titles&gt;&lt;title&gt;The ecoinvent database version 3 (part I): overview and methodology. The International Journal of Life Cycle Assessment&lt;/title&gt;&lt;/titles&gt;&lt;volume&gt;2018&lt;/volume&gt;&lt;number&gt;15 06&lt;/number&gt;&lt;dates&gt;&lt;year&gt;2016&lt;/year&gt;&lt;/dates&gt;&lt;pub-location&gt;Zurich&lt;/pub-location&gt;&lt;publisher&gt;Ecoinvent association&lt;/publisher&gt;&lt;urls&gt;&lt;related-urls&gt;&lt;url&gt;http://link.springer.com/10.1007/s11367-016-1087-8&lt;/url&gt;&lt;/related-urls&gt;&lt;/urls&gt;&lt;/record&gt;&lt;/Cite&gt;&lt;/EndNote&gt;</w:instrText>
            </w:r>
            <w:r w:rsidRPr="009408FF">
              <w:rPr>
                <w:rFonts w:cstheme="minorHAnsi"/>
                <w:i/>
                <w:color w:val="000000"/>
                <w:sz w:val="22"/>
              </w:rPr>
              <w:fldChar w:fldCharType="separate"/>
            </w:r>
            <w:r w:rsidR="001D04D3">
              <w:rPr>
                <w:rFonts w:cstheme="minorHAnsi"/>
                <w:i/>
                <w:noProof/>
                <w:color w:val="000000"/>
                <w:sz w:val="22"/>
              </w:rPr>
              <w:t>(Wernet et al., 2016)</w:t>
            </w:r>
            <w:r w:rsidRPr="009408FF">
              <w:rPr>
                <w:rFonts w:cstheme="minorHAnsi"/>
                <w:i/>
                <w:color w:val="000000"/>
                <w:sz w:val="22"/>
              </w:rPr>
              <w:fldChar w:fldCharType="end"/>
            </w:r>
          </w:p>
        </w:tc>
        <w:tc>
          <w:tcPr>
            <w:tcW w:w="6106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97C1D2A" w14:textId="77777777" w:rsidR="007E65AA" w:rsidRPr="00825815" w:rsidRDefault="007E65AA" w:rsidP="007E65AA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1426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97796A4" w14:textId="77777777" w:rsidR="007E65AA" w:rsidRPr="00825815" w:rsidRDefault="007E65AA" w:rsidP="007E65AA">
            <w:pPr>
              <w:spacing w:afterLines="0" w:after="0"/>
              <w:jc w:val="right"/>
              <w:rPr>
                <w:rFonts w:cstheme="minorHAnsi"/>
                <w:color w:val="000000"/>
                <w:sz w:val="22"/>
              </w:rPr>
            </w:pPr>
          </w:p>
        </w:tc>
        <w:tc>
          <w:tcPr>
            <w:tcW w:w="1166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BDB0F3C" w14:textId="77777777" w:rsidR="007E65AA" w:rsidRPr="00825815" w:rsidRDefault="007E65AA" w:rsidP="002B1D14">
            <w:pPr>
              <w:spacing w:afterLines="0" w:after="0"/>
              <w:ind w:left="-75" w:firstLine="75"/>
              <w:jc w:val="right"/>
              <w:rPr>
                <w:rFonts w:cstheme="minorHAnsi"/>
                <w:color w:val="000000"/>
                <w:sz w:val="22"/>
              </w:rPr>
            </w:pPr>
          </w:p>
        </w:tc>
      </w:tr>
    </w:tbl>
    <w:p w14:paraId="07D41AA0" w14:textId="77777777" w:rsidR="00825815" w:rsidRPr="004075F0" w:rsidRDefault="004075F0" w:rsidP="004075F0">
      <w:pPr>
        <w:pStyle w:val="BodyText"/>
        <w:spacing w:before="0" w:after="0"/>
        <w:jc w:val="right"/>
        <w:rPr>
          <w:sz w:val="20"/>
          <w:lang w:val="en-US"/>
        </w:rPr>
      </w:pPr>
      <w:proofErr w:type="spellStart"/>
      <w:proofErr w:type="gramStart"/>
      <w:r w:rsidRPr="004075F0">
        <w:rPr>
          <w:sz w:val="20"/>
          <w:vertAlign w:val="superscript"/>
          <w:lang w:val="en-US"/>
        </w:rPr>
        <w:t>a</w:t>
      </w:r>
      <w:r w:rsidRPr="004075F0">
        <w:rPr>
          <w:sz w:val="20"/>
          <w:lang w:val="en-US"/>
        </w:rPr>
        <w:t>FC</w:t>
      </w:r>
      <w:proofErr w:type="spellEnd"/>
      <w:proofErr w:type="gramEnd"/>
      <w:r w:rsidRPr="004075F0">
        <w:rPr>
          <w:sz w:val="20"/>
          <w:lang w:val="en-US"/>
        </w:rPr>
        <w:t xml:space="preserve">: fuel cell; </w:t>
      </w:r>
      <w:proofErr w:type="spellStart"/>
      <w:r w:rsidRPr="004075F0">
        <w:rPr>
          <w:sz w:val="20"/>
          <w:vertAlign w:val="superscript"/>
          <w:lang w:val="en-US"/>
        </w:rPr>
        <w:t>b</w:t>
      </w:r>
      <w:r w:rsidRPr="004075F0">
        <w:rPr>
          <w:sz w:val="20"/>
          <w:lang w:val="en-US"/>
        </w:rPr>
        <w:t>FCEV</w:t>
      </w:r>
      <w:proofErr w:type="spellEnd"/>
      <w:r w:rsidRPr="004075F0">
        <w:rPr>
          <w:sz w:val="20"/>
          <w:lang w:val="en-US"/>
        </w:rPr>
        <w:t>: fuel cell electric vehicle</w:t>
      </w:r>
    </w:p>
    <w:p w14:paraId="6F0E2D9C" w14:textId="77777777" w:rsidR="00BC2D14" w:rsidRDefault="00BC2D14" w:rsidP="00E5522C">
      <w:pPr>
        <w:pStyle w:val="Caption"/>
        <w:keepNext/>
        <w:pBdr>
          <w:bottom w:val="none" w:sz="0" w:space="0" w:color="auto"/>
        </w:pBdr>
        <w:spacing w:after="480"/>
        <w:rPr>
          <w:sz w:val="24"/>
        </w:rPr>
      </w:pPr>
    </w:p>
    <w:p w14:paraId="0DF8B070" w14:textId="77777777" w:rsidR="00E5522C" w:rsidRDefault="00E5522C">
      <w:pPr>
        <w:spacing w:afterLines="0" w:after="160" w:line="259" w:lineRule="auto"/>
        <w:jc w:val="left"/>
        <w:rPr>
          <w:b/>
          <w:bCs/>
          <w:szCs w:val="18"/>
        </w:rPr>
      </w:pPr>
      <w:r>
        <w:br w:type="page"/>
      </w:r>
    </w:p>
    <w:p w14:paraId="1895686B" w14:textId="77777777" w:rsidR="00825815" w:rsidRPr="00D06850" w:rsidRDefault="00825815" w:rsidP="003F7095">
      <w:pPr>
        <w:pStyle w:val="Caption"/>
        <w:keepNext/>
        <w:spacing w:before="100" w:beforeAutospacing="1" w:afterLines="0" w:after="100" w:afterAutospacing="1"/>
        <w:rPr>
          <w:sz w:val="24"/>
        </w:rPr>
      </w:pPr>
      <w:r w:rsidRPr="00D06850">
        <w:rPr>
          <w:sz w:val="24"/>
        </w:rPr>
        <w:lastRenderedPageBreak/>
        <w:t xml:space="preserve">Table S </w:t>
      </w:r>
      <w:r w:rsidRPr="00D06850">
        <w:rPr>
          <w:sz w:val="24"/>
        </w:rPr>
        <w:fldChar w:fldCharType="begin"/>
      </w:r>
      <w:r w:rsidRPr="00D06850">
        <w:rPr>
          <w:sz w:val="24"/>
        </w:rPr>
        <w:instrText xml:space="preserve"> SEQ Table_S \* ARABIC </w:instrText>
      </w:r>
      <w:r w:rsidRPr="00D06850">
        <w:rPr>
          <w:sz w:val="24"/>
        </w:rPr>
        <w:fldChar w:fldCharType="separate"/>
      </w:r>
      <w:r w:rsidR="00E5522C">
        <w:rPr>
          <w:noProof/>
          <w:sz w:val="24"/>
        </w:rPr>
        <w:t>15</w:t>
      </w:r>
      <w:r w:rsidRPr="00D06850">
        <w:rPr>
          <w:sz w:val="24"/>
        </w:rPr>
        <w:fldChar w:fldCharType="end"/>
      </w:r>
      <w:r w:rsidRPr="00D06850">
        <w:rPr>
          <w:sz w:val="24"/>
        </w:rPr>
        <w:t xml:space="preserve"> </w:t>
      </w:r>
      <w:r w:rsidR="00E5522C">
        <w:rPr>
          <w:sz w:val="24"/>
        </w:rPr>
        <w:t>Life cycle inventory</w:t>
      </w:r>
      <w:r w:rsidRPr="00D06850">
        <w:rPr>
          <w:sz w:val="24"/>
        </w:rPr>
        <w:t xml:space="preserve"> for the </w:t>
      </w:r>
      <w:r w:rsidR="00E5522C">
        <w:rPr>
          <w:sz w:val="24"/>
        </w:rPr>
        <w:t>Fuel cell electric vehicle</w:t>
      </w:r>
      <w:r w:rsidRPr="00D06850">
        <w:rPr>
          <w:sz w:val="24"/>
        </w:rPr>
        <w:t xml:space="preserve"> </w:t>
      </w:r>
      <w:r>
        <w:rPr>
          <w:sz w:val="24"/>
        </w:rPr>
        <w:t>use phase for a lifetime of 150,000 km</w:t>
      </w:r>
      <w:r w:rsidR="007B1756">
        <w:rPr>
          <w:sz w:val="24"/>
        </w:rPr>
        <w:t>. Current scenario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249"/>
        <w:gridCol w:w="4321"/>
        <w:gridCol w:w="5067"/>
        <w:gridCol w:w="1429"/>
        <w:gridCol w:w="1167"/>
      </w:tblGrid>
      <w:tr w:rsidR="00825815" w:rsidRPr="00D06850" w14:paraId="769E0467" w14:textId="77777777" w:rsidTr="00BC2D14">
        <w:trPr>
          <w:trHeight w:val="516"/>
        </w:trPr>
        <w:tc>
          <w:tcPr>
            <w:tcW w:w="79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D39F66" w14:textId="77777777" w:rsidR="00825815" w:rsidRPr="00D06850" w:rsidRDefault="00825815" w:rsidP="00AF4AE9">
            <w:pPr>
              <w:spacing w:afterLines="0" w:after="0"/>
              <w:jc w:val="left"/>
              <w:rPr>
                <w:rFonts w:ascii="Calibri" w:hAnsi="Calibri" w:cs="Calibri"/>
                <w:b/>
                <w:bCs/>
                <w:color w:val="000000"/>
                <w:sz w:val="22"/>
                <w:szCs w:val="24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22"/>
                <w:szCs w:val="24"/>
              </w:rPr>
              <w:t xml:space="preserve">Description </w:t>
            </w:r>
          </w:p>
        </w:tc>
        <w:tc>
          <w:tcPr>
            <w:tcW w:w="151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96CD51" w14:textId="77777777" w:rsidR="00825815" w:rsidRPr="00D06850" w:rsidRDefault="00825815" w:rsidP="00AF4AE9">
            <w:pPr>
              <w:spacing w:afterLines="0" w:after="0"/>
              <w:jc w:val="left"/>
              <w:rPr>
                <w:rFonts w:ascii="Calibri" w:hAnsi="Calibri" w:cs="Calibri"/>
                <w:b/>
                <w:bCs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b/>
                <w:bCs/>
                <w:color w:val="000000"/>
                <w:sz w:val="22"/>
                <w:szCs w:val="24"/>
              </w:rPr>
              <w:t xml:space="preserve">Input flow </w:t>
            </w:r>
          </w:p>
        </w:tc>
        <w:tc>
          <w:tcPr>
            <w:tcW w:w="17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4F7E49" w14:textId="77777777" w:rsidR="00825815" w:rsidRPr="00D06850" w:rsidRDefault="00825815" w:rsidP="00AF4AE9">
            <w:pPr>
              <w:spacing w:afterLines="0" w:after="0"/>
              <w:jc w:val="left"/>
              <w:rPr>
                <w:rFonts w:ascii="Calibri" w:hAnsi="Calibri" w:cs="Calibri"/>
                <w:b/>
                <w:bCs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b/>
                <w:bCs/>
                <w:color w:val="000000"/>
                <w:sz w:val="22"/>
                <w:szCs w:val="24"/>
              </w:rPr>
              <w:t>Default provider</w:t>
            </w:r>
          </w:p>
        </w:tc>
        <w:tc>
          <w:tcPr>
            <w:tcW w:w="50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AC72B1" w14:textId="77777777" w:rsidR="00825815" w:rsidRPr="00D06850" w:rsidRDefault="00825815" w:rsidP="00825815">
            <w:pPr>
              <w:spacing w:afterLines="0" w:after="0"/>
              <w:jc w:val="right"/>
              <w:rPr>
                <w:rFonts w:ascii="Calibri" w:hAnsi="Calibri" w:cs="Calibri"/>
                <w:b/>
                <w:bCs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b/>
                <w:bCs/>
                <w:color w:val="000000"/>
                <w:sz w:val="22"/>
                <w:szCs w:val="24"/>
              </w:rPr>
              <w:t>Amount</w:t>
            </w:r>
          </w:p>
        </w:tc>
        <w:tc>
          <w:tcPr>
            <w:tcW w:w="41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B89E4E" w14:textId="77777777" w:rsidR="00825815" w:rsidRPr="00D06850" w:rsidRDefault="00825815" w:rsidP="00825815">
            <w:pPr>
              <w:spacing w:afterLines="0" w:after="0"/>
              <w:jc w:val="right"/>
              <w:rPr>
                <w:rFonts w:ascii="Calibri" w:hAnsi="Calibri" w:cs="Calibri"/>
                <w:b/>
                <w:bCs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b/>
                <w:bCs/>
                <w:color w:val="000000"/>
                <w:sz w:val="22"/>
                <w:szCs w:val="24"/>
              </w:rPr>
              <w:t>Units</w:t>
            </w:r>
          </w:p>
        </w:tc>
      </w:tr>
      <w:tr w:rsidR="00825815" w:rsidRPr="00D06850" w14:paraId="64348A1F" w14:textId="77777777" w:rsidTr="00BC2D14">
        <w:trPr>
          <w:trHeight w:val="300"/>
        </w:trPr>
        <w:tc>
          <w:tcPr>
            <w:tcW w:w="790" w:type="pct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71BDD1A" w14:textId="77777777" w:rsidR="00825815" w:rsidRPr="00825815" w:rsidRDefault="00825815" w:rsidP="00825815">
            <w:pPr>
              <w:spacing w:afterLines="0" w:after="0"/>
              <w:rPr>
                <w:rFonts w:cstheme="minorHAnsi"/>
                <w:color w:val="000000"/>
                <w:sz w:val="22"/>
              </w:rPr>
            </w:pPr>
            <w:r w:rsidRPr="00825815">
              <w:rPr>
                <w:rFonts w:cstheme="minorHAnsi"/>
                <w:color w:val="000000"/>
                <w:sz w:val="22"/>
              </w:rPr>
              <w:t>Fuel cell electric vehicle</w:t>
            </w:r>
          </w:p>
        </w:tc>
        <w:tc>
          <w:tcPr>
            <w:tcW w:w="1518" w:type="pct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2FE07AF" w14:textId="77777777" w:rsidR="00825815" w:rsidRPr="00825815" w:rsidRDefault="00825815" w:rsidP="00825815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 w:rsidRPr="00825815">
              <w:rPr>
                <w:rFonts w:cstheme="minorHAnsi"/>
                <w:color w:val="000000"/>
                <w:sz w:val="22"/>
              </w:rPr>
              <w:t>Assembly Fuel cell electric vehicle</w:t>
            </w:r>
          </w:p>
        </w:tc>
        <w:tc>
          <w:tcPr>
            <w:tcW w:w="1780" w:type="pct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679AB3B" w14:textId="77777777" w:rsidR="00825815" w:rsidRPr="00825815" w:rsidRDefault="00825815" w:rsidP="00825815">
            <w:pPr>
              <w:spacing w:afterLines="0" w:after="0"/>
              <w:jc w:val="left"/>
              <w:rPr>
                <w:rFonts w:cstheme="minorHAnsi"/>
                <w:color w:val="000000"/>
                <w:sz w:val="22"/>
              </w:rPr>
            </w:pPr>
            <w:r w:rsidRPr="00825815">
              <w:rPr>
                <w:rFonts w:cstheme="minorHAnsi"/>
                <w:color w:val="000000"/>
                <w:sz w:val="22"/>
              </w:rPr>
              <w:t xml:space="preserve">Assembly </w:t>
            </w:r>
            <w:proofErr w:type="spellStart"/>
            <w:r w:rsidR="004075F0" w:rsidRPr="004075F0">
              <w:rPr>
                <w:rFonts w:cstheme="minorHAnsi"/>
                <w:color w:val="000000"/>
                <w:sz w:val="22"/>
                <w:vertAlign w:val="superscript"/>
              </w:rPr>
              <w:t>b</w:t>
            </w:r>
            <w:r w:rsidRPr="00825815">
              <w:rPr>
                <w:rFonts w:cstheme="minorHAnsi"/>
                <w:color w:val="000000"/>
                <w:sz w:val="22"/>
              </w:rPr>
              <w:t>FCEV</w:t>
            </w:r>
            <w:proofErr w:type="spellEnd"/>
          </w:p>
        </w:tc>
        <w:tc>
          <w:tcPr>
            <w:tcW w:w="502" w:type="pct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4AAA437" w14:textId="3C904E5A" w:rsidR="00825815" w:rsidRPr="00D06850" w:rsidRDefault="001D04D3" w:rsidP="00825815">
            <w:pPr>
              <w:spacing w:afterLines="0" w:after="0"/>
              <w:jc w:val="righ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>
              <w:rPr>
                <w:rFonts w:ascii="Calibri" w:hAnsi="Calibri" w:cs="Calibri"/>
                <w:color w:val="000000"/>
                <w:sz w:val="22"/>
                <w:szCs w:val="24"/>
              </w:rPr>
              <w:t>1.000</w:t>
            </w:r>
          </w:p>
        </w:tc>
        <w:tc>
          <w:tcPr>
            <w:tcW w:w="410" w:type="pct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6AAB25" w14:textId="77777777" w:rsidR="00825815" w:rsidRPr="00D06850" w:rsidRDefault="00825815" w:rsidP="00825815">
            <w:pPr>
              <w:spacing w:afterLines="0" w:after="0"/>
              <w:jc w:val="righ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Item(s)</w:t>
            </w:r>
          </w:p>
        </w:tc>
      </w:tr>
      <w:tr w:rsidR="00825815" w:rsidRPr="00D06850" w14:paraId="16B5D31C" w14:textId="77777777" w:rsidTr="00BC2D14">
        <w:trPr>
          <w:trHeight w:val="300"/>
        </w:trPr>
        <w:tc>
          <w:tcPr>
            <w:tcW w:w="790" w:type="pc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EA3C5BD" w14:textId="77777777" w:rsidR="00825815" w:rsidRPr="00D06850" w:rsidRDefault="00825815" w:rsidP="00825815">
            <w:pPr>
              <w:spacing w:afterLines="0" w:after="0"/>
              <w:rPr>
                <w:rFonts w:ascii="Calibri" w:hAnsi="Calibri" w:cs="Calibri"/>
                <w:color w:val="000000"/>
                <w:sz w:val="22"/>
                <w:szCs w:val="24"/>
              </w:rPr>
            </w:pPr>
            <w:r>
              <w:rPr>
                <w:rFonts w:ascii="Calibri" w:hAnsi="Calibri" w:cs="Calibri"/>
                <w:color w:val="000000"/>
                <w:sz w:val="22"/>
                <w:szCs w:val="24"/>
              </w:rPr>
              <w:t>Disposal</w:t>
            </w:r>
          </w:p>
        </w:tc>
        <w:tc>
          <w:tcPr>
            <w:tcW w:w="1518" w:type="pc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BE5D4E0" w14:textId="77777777" w:rsidR="00825815" w:rsidRPr="00D06850" w:rsidRDefault="00825815" w:rsidP="00825815">
            <w:pPr>
              <w:spacing w:afterLines="0" w:after="0"/>
              <w:jc w:val="lef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>
              <w:rPr>
                <w:rFonts w:ascii="Calibri" w:hAnsi="Calibri" w:cs="Calibri"/>
                <w:color w:val="000000"/>
                <w:sz w:val="22"/>
                <w:szCs w:val="24"/>
              </w:rPr>
              <w:t xml:space="preserve">FCEV disposal </w:t>
            </w:r>
            <w:r w:rsidRPr="00825815">
              <w:rPr>
                <w:rFonts w:ascii="Calibri" w:hAnsi="Calibri" w:cs="Calibri"/>
                <w:color w:val="000000"/>
                <w:sz w:val="22"/>
                <w:szCs w:val="24"/>
              </w:rPr>
              <w:t>phase</w:t>
            </w:r>
          </w:p>
        </w:tc>
        <w:tc>
          <w:tcPr>
            <w:tcW w:w="1780" w:type="pc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B2480D3" w14:textId="77777777" w:rsidR="00825815" w:rsidRPr="00D06850" w:rsidRDefault="00825815" w:rsidP="00825815">
            <w:pPr>
              <w:spacing w:afterLines="0" w:after="0"/>
              <w:jc w:val="lef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>
              <w:rPr>
                <w:rFonts w:ascii="Calibri" w:hAnsi="Calibri" w:cs="Calibri"/>
                <w:color w:val="000000"/>
                <w:sz w:val="22"/>
                <w:szCs w:val="24"/>
              </w:rPr>
              <w:t xml:space="preserve">FCEV disposal </w:t>
            </w:r>
            <w:r w:rsidRPr="00825815">
              <w:rPr>
                <w:rFonts w:ascii="Calibri" w:hAnsi="Calibri" w:cs="Calibri"/>
                <w:color w:val="000000"/>
                <w:sz w:val="22"/>
                <w:szCs w:val="24"/>
              </w:rPr>
              <w:t>phase</w:t>
            </w:r>
          </w:p>
        </w:tc>
        <w:tc>
          <w:tcPr>
            <w:tcW w:w="502" w:type="pc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26EE46A" w14:textId="61193A57" w:rsidR="00825815" w:rsidRPr="00D06850" w:rsidRDefault="004075F0" w:rsidP="00825815">
            <w:pPr>
              <w:spacing w:afterLines="0" w:after="0"/>
              <w:jc w:val="righ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>
              <w:rPr>
                <w:rFonts w:ascii="Calibri" w:hAnsi="Calibri" w:cs="Calibri"/>
                <w:color w:val="000000"/>
                <w:sz w:val="22"/>
                <w:szCs w:val="24"/>
              </w:rPr>
              <w:t>1.0</w:t>
            </w:r>
            <w:r w:rsidR="001D04D3">
              <w:rPr>
                <w:rFonts w:ascii="Calibri" w:hAnsi="Calibri" w:cs="Calibri"/>
                <w:color w:val="000000"/>
                <w:sz w:val="22"/>
                <w:szCs w:val="24"/>
              </w:rPr>
              <w:t>0</w:t>
            </w:r>
            <w:r>
              <w:rPr>
                <w:rFonts w:ascii="Calibri" w:hAnsi="Calibri" w:cs="Calibri"/>
                <w:color w:val="000000"/>
                <w:sz w:val="22"/>
                <w:szCs w:val="24"/>
              </w:rPr>
              <w:t>0</w:t>
            </w:r>
          </w:p>
        </w:tc>
        <w:tc>
          <w:tcPr>
            <w:tcW w:w="410" w:type="pc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3D6E1A" w14:textId="77777777" w:rsidR="00825815" w:rsidRPr="00D06850" w:rsidRDefault="00825815" w:rsidP="00825815">
            <w:pPr>
              <w:spacing w:afterLines="0" w:after="0"/>
              <w:jc w:val="righ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Item(s)</w:t>
            </w:r>
          </w:p>
        </w:tc>
      </w:tr>
      <w:tr w:rsidR="004075F0" w:rsidRPr="00D06850" w14:paraId="7CF84FE2" w14:textId="77777777" w:rsidTr="00BC2D14">
        <w:trPr>
          <w:trHeight w:val="510"/>
        </w:trPr>
        <w:tc>
          <w:tcPr>
            <w:tcW w:w="790" w:type="pc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870A6B9" w14:textId="77777777" w:rsidR="004075F0" w:rsidRPr="00D06850" w:rsidRDefault="004075F0" w:rsidP="004075F0">
            <w:pPr>
              <w:spacing w:afterLines="0" w:after="0"/>
              <w:rPr>
                <w:rFonts w:ascii="Calibri" w:hAnsi="Calibri" w:cs="Calibri"/>
                <w:color w:val="000000"/>
                <w:sz w:val="22"/>
                <w:szCs w:val="24"/>
              </w:rPr>
            </w:pPr>
            <w:r>
              <w:rPr>
                <w:rFonts w:ascii="Calibri" w:hAnsi="Calibri" w:cs="Calibri"/>
                <w:color w:val="000000"/>
                <w:sz w:val="22"/>
                <w:szCs w:val="24"/>
              </w:rPr>
              <w:t>Maintenance</w:t>
            </w:r>
          </w:p>
        </w:tc>
        <w:tc>
          <w:tcPr>
            <w:tcW w:w="1518" w:type="pc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4B8E0F8" w14:textId="77777777" w:rsidR="004075F0" w:rsidRPr="00D06850" w:rsidRDefault="004075F0" w:rsidP="004075F0">
            <w:pPr>
              <w:spacing w:afterLines="0" w:after="0"/>
              <w:jc w:val="lef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>
              <w:rPr>
                <w:rFonts w:ascii="Calibri" w:hAnsi="Calibri" w:cs="Calibri"/>
                <w:color w:val="000000"/>
                <w:sz w:val="22"/>
                <w:szCs w:val="24"/>
              </w:rPr>
              <w:t>P</w:t>
            </w:r>
            <w:r w:rsidRPr="004075F0">
              <w:rPr>
                <w:rFonts w:ascii="Calibri" w:hAnsi="Calibri" w:cs="Calibri"/>
                <w:color w:val="000000"/>
                <w:sz w:val="22"/>
                <w:szCs w:val="24"/>
              </w:rPr>
              <w:t>assenger car maintenance</w:t>
            </w:r>
          </w:p>
        </w:tc>
        <w:tc>
          <w:tcPr>
            <w:tcW w:w="1780" w:type="pc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39B7B28" w14:textId="77777777" w:rsidR="004075F0" w:rsidRPr="00D06850" w:rsidRDefault="004075F0" w:rsidP="004075F0">
            <w:pPr>
              <w:spacing w:afterLines="0" w:after="0"/>
              <w:jc w:val="lef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 w:rsidRPr="004075F0">
              <w:rPr>
                <w:rFonts w:ascii="Calibri" w:hAnsi="Calibri" w:cs="Calibri"/>
                <w:color w:val="000000"/>
                <w:sz w:val="22"/>
                <w:szCs w:val="24"/>
              </w:rPr>
              <w:t>maintenance, passenger car | passenger car maintenance | cut-off, U - RER</w:t>
            </w:r>
          </w:p>
        </w:tc>
        <w:tc>
          <w:tcPr>
            <w:tcW w:w="502" w:type="pc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ED0B17B" w14:textId="1FE00149" w:rsidR="004075F0" w:rsidRPr="00D06850" w:rsidRDefault="004075F0" w:rsidP="004075F0">
            <w:pPr>
              <w:spacing w:afterLines="0" w:after="0"/>
              <w:jc w:val="righ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>
              <w:rPr>
                <w:rFonts w:ascii="Calibri" w:hAnsi="Calibri" w:cs="Calibri"/>
                <w:color w:val="000000"/>
                <w:sz w:val="22"/>
                <w:szCs w:val="24"/>
              </w:rPr>
              <w:t>1.0</w:t>
            </w:r>
            <w:r w:rsidR="001D04D3">
              <w:rPr>
                <w:rFonts w:ascii="Calibri" w:hAnsi="Calibri" w:cs="Calibri"/>
                <w:color w:val="000000"/>
                <w:sz w:val="22"/>
                <w:szCs w:val="24"/>
              </w:rPr>
              <w:t>0</w:t>
            </w:r>
            <w:r>
              <w:rPr>
                <w:rFonts w:ascii="Calibri" w:hAnsi="Calibri" w:cs="Calibri"/>
                <w:color w:val="000000"/>
                <w:sz w:val="22"/>
                <w:szCs w:val="24"/>
              </w:rPr>
              <w:t>0</w:t>
            </w:r>
          </w:p>
        </w:tc>
        <w:tc>
          <w:tcPr>
            <w:tcW w:w="410" w:type="pc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359095" w14:textId="77777777" w:rsidR="004075F0" w:rsidRPr="00D06850" w:rsidRDefault="004075F0" w:rsidP="004075F0">
            <w:pPr>
              <w:spacing w:afterLines="0" w:after="0"/>
              <w:jc w:val="righ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 w:rsidRPr="00D06850">
              <w:rPr>
                <w:rFonts w:ascii="Calibri" w:hAnsi="Calibri" w:cs="Calibri"/>
                <w:color w:val="000000"/>
                <w:sz w:val="22"/>
                <w:szCs w:val="24"/>
              </w:rPr>
              <w:t>Item(s)</w:t>
            </w:r>
          </w:p>
        </w:tc>
      </w:tr>
      <w:tr w:rsidR="004075F0" w:rsidRPr="00D06850" w14:paraId="3012EDB7" w14:textId="77777777" w:rsidTr="00BC2D14">
        <w:trPr>
          <w:trHeight w:val="510"/>
        </w:trPr>
        <w:tc>
          <w:tcPr>
            <w:tcW w:w="790" w:type="pc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D1D944D" w14:textId="77777777" w:rsidR="004075F0" w:rsidRPr="00D06850" w:rsidRDefault="004075F0" w:rsidP="004075F0">
            <w:pPr>
              <w:spacing w:afterLines="0" w:after="0"/>
              <w:rPr>
                <w:rFonts w:ascii="Calibri" w:hAnsi="Calibri" w:cs="Calibri"/>
                <w:color w:val="000000"/>
                <w:sz w:val="22"/>
                <w:szCs w:val="24"/>
              </w:rPr>
            </w:pPr>
            <w:r>
              <w:rPr>
                <w:rFonts w:ascii="Calibri" w:hAnsi="Calibri" w:cs="Calibri"/>
                <w:color w:val="000000"/>
                <w:sz w:val="22"/>
                <w:szCs w:val="24"/>
              </w:rPr>
              <w:t xml:space="preserve">Hydrogen </w:t>
            </w:r>
          </w:p>
        </w:tc>
        <w:tc>
          <w:tcPr>
            <w:tcW w:w="1518" w:type="pc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2CF29E9" w14:textId="77777777" w:rsidR="004075F0" w:rsidRPr="00D06850" w:rsidRDefault="004075F0" w:rsidP="004075F0">
            <w:pPr>
              <w:spacing w:afterLines="0" w:after="0"/>
              <w:jc w:val="left"/>
              <w:rPr>
                <w:rFonts w:ascii="Calibri" w:hAnsi="Calibri" w:cs="Calibri"/>
                <w:color w:val="000000"/>
                <w:sz w:val="22"/>
                <w:szCs w:val="24"/>
              </w:rPr>
            </w:pPr>
            <w:proofErr w:type="spellStart"/>
            <w:r w:rsidRPr="004075F0">
              <w:rPr>
                <w:rFonts w:ascii="Calibri" w:hAnsi="Calibri" w:cs="Calibri"/>
                <w:color w:val="000000"/>
                <w:sz w:val="22"/>
                <w:szCs w:val="24"/>
              </w:rPr>
              <w:t>Tankstelle</w:t>
            </w:r>
            <w:proofErr w:type="spellEnd"/>
            <w:r w:rsidRPr="004075F0">
              <w:rPr>
                <w:rFonts w:ascii="Calibri" w:hAnsi="Calibri" w:cs="Calibri"/>
                <w:color w:val="000000"/>
                <w:sz w:val="22"/>
                <w:szCs w:val="24"/>
              </w:rPr>
              <w:t>, GH2 Truck</w:t>
            </w:r>
          </w:p>
        </w:tc>
        <w:tc>
          <w:tcPr>
            <w:tcW w:w="1780" w:type="pc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087A49C" w14:textId="77777777" w:rsidR="004075F0" w:rsidRPr="00D06850" w:rsidRDefault="004075F0" w:rsidP="004075F0">
            <w:pPr>
              <w:spacing w:afterLines="0" w:after="0"/>
              <w:jc w:val="left"/>
              <w:rPr>
                <w:rFonts w:ascii="Calibri" w:hAnsi="Calibri" w:cs="Calibri"/>
                <w:color w:val="000000"/>
                <w:sz w:val="22"/>
                <w:szCs w:val="24"/>
              </w:rPr>
            </w:pPr>
            <w:proofErr w:type="spellStart"/>
            <w:r w:rsidRPr="004075F0">
              <w:rPr>
                <w:rFonts w:ascii="Calibri" w:hAnsi="Calibri" w:cs="Calibri"/>
                <w:color w:val="000000"/>
                <w:sz w:val="22"/>
                <w:szCs w:val="24"/>
              </w:rPr>
              <w:t>Tankstelle</w:t>
            </w:r>
            <w:proofErr w:type="spellEnd"/>
            <w:r w:rsidRPr="004075F0">
              <w:rPr>
                <w:rFonts w:ascii="Calibri" w:hAnsi="Calibri" w:cs="Calibri"/>
                <w:color w:val="000000"/>
                <w:sz w:val="22"/>
                <w:szCs w:val="24"/>
              </w:rPr>
              <w:t>, GH2 Truck</w:t>
            </w:r>
          </w:p>
        </w:tc>
        <w:tc>
          <w:tcPr>
            <w:tcW w:w="502" w:type="pc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EC2F421" w14:textId="6F9E13A6" w:rsidR="004075F0" w:rsidRPr="00D06850" w:rsidRDefault="004075F0" w:rsidP="004075F0">
            <w:pPr>
              <w:spacing w:afterLines="0" w:after="0"/>
              <w:jc w:val="righ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>
              <w:rPr>
                <w:rFonts w:ascii="Calibri" w:hAnsi="Calibri" w:cs="Calibri"/>
                <w:color w:val="000000"/>
                <w:sz w:val="22"/>
                <w:szCs w:val="24"/>
              </w:rPr>
              <w:t>1,140.0</w:t>
            </w:r>
            <w:r w:rsidR="001D04D3">
              <w:rPr>
                <w:rFonts w:ascii="Calibri" w:hAnsi="Calibri" w:cs="Calibri"/>
                <w:color w:val="000000"/>
                <w:sz w:val="22"/>
                <w:szCs w:val="24"/>
              </w:rPr>
              <w:t>0</w:t>
            </w:r>
            <w:r>
              <w:rPr>
                <w:rFonts w:ascii="Calibri" w:hAnsi="Calibri" w:cs="Calibri"/>
                <w:color w:val="000000"/>
                <w:sz w:val="22"/>
                <w:szCs w:val="24"/>
              </w:rPr>
              <w:t>0</w:t>
            </w:r>
          </w:p>
        </w:tc>
        <w:tc>
          <w:tcPr>
            <w:tcW w:w="410" w:type="pc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1C486A" w14:textId="77777777" w:rsidR="004075F0" w:rsidRPr="00D06850" w:rsidRDefault="004075F0" w:rsidP="004075F0">
            <w:pPr>
              <w:spacing w:afterLines="0" w:after="0"/>
              <w:jc w:val="righ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>
              <w:rPr>
                <w:rFonts w:ascii="Calibri" w:hAnsi="Calibri" w:cs="Calibri"/>
                <w:color w:val="000000"/>
                <w:sz w:val="22"/>
                <w:szCs w:val="24"/>
              </w:rPr>
              <w:t>kg</w:t>
            </w:r>
          </w:p>
        </w:tc>
      </w:tr>
      <w:tr w:rsidR="004075F0" w:rsidRPr="00D06850" w14:paraId="4CD8E222" w14:textId="77777777" w:rsidTr="00BC2D14">
        <w:trPr>
          <w:trHeight w:val="281"/>
        </w:trPr>
        <w:tc>
          <w:tcPr>
            <w:tcW w:w="79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1364BD6" w14:textId="77777777" w:rsidR="004075F0" w:rsidRPr="00EC6285" w:rsidRDefault="004075F0" w:rsidP="004075F0">
            <w:pPr>
              <w:spacing w:afterLines="0" w:after="0"/>
              <w:rPr>
                <w:rFonts w:ascii="Calibri" w:hAnsi="Calibri" w:cs="Calibri"/>
                <w:b/>
                <w:color w:val="000000"/>
                <w:sz w:val="22"/>
                <w:szCs w:val="24"/>
              </w:rPr>
            </w:pPr>
          </w:p>
        </w:tc>
        <w:tc>
          <w:tcPr>
            <w:tcW w:w="151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B084015" w14:textId="77777777" w:rsidR="004075F0" w:rsidRPr="00D06850" w:rsidRDefault="004075F0" w:rsidP="004075F0">
            <w:pPr>
              <w:spacing w:afterLines="0" w:after="0"/>
              <w:jc w:val="lef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22"/>
                <w:szCs w:val="24"/>
              </w:rPr>
              <w:t>Output</w:t>
            </w:r>
            <w:r w:rsidRPr="00D06850">
              <w:rPr>
                <w:rFonts w:ascii="Calibri" w:hAnsi="Calibri" w:cs="Calibri"/>
                <w:b/>
                <w:bCs/>
                <w:color w:val="000000"/>
                <w:sz w:val="22"/>
                <w:szCs w:val="24"/>
              </w:rPr>
              <w:t xml:space="preserve"> flow</w:t>
            </w:r>
          </w:p>
        </w:tc>
        <w:tc>
          <w:tcPr>
            <w:tcW w:w="17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68F62B0" w14:textId="77777777" w:rsidR="004075F0" w:rsidRPr="00D06850" w:rsidRDefault="004075F0" w:rsidP="004075F0">
            <w:pPr>
              <w:spacing w:afterLines="0" w:after="0"/>
              <w:jc w:val="left"/>
              <w:rPr>
                <w:rFonts w:ascii="Calibri" w:hAnsi="Calibri" w:cs="Calibri"/>
                <w:color w:val="000000"/>
                <w:sz w:val="22"/>
                <w:szCs w:val="24"/>
              </w:rPr>
            </w:pPr>
          </w:p>
        </w:tc>
        <w:tc>
          <w:tcPr>
            <w:tcW w:w="50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5C9B38F" w14:textId="77777777" w:rsidR="004075F0" w:rsidRPr="00D06850" w:rsidRDefault="004075F0" w:rsidP="004075F0">
            <w:pPr>
              <w:spacing w:afterLines="0" w:after="0"/>
              <w:jc w:val="right"/>
              <w:rPr>
                <w:rFonts w:ascii="Calibri" w:hAnsi="Calibri" w:cs="Calibri"/>
                <w:color w:val="000000"/>
                <w:sz w:val="22"/>
                <w:szCs w:val="24"/>
              </w:rPr>
            </w:pPr>
          </w:p>
        </w:tc>
        <w:tc>
          <w:tcPr>
            <w:tcW w:w="41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5FA4293" w14:textId="77777777" w:rsidR="004075F0" w:rsidRPr="00D06850" w:rsidRDefault="004075F0" w:rsidP="004075F0">
            <w:pPr>
              <w:spacing w:afterLines="0" w:after="0"/>
              <w:jc w:val="right"/>
              <w:rPr>
                <w:rFonts w:ascii="Calibri" w:hAnsi="Calibri" w:cs="Calibri"/>
                <w:color w:val="000000"/>
                <w:sz w:val="22"/>
                <w:szCs w:val="24"/>
              </w:rPr>
            </w:pPr>
          </w:p>
        </w:tc>
      </w:tr>
      <w:tr w:rsidR="004075F0" w:rsidRPr="00D06850" w14:paraId="69CDDF82" w14:textId="77777777" w:rsidTr="00BC2D14">
        <w:trPr>
          <w:trHeight w:val="510"/>
        </w:trPr>
        <w:tc>
          <w:tcPr>
            <w:tcW w:w="79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7681F4C" w14:textId="77777777" w:rsidR="004075F0" w:rsidRPr="00D06850" w:rsidRDefault="004075F0" w:rsidP="004075F0">
            <w:pPr>
              <w:spacing w:afterLines="0" w:after="0"/>
              <w:rPr>
                <w:rFonts w:ascii="Calibri" w:hAnsi="Calibri" w:cs="Calibri"/>
                <w:color w:val="000000"/>
                <w:sz w:val="22"/>
                <w:szCs w:val="24"/>
              </w:rPr>
            </w:pPr>
            <w:r>
              <w:rPr>
                <w:rFonts w:ascii="Calibri" w:hAnsi="Calibri" w:cs="Calibri"/>
                <w:color w:val="000000"/>
                <w:sz w:val="22"/>
                <w:szCs w:val="24"/>
              </w:rPr>
              <w:t>Use phase</w:t>
            </w:r>
          </w:p>
        </w:tc>
        <w:tc>
          <w:tcPr>
            <w:tcW w:w="151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085847F" w14:textId="77777777" w:rsidR="004075F0" w:rsidRPr="00D06850" w:rsidRDefault="004075F0" w:rsidP="004075F0">
            <w:pPr>
              <w:spacing w:afterLines="0" w:after="0"/>
              <w:jc w:val="lef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>
              <w:rPr>
                <w:rFonts w:ascii="Calibri" w:hAnsi="Calibri" w:cs="Calibri"/>
                <w:color w:val="000000"/>
                <w:sz w:val="22"/>
                <w:szCs w:val="24"/>
              </w:rPr>
              <w:t xml:space="preserve">Use phase </w:t>
            </w:r>
            <w:r w:rsidRPr="004075F0">
              <w:rPr>
                <w:rFonts w:ascii="Calibri" w:hAnsi="Calibri" w:cs="Calibri"/>
                <w:color w:val="000000"/>
                <w:sz w:val="22"/>
                <w:szCs w:val="24"/>
              </w:rPr>
              <w:t>FCEV</w:t>
            </w:r>
          </w:p>
        </w:tc>
        <w:tc>
          <w:tcPr>
            <w:tcW w:w="17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D38C678" w14:textId="77777777" w:rsidR="004075F0" w:rsidRPr="00D06850" w:rsidRDefault="004075F0" w:rsidP="004075F0">
            <w:pPr>
              <w:spacing w:afterLines="0" w:after="0"/>
              <w:jc w:val="lef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>
              <w:rPr>
                <w:rFonts w:ascii="Calibri" w:hAnsi="Calibri" w:cs="Calibri"/>
                <w:color w:val="000000"/>
                <w:sz w:val="22"/>
                <w:szCs w:val="24"/>
              </w:rPr>
              <w:t xml:space="preserve">Use phase FCEV </w:t>
            </w:r>
          </w:p>
        </w:tc>
        <w:tc>
          <w:tcPr>
            <w:tcW w:w="50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622A443" w14:textId="4A001881" w:rsidR="004075F0" w:rsidRPr="00D06850" w:rsidRDefault="004075F0" w:rsidP="004075F0">
            <w:pPr>
              <w:spacing w:afterLines="0" w:after="0"/>
              <w:jc w:val="righ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>
              <w:rPr>
                <w:rFonts w:ascii="Calibri" w:hAnsi="Calibri" w:cs="Calibri"/>
                <w:color w:val="000000"/>
                <w:sz w:val="22"/>
                <w:szCs w:val="24"/>
              </w:rPr>
              <w:t>150,000</w:t>
            </w:r>
            <w:r w:rsidR="001D04D3">
              <w:rPr>
                <w:rFonts w:ascii="Calibri" w:hAnsi="Calibri" w:cs="Calibri"/>
                <w:color w:val="000000"/>
                <w:sz w:val="22"/>
                <w:szCs w:val="24"/>
              </w:rPr>
              <w:t>.000</w:t>
            </w:r>
          </w:p>
        </w:tc>
        <w:tc>
          <w:tcPr>
            <w:tcW w:w="41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A0480CD" w14:textId="77777777" w:rsidR="004075F0" w:rsidRPr="00D06850" w:rsidRDefault="004075F0" w:rsidP="004075F0">
            <w:pPr>
              <w:spacing w:afterLines="0" w:after="0"/>
              <w:jc w:val="right"/>
              <w:rPr>
                <w:rFonts w:ascii="Calibri" w:hAnsi="Calibri" w:cs="Calibri"/>
                <w:color w:val="000000"/>
                <w:sz w:val="22"/>
                <w:szCs w:val="24"/>
              </w:rPr>
            </w:pPr>
            <w:r>
              <w:rPr>
                <w:rFonts w:ascii="Calibri" w:hAnsi="Calibri" w:cs="Calibri"/>
                <w:color w:val="000000"/>
                <w:sz w:val="22"/>
                <w:szCs w:val="24"/>
              </w:rPr>
              <w:t>km</w:t>
            </w:r>
          </w:p>
        </w:tc>
      </w:tr>
    </w:tbl>
    <w:p w14:paraId="1A04706B" w14:textId="77777777" w:rsidR="00825815" w:rsidRPr="00E5522C" w:rsidRDefault="00E5522C" w:rsidP="00E5522C">
      <w:pPr>
        <w:pStyle w:val="BodyText"/>
        <w:spacing w:before="0" w:after="0"/>
        <w:jc w:val="right"/>
        <w:rPr>
          <w:sz w:val="20"/>
          <w:lang w:val="en-US"/>
        </w:rPr>
      </w:pPr>
      <w:proofErr w:type="spellStart"/>
      <w:proofErr w:type="gramStart"/>
      <w:r w:rsidRPr="004075F0">
        <w:rPr>
          <w:sz w:val="20"/>
          <w:vertAlign w:val="superscript"/>
          <w:lang w:val="en-US"/>
        </w:rPr>
        <w:t>a</w:t>
      </w:r>
      <w:r w:rsidRPr="004075F0">
        <w:rPr>
          <w:sz w:val="20"/>
          <w:lang w:val="en-US"/>
        </w:rPr>
        <w:t>FC</w:t>
      </w:r>
      <w:proofErr w:type="spellEnd"/>
      <w:proofErr w:type="gramEnd"/>
      <w:r w:rsidRPr="004075F0">
        <w:rPr>
          <w:sz w:val="20"/>
          <w:lang w:val="en-US"/>
        </w:rPr>
        <w:t xml:space="preserve">: fuel cell; </w:t>
      </w:r>
      <w:proofErr w:type="spellStart"/>
      <w:r w:rsidRPr="004075F0">
        <w:rPr>
          <w:sz w:val="20"/>
          <w:vertAlign w:val="superscript"/>
          <w:lang w:val="en-US"/>
        </w:rPr>
        <w:t>b</w:t>
      </w:r>
      <w:r w:rsidRPr="004075F0">
        <w:rPr>
          <w:sz w:val="20"/>
          <w:lang w:val="en-US"/>
        </w:rPr>
        <w:t>FCEV</w:t>
      </w:r>
      <w:proofErr w:type="spellEnd"/>
      <w:r w:rsidRPr="004075F0">
        <w:rPr>
          <w:sz w:val="20"/>
          <w:lang w:val="en-US"/>
        </w:rPr>
        <w:t>: fuel cell electric vehicle</w:t>
      </w:r>
    </w:p>
    <w:p w14:paraId="37598BD1" w14:textId="77777777" w:rsidR="00E5522C" w:rsidRDefault="00E5522C">
      <w:pPr>
        <w:spacing w:afterLines="0" w:after="160" w:line="259" w:lineRule="auto"/>
        <w:jc w:val="left"/>
        <w:rPr>
          <w:b/>
          <w:bCs/>
          <w:szCs w:val="18"/>
        </w:rPr>
      </w:pPr>
      <w:bookmarkStart w:id="11" w:name="_Ref3795507"/>
      <w:r>
        <w:br w:type="page"/>
      </w:r>
    </w:p>
    <w:p w14:paraId="0155ADB1" w14:textId="417C0C5B" w:rsidR="00CE7782" w:rsidRPr="00E5522C" w:rsidRDefault="00CE7782" w:rsidP="003F7095">
      <w:pPr>
        <w:pStyle w:val="Caption"/>
        <w:keepNext/>
        <w:spacing w:before="100" w:beforeAutospacing="1" w:afterLines="0" w:after="100" w:afterAutospacing="1"/>
        <w:rPr>
          <w:sz w:val="24"/>
        </w:rPr>
      </w:pPr>
      <w:r w:rsidRPr="00E5522C">
        <w:rPr>
          <w:sz w:val="24"/>
        </w:rPr>
        <w:lastRenderedPageBreak/>
        <w:t xml:space="preserve">Table S </w:t>
      </w:r>
      <w:r w:rsidRPr="00E5522C">
        <w:rPr>
          <w:sz w:val="24"/>
        </w:rPr>
        <w:fldChar w:fldCharType="begin"/>
      </w:r>
      <w:r w:rsidRPr="00E5522C">
        <w:rPr>
          <w:sz w:val="24"/>
        </w:rPr>
        <w:instrText xml:space="preserve"> SEQ Table_S \* ARABIC </w:instrText>
      </w:r>
      <w:r w:rsidRPr="00E5522C">
        <w:rPr>
          <w:sz w:val="24"/>
        </w:rPr>
        <w:fldChar w:fldCharType="separate"/>
      </w:r>
      <w:r w:rsidR="00E5522C">
        <w:rPr>
          <w:noProof/>
          <w:sz w:val="24"/>
        </w:rPr>
        <w:t>16</w:t>
      </w:r>
      <w:r w:rsidRPr="00E5522C">
        <w:rPr>
          <w:sz w:val="24"/>
        </w:rPr>
        <w:fldChar w:fldCharType="end"/>
      </w:r>
      <w:bookmarkEnd w:id="11"/>
      <w:r w:rsidRPr="00E5522C">
        <w:rPr>
          <w:sz w:val="24"/>
        </w:rPr>
        <w:t xml:space="preserve">: Disposal phase </w:t>
      </w:r>
      <w:r w:rsidRPr="00E5522C">
        <w:rPr>
          <w:sz w:val="24"/>
        </w:rPr>
        <w:fldChar w:fldCharType="begin"/>
      </w:r>
      <w:r w:rsidR="001D04D3">
        <w:rPr>
          <w:sz w:val="24"/>
        </w:rPr>
        <w:instrText xml:space="preserve"> ADDIN EN.CITE &lt;EndNote&gt;&lt;Cite&gt;&lt;Author&gt;Wernet&lt;/Author&gt;&lt;Year&gt;2016&lt;/Year&gt;&lt;RecNum&gt;94&lt;/RecNum&gt;&lt;DisplayText&gt;(Wernet et al., 2016)&lt;/DisplayText&gt;&lt;record&gt;&lt;rec-number&gt;94&lt;/rec-number&gt;&lt;foreign-keys&gt;&lt;key app="EN" db-id="999rr9xemperwwe2rd5vpwpfeetf2r25ttra" timestamp="1539002319"&gt;94&lt;/key&gt;&lt;/foreign-keys&gt;&lt;ref-type name="Web Page"&gt;12&lt;/ref-type&gt;&lt;contributors&gt;&lt;authors&gt;&lt;author&gt;Wernet, G., &lt;/author&gt;&lt;author&gt;Bauer, C., &lt;/author&gt;&lt;author&gt;Steubing, B., &lt;/author&gt;&lt;author&gt;Reinhard, J., &lt;/author&gt;&lt;author&gt;Moreno-Ruiz, E., &lt;/author&gt;&lt;author&gt;and Weidema, B.&lt;/author&gt;&lt;/authors&gt;&lt;/contributors&gt;&lt;titles&gt;&lt;title&gt;The ecoinvent database version 3 (part I): overview and methodology. The International Journal of Life Cycle Assessment&lt;/title&gt;&lt;/titles&gt;&lt;volume&gt;2018&lt;/volume&gt;&lt;number&gt;15 06&lt;/number&gt;&lt;dates&gt;&lt;year&gt;2016&lt;/year&gt;&lt;/dates&gt;&lt;pub-location&gt;Zurich&lt;/pub-location&gt;&lt;publisher&gt;Ecoinvent association&lt;/publisher&gt;&lt;urls&gt;&lt;related-urls&gt;&lt;url&gt;http://link.springer.com/10.1007/s11367-016-1087-8&lt;/url&gt;&lt;/related-urls&gt;&lt;/urls&gt;&lt;/record&gt;&lt;/Cite&gt;&lt;/EndNote&gt;</w:instrText>
      </w:r>
      <w:r w:rsidRPr="00E5522C">
        <w:rPr>
          <w:sz w:val="24"/>
        </w:rPr>
        <w:fldChar w:fldCharType="separate"/>
      </w:r>
      <w:r w:rsidR="001D04D3">
        <w:rPr>
          <w:noProof/>
          <w:sz w:val="24"/>
        </w:rPr>
        <w:t>(Wernet et al., 2016)</w:t>
      </w:r>
      <w:r w:rsidRPr="00E5522C">
        <w:rPr>
          <w:sz w:val="24"/>
        </w:rPr>
        <w:fldChar w:fldCharType="end"/>
      </w:r>
    </w:p>
    <w:tbl>
      <w:tblPr>
        <w:tblW w:w="14233" w:type="dxa"/>
        <w:jc w:val="center"/>
        <w:tblLook w:val="04A0" w:firstRow="1" w:lastRow="0" w:firstColumn="1" w:lastColumn="0" w:noHBand="0" w:noVBand="1"/>
      </w:tblPr>
      <w:tblGrid>
        <w:gridCol w:w="2066"/>
        <w:gridCol w:w="1699"/>
        <w:gridCol w:w="2715"/>
        <w:gridCol w:w="5260"/>
        <w:gridCol w:w="1301"/>
        <w:gridCol w:w="1192"/>
      </w:tblGrid>
      <w:tr w:rsidR="00CE7782" w:rsidRPr="00D06850" w14:paraId="08892A70" w14:textId="77777777" w:rsidTr="00CE7782">
        <w:trPr>
          <w:trHeight w:val="300"/>
          <w:jc w:val="center"/>
        </w:trPr>
        <w:tc>
          <w:tcPr>
            <w:tcW w:w="20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</w:tcPr>
          <w:p w14:paraId="4EF50DD5" w14:textId="77777777" w:rsidR="00CE7782" w:rsidRPr="00D06850" w:rsidRDefault="00CE7782" w:rsidP="00CE7782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Description</w:t>
            </w:r>
          </w:p>
        </w:tc>
        <w:tc>
          <w:tcPr>
            <w:tcW w:w="441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A207681" w14:textId="77777777" w:rsidR="00CE7782" w:rsidRPr="00D06850" w:rsidRDefault="00CE7782" w:rsidP="00CE7782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D06850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Input flow</w:t>
            </w:r>
          </w:p>
        </w:tc>
        <w:tc>
          <w:tcPr>
            <w:tcW w:w="5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A6EF4CD" w14:textId="77777777" w:rsidR="00CE7782" w:rsidRPr="00D06850" w:rsidRDefault="00CE7782" w:rsidP="00CE7782">
            <w:pPr>
              <w:spacing w:afterLines="0" w:after="0" w:line="240" w:lineRule="auto"/>
              <w:ind w:left="-18" w:firstLine="18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D06850">
              <w:rPr>
                <w:rFonts w:ascii="Calibri" w:hAnsi="Calibri" w:cs="Calibri"/>
                <w:b/>
                <w:bCs/>
                <w:color w:val="000000"/>
                <w:sz w:val="22"/>
                <w:szCs w:val="24"/>
              </w:rPr>
              <w:t>Default provider</w:t>
            </w:r>
          </w:p>
        </w:tc>
        <w:tc>
          <w:tcPr>
            <w:tcW w:w="13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DB23051" w14:textId="77777777" w:rsidR="00CE7782" w:rsidRPr="00D06850" w:rsidRDefault="00CE7782" w:rsidP="004E136F">
            <w:pPr>
              <w:spacing w:afterLines="0" w:after="0" w:line="240" w:lineRule="auto"/>
              <w:ind w:left="342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D06850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 xml:space="preserve">Amount </w:t>
            </w:r>
          </w:p>
        </w:tc>
        <w:tc>
          <w:tcPr>
            <w:tcW w:w="11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7F47715" w14:textId="77777777" w:rsidR="00CE7782" w:rsidRPr="00D06850" w:rsidRDefault="00CE7782" w:rsidP="004E136F">
            <w:pPr>
              <w:spacing w:afterLines="0" w:after="0" w:line="240" w:lineRule="auto"/>
              <w:ind w:left="342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</w:pPr>
            <w:r w:rsidRPr="00D06850">
              <w:rPr>
                <w:rFonts w:ascii="Calibri" w:eastAsia="Times New Roman" w:hAnsi="Calibri" w:cs="Calibri"/>
                <w:b/>
                <w:bCs/>
                <w:color w:val="000000"/>
                <w:sz w:val="22"/>
              </w:rPr>
              <w:t>Units</w:t>
            </w:r>
          </w:p>
        </w:tc>
      </w:tr>
      <w:tr w:rsidR="00CE7782" w:rsidRPr="00D06850" w14:paraId="1DBA9CEA" w14:textId="77777777" w:rsidTr="00CE7782">
        <w:trPr>
          <w:trHeight w:val="341"/>
          <w:jc w:val="center"/>
        </w:trPr>
        <w:tc>
          <w:tcPr>
            <w:tcW w:w="2066" w:type="dxa"/>
            <w:tcBorders>
              <w:top w:val="single" w:sz="4" w:space="0" w:color="auto"/>
            </w:tcBorders>
            <w:shd w:val="clear" w:color="000000" w:fill="FFFFFF"/>
          </w:tcPr>
          <w:p w14:paraId="112DBAF2" w14:textId="77777777" w:rsidR="00CE7782" w:rsidRPr="00D06850" w:rsidRDefault="00CE7782" w:rsidP="00CE7782">
            <w:pPr>
              <w:spacing w:afterLines="0" w:after="0" w:line="240" w:lineRule="auto"/>
              <w:contextualSpacing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ctronics</w:t>
            </w:r>
          </w:p>
        </w:tc>
        <w:tc>
          <w:tcPr>
            <w:tcW w:w="4414" w:type="dxa"/>
            <w:gridSpan w:val="2"/>
            <w:tcBorders>
              <w:top w:val="single" w:sz="4" w:space="0" w:color="auto"/>
            </w:tcBorders>
            <w:shd w:val="clear" w:color="000000" w:fill="FFFFFF"/>
            <w:vAlign w:val="center"/>
            <w:hideMark/>
          </w:tcPr>
          <w:p w14:paraId="2269887E" w14:textId="77777777" w:rsidR="00CE7782" w:rsidRPr="00D06850" w:rsidRDefault="00CE7782" w:rsidP="00CE7782">
            <w:pPr>
              <w:spacing w:afterLines="0" w:after="0" w:line="240" w:lineRule="auto"/>
              <w:contextualSpacing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06850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lectronics scrap from control units</w:t>
            </w:r>
          </w:p>
        </w:tc>
        <w:tc>
          <w:tcPr>
            <w:tcW w:w="5260" w:type="dxa"/>
            <w:tcBorders>
              <w:top w:val="single" w:sz="4" w:space="0" w:color="auto"/>
            </w:tcBorders>
            <w:shd w:val="clear" w:color="000000" w:fill="FFFFFF"/>
            <w:vAlign w:val="center"/>
            <w:hideMark/>
          </w:tcPr>
          <w:p w14:paraId="45A6148D" w14:textId="77777777" w:rsidR="00CE7782" w:rsidRPr="00D06850" w:rsidRDefault="00CE7782" w:rsidP="004E136F">
            <w:pPr>
              <w:spacing w:afterLines="0" w:after="0" w:line="240" w:lineRule="auto"/>
              <w:ind w:left="-18" w:firstLine="18"/>
              <w:contextualSpacing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06850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reatment of electronics scrap from control units, cut-off, U - RER</w:t>
            </w:r>
          </w:p>
        </w:tc>
        <w:tc>
          <w:tcPr>
            <w:tcW w:w="1301" w:type="dxa"/>
            <w:tcBorders>
              <w:top w:val="single" w:sz="4" w:space="0" w:color="auto"/>
            </w:tcBorders>
            <w:shd w:val="clear" w:color="000000" w:fill="FFFFFF"/>
            <w:vAlign w:val="center"/>
            <w:hideMark/>
          </w:tcPr>
          <w:p w14:paraId="0F6F49B4" w14:textId="00B8FB89" w:rsidR="00CE7782" w:rsidRPr="00D06850" w:rsidRDefault="00CE7782" w:rsidP="004E136F">
            <w:pPr>
              <w:spacing w:afterLines="0" w:after="0" w:line="240" w:lineRule="auto"/>
              <w:ind w:left="342"/>
              <w:contextualSpacing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06850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0</w:t>
            </w:r>
            <w:r w:rsidR="001D04D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192" w:type="dxa"/>
            <w:tcBorders>
              <w:top w:val="single" w:sz="4" w:space="0" w:color="auto"/>
            </w:tcBorders>
            <w:shd w:val="clear" w:color="000000" w:fill="FFFFFF"/>
            <w:vAlign w:val="center"/>
            <w:hideMark/>
          </w:tcPr>
          <w:p w14:paraId="3B6B481F" w14:textId="77777777" w:rsidR="00CE7782" w:rsidRPr="00D06850" w:rsidRDefault="00CE7782" w:rsidP="00CE7782">
            <w:pPr>
              <w:spacing w:afterLines="0" w:after="0" w:line="240" w:lineRule="auto"/>
              <w:ind w:left="6" w:hanging="6"/>
              <w:contextualSpacing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g</w:t>
            </w:r>
          </w:p>
        </w:tc>
      </w:tr>
      <w:tr w:rsidR="00CE7782" w:rsidRPr="00D06850" w14:paraId="605144A6" w14:textId="77777777" w:rsidTr="00CE7782">
        <w:trPr>
          <w:trHeight w:val="629"/>
          <w:jc w:val="center"/>
        </w:trPr>
        <w:tc>
          <w:tcPr>
            <w:tcW w:w="2066" w:type="dxa"/>
            <w:shd w:val="clear" w:color="000000" w:fill="FFFFFF"/>
          </w:tcPr>
          <w:p w14:paraId="1B2273B5" w14:textId="77777777" w:rsidR="00CE7782" w:rsidRPr="00D06850" w:rsidRDefault="00CE7782" w:rsidP="00CE7782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Dismantling</w:t>
            </w:r>
          </w:p>
        </w:tc>
        <w:tc>
          <w:tcPr>
            <w:tcW w:w="4414" w:type="dxa"/>
            <w:gridSpan w:val="2"/>
            <w:shd w:val="clear" w:color="000000" w:fill="FFFFFF"/>
            <w:vAlign w:val="center"/>
            <w:hideMark/>
          </w:tcPr>
          <w:p w14:paraId="13BDB129" w14:textId="77777777" w:rsidR="00CE7782" w:rsidRPr="00D06850" w:rsidRDefault="00CE7782" w:rsidP="00CE7782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06850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nual dismantling of used electric passenger car</w:t>
            </w:r>
          </w:p>
        </w:tc>
        <w:tc>
          <w:tcPr>
            <w:tcW w:w="5260" w:type="dxa"/>
            <w:shd w:val="clear" w:color="000000" w:fill="FFFFFF"/>
            <w:vAlign w:val="center"/>
            <w:hideMark/>
          </w:tcPr>
          <w:p w14:paraId="6F423387" w14:textId="77777777" w:rsidR="00CE7782" w:rsidRPr="00D06850" w:rsidRDefault="00CE7782" w:rsidP="004E136F">
            <w:pPr>
              <w:spacing w:afterLines="0" w:after="0" w:line="240" w:lineRule="auto"/>
              <w:ind w:left="-18" w:firstLine="18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06850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nual dismantling of used electric passenger car, cut-off, U - GLO</w:t>
            </w:r>
          </w:p>
        </w:tc>
        <w:tc>
          <w:tcPr>
            <w:tcW w:w="1301" w:type="dxa"/>
            <w:shd w:val="clear" w:color="000000" w:fill="FFFFFF"/>
            <w:noWrap/>
            <w:vAlign w:val="center"/>
            <w:hideMark/>
          </w:tcPr>
          <w:p w14:paraId="59BFC6BD" w14:textId="60FCC071" w:rsidR="00CE7782" w:rsidRPr="00D06850" w:rsidRDefault="00CE7782" w:rsidP="001D04D3">
            <w:pPr>
              <w:spacing w:afterLines="0" w:after="0" w:line="240" w:lineRule="auto"/>
              <w:ind w:left="342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D06850">
              <w:rPr>
                <w:rFonts w:ascii="Calibri" w:eastAsia="Times New Roman" w:hAnsi="Calibri" w:cs="Calibri"/>
                <w:color w:val="000000"/>
                <w:sz w:val="22"/>
              </w:rPr>
              <w:t>-1</w:t>
            </w:r>
            <w:r>
              <w:rPr>
                <w:rFonts w:ascii="Calibri" w:eastAsia="Times New Roman" w:hAnsi="Calibri" w:cs="Calibri"/>
                <w:color w:val="000000"/>
                <w:sz w:val="22"/>
              </w:rPr>
              <w:t>.</w:t>
            </w:r>
            <w:r w:rsidR="001D04D3">
              <w:rPr>
                <w:rFonts w:ascii="Calibri" w:eastAsia="Times New Roman" w:hAnsi="Calibri" w:cs="Calibri"/>
                <w:color w:val="000000"/>
                <w:sz w:val="22"/>
              </w:rPr>
              <w:t>000</w:t>
            </w:r>
          </w:p>
        </w:tc>
        <w:tc>
          <w:tcPr>
            <w:tcW w:w="1192" w:type="dxa"/>
            <w:shd w:val="clear" w:color="000000" w:fill="FFFFFF"/>
            <w:noWrap/>
            <w:vAlign w:val="center"/>
            <w:hideMark/>
          </w:tcPr>
          <w:p w14:paraId="2D3834E0" w14:textId="77777777" w:rsidR="00CE7782" w:rsidRPr="00D06850" w:rsidRDefault="00CE7782" w:rsidP="004E136F">
            <w:pPr>
              <w:spacing w:afterLines="0" w:after="0" w:line="240" w:lineRule="auto"/>
              <w:ind w:left="342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D06850">
              <w:rPr>
                <w:rFonts w:ascii="Calibri" w:eastAsia="Times New Roman" w:hAnsi="Calibri" w:cs="Calibri"/>
                <w:color w:val="000000"/>
                <w:sz w:val="22"/>
              </w:rPr>
              <w:t>Item</w:t>
            </w:r>
          </w:p>
        </w:tc>
      </w:tr>
      <w:tr w:rsidR="00CE7782" w:rsidRPr="00D06850" w14:paraId="438C08E1" w14:textId="77777777" w:rsidTr="00CE7782">
        <w:trPr>
          <w:trHeight w:val="575"/>
          <w:jc w:val="center"/>
        </w:trPr>
        <w:tc>
          <w:tcPr>
            <w:tcW w:w="2066" w:type="dxa"/>
            <w:shd w:val="clear" w:color="000000" w:fill="FFFFFF"/>
          </w:tcPr>
          <w:p w14:paraId="28C374E4" w14:textId="77777777" w:rsidR="00CE7782" w:rsidRPr="00D06850" w:rsidRDefault="00CE7782" w:rsidP="00CE7782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Used glider</w:t>
            </w:r>
          </w:p>
        </w:tc>
        <w:tc>
          <w:tcPr>
            <w:tcW w:w="4414" w:type="dxa"/>
            <w:gridSpan w:val="2"/>
            <w:shd w:val="clear" w:color="000000" w:fill="FFFFFF"/>
            <w:vAlign w:val="center"/>
            <w:hideMark/>
          </w:tcPr>
          <w:p w14:paraId="6D680779" w14:textId="77777777" w:rsidR="00CE7782" w:rsidRPr="00D06850" w:rsidRDefault="00CE7782" w:rsidP="00CE7782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06850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used glider, passenger car</w:t>
            </w:r>
          </w:p>
        </w:tc>
        <w:tc>
          <w:tcPr>
            <w:tcW w:w="5260" w:type="dxa"/>
            <w:shd w:val="clear" w:color="000000" w:fill="FFFFFF"/>
            <w:vAlign w:val="center"/>
            <w:hideMark/>
          </w:tcPr>
          <w:p w14:paraId="4AF39315" w14:textId="77777777" w:rsidR="00CE7782" w:rsidRPr="00D06850" w:rsidRDefault="00CE7782" w:rsidP="004E136F">
            <w:pPr>
              <w:spacing w:afterLines="0" w:after="0" w:line="240" w:lineRule="auto"/>
              <w:ind w:left="-18" w:firstLine="18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06850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reatment of used glider, passenger car, shredding | used glider, passenger car | cut-off, U - GLO</w:t>
            </w:r>
          </w:p>
        </w:tc>
        <w:tc>
          <w:tcPr>
            <w:tcW w:w="1301" w:type="dxa"/>
            <w:shd w:val="clear" w:color="000000" w:fill="FFFFFF"/>
            <w:noWrap/>
            <w:vAlign w:val="center"/>
            <w:hideMark/>
          </w:tcPr>
          <w:p w14:paraId="7D5E7CA5" w14:textId="5B6FAB0E" w:rsidR="00CE7782" w:rsidRPr="00D06850" w:rsidRDefault="00CE7782" w:rsidP="004E136F">
            <w:pPr>
              <w:spacing w:afterLines="0" w:after="0" w:line="240" w:lineRule="auto"/>
              <w:ind w:left="342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1D04D3">
              <w:rPr>
                <w:rFonts w:ascii="Calibri" w:eastAsia="Times New Roman" w:hAnsi="Calibri" w:cs="Calibri"/>
                <w:color w:val="000000"/>
                <w:sz w:val="20"/>
              </w:rPr>
              <w:t>-800.0</w:t>
            </w:r>
            <w:r w:rsidR="001D04D3" w:rsidRPr="001D04D3">
              <w:rPr>
                <w:rFonts w:ascii="Calibri" w:eastAsia="Times New Roman" w:hAnsi="Calibri" w:cs="Calibri"/>
                <w:color w:val="000000"/>
                <w:sz w:val="20"/>
              </w:rPr>
              <w:t>0</w:t>
            </w:r>
            <w:r w:rsidRPr="001D04D3">
              <w:rPr>
                <w:rFonts w:ascii="Calibri" w:eastAsia="Times New Roman" w:hAnsi="Calibri" w:cs="Calibri"/>
                <w:color w:val="000000"/>
                <w:sz w:val="20"/>
              </w:rPr>
              <w:t>0</w:t>
            </w:r>
          </w:p>
        </w:tc>
        <w:tc>
          <w:tcPr>
            <w:tcW w:w="1192" w:type="dxa"/>
            <w:shd w:val="clear" w:color="000000" w:fill="FFFFFF"/>
            <w:noWrap/>
            <w:vAlign w:val="center"/>
            <w:hideMark/>
          </w:tcPr>
          <w:p w14:paraId="2CE0B4FD" w14:textId="77777777" w:rsidR="00CE7782" w:rsidRPr="00D06850" w:rsidRDefault="00CE7782" w:rsidP="004E136F">
            <w:pPr>
              <w:spacing w:afterLines="0" w:after="0" w:line="240" w:lineRule="auto"/>
              <w:ind w:left="342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</w:rPr>
              <w:t>kg</w:t>
            </w:r>
          </w:p>
        </w:tc>
      </w:tr>
      <w:tr w:rsidR="00CE7782" w:rsidRPr="00D06850" w14:paraId="3975FA90" w14:textId="77777777" w:rsidTr="00CE7782">
        <w:trPr>
          <w:trHeight w:val="530"/>
          <w:jc w:val="center"/>
        </w:trPr>
        <w:tc>
          <w:tcPr>
            <w:tcW w:w="2066" w:type="dxa"/>
            <w:shd w:val="clear" w:color="000000" w:fill="FFFFFF"/>
          </w:tcPr>
          <w:p w14:paraId="6E3D77B4" w14:textId="77777777" w:rsidR="00CE7782" w:rsidRPr="00D06850" w:rsidRDefault="00CE7782" w:rsidP="00CE7782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Used battery</w:t>
            </w:r>
          </w:p>
        </w:tc>
        <w:tc>
          <w:tcPr>
            <w:tcW w:w="4414" w:type="dxa"/>
            <w:gridSpan w:val="2"/>
            <w:shd w:val="clear" w:color="000000" w:fill="FFFFFF"/>
            <w:vAlign w:val="center"/>
            <w:hideMark/>
          </w:tcPr>
          <w:p w14:paraId="472617AC" w14:textId="77777777" w:rsidR="00CE7782" w:rsidRPr="00D06850" w:rsidRDefault="00CE7782" w:rsidP="00CE7782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06850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used Li-ion battery</w:t>
            </w:r>
          </w:p>
        </w:tc>
        <w:tc>
          <w:tcPr>
            <w:tcW w:w="5260" w:type="dxa"/>
            <w:shd w:val="clear" w:color="000000" w:fill="FFFFFF"/>
            <w:vAlign w:val="center"/>
            <w:hideMark/>
          </w:tcPr>
          <w:p w14:paraId="1B66EEE3" w14:textId="77777777" w:rsidR="00CE7782" w:rsidRPr="00D06850" w:rsidRDefault="00CE7782" w:rsidP="004E136F">
            <w:pPr>
              <w:spacing w:afterLines="0" w:after="0" w:line="240" w:lineRule="auto"/>
              <w:ind w:left="-18" w:firstLine="18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06850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reatment of used Li-ion battery, hydrometallurgical treatment | used Li-ion battery | cut-off, U - GLO</w:t>
            </w:r>
          </w:p>
        </w:tc>
        <w:tc>
          <w:tcPr>
            <w:tcW w:w="1301" w:type="dxa"/>
            <w:shd w:val="clear" w:color="000000" w:fill="FFFFFF"/>
            <w:noWrap/>
            <w:vAlign w:val="center"/>
            <w:hideMark/>
          </w:tcPr>
          <w:p w14:paraId="56E7464B" w14:textId="66022986" w:rsidR="00CE7782" w:rsidRPr="00D06850" w:rsidRDefault="00CE7782" w:rsidP="004E136F">
            <w:pPr>
              <w:spacing w:afterLines="0" w:after="0" w:line="240" w:lineRule="auto"/>
              <w:ind w:left="342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D06850">
              <w:rPr>
                <w:rFonts w:ascii="Calibri" w:eastAsia="Times New Roman" w:hAnsi="Calibri" w:cs="Calibri"/>
                <w:color w:val="000000"/>
                <w:sz w:val="22"/>
              </w:rPr>
              <w:t>-10</w:t>
            </w:r>
            <w:r>
              <w:rPr>
                <w:rFonts w:ascii="Calibri" w:eastAsia="Times New Roman" w:hAnsi="Calibri" w:cs="Calibri"/>
                <w:color w:val="000000"/>
                <w:sz w:val="22"/>
              </w:rPr>
              <w:t>.0</w:t>
            </w:r>
            <w:r w:rsidR="001D04D3">
              <w:rPr>
                <w:rFonts w:ascii="Calibri" w:eastAsia="Times New Roman" w:hAnsi="Calibri" w:cs="Calibri"/>
                <w:color w:val="000000"/>
                <w:sz w:val="22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2"/>
              </w:rPr>
              <w:t>0</w:t>
            </w:r>
          </w:p>
        </w:tc>
        <w:tc>
          <w:tcPr>
            <w:tcW w:w="1192" w:type="dxa"/>
            <w:shd w:val="clear" w:color="000000" w:fill="FFFFFF"/>
            <w:noWrap/>
            <w:vAlign w:val="center"/>
            <w:hideMark/>
          </w:tcPr>
          <w:p w14:paraId="01807E32" w14:textId="77777777" w:rsidR="00CE7782" w:rsidRPr="00D06850" w:rsidRDefault="00CE7782" w:rsidP="004E136F">
            <w:pPr>
              <w:spacing w:afterLines="0" w:after="0" w:line="240" w:lineRule="auto"/>
              <w:ind w:left="342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</w:rPr>
              <w:t>kg</w:t>
            </w:r>
          </w:p>
        </w:tc>
      </w:tr>
      <w:tr w:rsidR="00CE7782" w:rsidRPr="00D06850" w14:paraId="3357C4F2" w14:textId="77777777" w:rsidTr="00CE7782">
        <w:trPr>
          <w:trHeight w:val="566"/>
          <w:jc w:val="center"/>
        </w:trPr>
        <w:tc>
          <w:tcPr>
            <w:tcW w:w="2066" w:type="dxa"/>
            <w:shd w:val="clear" w:color="000000" w:fill="FFFFFF"/>
          </w:tcPr>
          <w:p w14:paraId="7E1A3B34" w14:textId="77777777" w:rsidR="00CE7782" w:rsidRPr="00D06850" w:rsidRDefault="00CE7782" w:rsidP="00CE7782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Used powertrain</w:t>
            </w:r>
          </w:p>
        </w:tc>
        <w:tc>
          <w:tcPr>
            <w:tcW w:w="4414" w:type="dxa"/>
            <w:gridSpan w:val="2"/>
            <w:shd w:val="clear" w:color="000000" w:fill="FFFFFF"/>
            <w:vAlign w:val="center"/>
            <w:hideMark/>
          </w:tcPr>
          <w:p w14:paraId="4F5E3DD7" w14:textId="77777777" w:rsidR="00CE7782" w:rsidRPr="00D06850" w:rsidRDefault="00CE7782" w:rsidP="00CE7782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06850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used powertrain from electric passenger car, manual dismantling</w:t>
            </w:r>
          </w:p>
        </w:tc>
        <w:tc>
          <w:tcPr>
            <w:tcW w:w="5260" w:type="dxa"/>
            <w:shd w:val="clear" w:color="000000" w:fill="FFFFFF"/>
            <w:vAlign w:val="center"/>
            <w:hideMark/>
          </w:tcPr>
          <w:p w14:paraId="6D7735FF" w14:textId="77777777" w:rsidR="00CE7782" w:rsidRPr="00D06850" w:rsidRDefault="00CE7782" w:rsidP="004E136F">
            <w:pPr>
              <w:spacing w:afterLines="0" w:after="0" w:line="240" w:lineRule="auto"/>
              <w:ind w:left="-18" w:firstLine="18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06850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treatment of used powertrain for electric passenger car, manual dismantling | used powertrain from electric passenger car, manual dismantling | cut-off, U 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–</w:t>
            </w:r>
            <w:r w:rsidRPr="00D06850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GLO</w:t>
            </w:r>
          </w:p>
        </w:tc>
        <w:tc>
          <w:tcPr>
            <w:tcW w:w="1301" w:type="dxa"/>
            <w:shd w:val="clear" w:color="000000" w:fill="FFFFFF"/>
            <w:noWrap/>
            <w:vAlign w:val="center"/>
            <w:hideMark/>
          </w:tcPr>
          <w:p w14:paraId="115F7020" w14:textId="7BFFFA07" w:rsidR="00CE7782" w:rsidRPr="00D06850" w:rsidRDefault="00CE7782" w:rsidP="004E136F">
            <w:pPr>
              <w:spacing w:afterLines="0" w:after="0" w:line="240" w:lineRule="auto"/>
              <w:ind w:left="342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D06850">
              <w:rPr>
                <w:rFonts w:ascii="Calibri" w:eastAsia="Times New Roman" w:hAnsi="Calibri" w:cs="Calibri"/>
                <w:color w:val="000000"/>
                <w:sz w:val="22"/>
              </w:rPr>
              <w:t>-74</w:t>
            </w:r>
            <w:r>
              <w:rPr>
                <w:rFonts w:ascii="Calibri" w:eastAsia="Times New Roman" w:hAnsi="Calibri" w:cs="Calibri"/>
                <w:color w:val="000000"/>
                <w:sz w:val="22"/>
              </w:rPr>
              <w:t>.0</w:t>
            </w:r>
            <w:r w:rsidR="001D04D3">
              <w:rPr>
                <w:rFonts w:ascii="Calibri" w:eastAsia="Times New Roman" w:hAnsi="Calibri" w:cs="Calibri"/>
                <w:color w:val="000000"/>
                <w:sz w:val="22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2"/>
              </w:rPr>
              <w:t>0</w:t>
            </w:r>
          </w:p>
        </w:tc>
        <w:tc>
          <w:tcPr>
            <w:tcW w:w="1192" w:type="dxa"/>
            <w:shd w:val="clear" w:color="000000" w:fill="FFFFFF"/>
            <w:noWrap/>
            <w:vAlign w:val="center"/>
            <w:hideMark/>
          </w:tcPr>
          <w:p w14:paraId="155D321A" w14:textId="77777777" w:rsidR="00CE7782" w:rsidRPr="00D06850" w:rsidRDefault="00CE7782" w:rsidP="004E136F">
            <w:pPr>
              <w:spacing w:afterLines="0" w:after="0" w:line="240" w:lineRule="auto"/>
              <w:ind w:left="342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</w:rPr>
              <w:t>kg</w:t>
            </w:r>
          </w:p>
        </w:tc>
      </w:tr>
      <w:tr w:rsidR="00CE7782" w:rsidRPr="00D06850" w14:paraId="4D96D534" w14:textId="77777777" w:rsidTr="00BC2D14">
        <w:trPr>
          <w:trHeight w:val="521"/>
          <w:jc w:val="center"/>
        </w:trPr>
        <w:tc>
          <w:tcPr>
            <w:tcW w:w="2066" w:type="dxa"/>
            <w:tcBorders>
              <w:bottom w:val="single" w:sz="4" w:space="0" w:color="auto"/>
            </w:tcBorders>
            <w:shd w:val="clear" w:color="000000" w:fill="FFFFFF"/>
          </w:tcPr>
          <w:p w14:paraId="492B45EA" w14:textId="77777777" w:rsidR="00CE7782" w:rsidRPr="00D06850" w:rsidRDefault="00CE7782" w:rsidP="00CE7782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Waste plastic</w:t>
            </w:r>
          </w:p>
        </w:tc>
        <w:tc>
          <w:tcPr>
            <w:tcW w:w="441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center"/>
            <w:hideMark/>
          </w:tcPr>
          <w:p w14:paraId="1C25FF39" w14:textId="77777777" w:rsidR="00CE7782" w:rsidRPr="00D06850" w:rsidRDefault="00CE7782" w:rsidP="00CE7782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06850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waste plastic, mixture</w:t>
            </w:r>
          </w:p>
        </w:tc>
        <w:tc>
          <w:tcPr>
            <w:tcW w:w="5260" w:type="dxa"/>
            <w:tcBorders>
              <w:bottom w:val="single" w:sz="4" w:space="0" w:color="auto"/>
            </w:tcBorders>
            <w:shd w:val="clear" w:color="000000" w:fill="FFFFFF"/>
            <w:vAlign w:val="center"/>
            <w:hideMark/>
          </w:tcPr>
          <w:p w14:paraId="78BCDFAE" w14:textId="77777777" w:rsidR="00CE7782" w:rsidRPr="00D06850" w:rsidRDefault="00CE7782" w:rsidP="004E136F">
            <w:pPr>
              <w:spacing w:afterLines="0" w:after="0" w:line="240" w:lineRule="auto"/>
              <w:ind w:left="-18" w:firstLine="18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06850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rket for waste plastic, mixture | waste plastic, mixture | cut-off, U - Europe without Switzerland</w:t>
            </w:r>
          </w:p>
        </w:tc>
        <w:tc>
          <w:tcPr>
            <w:tcW w:w="1301" w:type="dxa"/>
            <w:tcBorders>
              <w:bottom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0DE1C56" w14:textId="2627E484" w:rsidR="00CE7782" w:rsidRPr="00D06850" w:rsidRDefault="00CE7782" w:rsidP="004E136F">
            <w:pPr>
              <w:spacing w:afterLines="0" w:after="0" w:line="240" w:lineRule="auto"/>
              <w:ind w:left="342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1D04D3">
              <w:rPr>
                <w:rFonts w:ascii="Calibri" w:eastAsia="Times New Roman" w:hAnsi="Calibri" w:cs="Calibri"/>
                <w:color w:val="000000"/>
                <w:sz w:val="20"/>
              </w:rPr>
              <w:t>-109.50</w:t>
            </w:r>
            <w:r w:rsidR="001D04D3" w:rsidRPr="001D04D3">
              <w:rPr>
                <w:rFonts w:ascii="Calibri" w:eastAsia="Times New Roman" w:hAnsi="Calibri" w:cs="Calibri"/>
                <w:color w:val="000000"/>
                <w:sz w:val="20"/>
              </w:rPr>
              <w:t>0</w:t>
            </w:r>
          </w:p>
        </w:tc>
        <w:tc>
          <w:tcPr>
            <w:tcW w:w="1192" w:type="dxa"/>
            <w:tcBorders>
              <w:bottom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3F1C81C" w14:textId="77777777" w:rsidR="00CE7782" w:rsidRPr="00D06850" w:rsidRDefault="00CE7782" w:rsidP="004E136F">
            <w:pPr>
              <w:spacing w:afterLines="0" w:after="0" w:line="240" w:lineRule="auto"/>
              <w:ind w:left="342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</w:rPr>
              <w:t>kg</w:t>
            </w:r>
          </w:p>
        </w:tc>
      </w:tr>
      <w:tr w:rsidR="00CE7782" w:rsidRPr="00D06850" w14:paraId="365E2AC2" w14:textId="77777777" w:rsidTr="00BC2D14">
        <w:trPr>
          <w:trHeight w:val="278"/>
          <w:jc w:val="center"/>
        </w:trPr>
        <w:tc>
          <w:tcPr>
            <w:tcW w:w="20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</w:tcPr>
          <w:p w14:paraId="2E7E1AF0" w14:textId="77777777" w:rsidR="00CE7782" w:rsidRPr="00856783" w:rsidRDefault="00CE7782" w:rsidP="00CE7782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</w:rPr>
            </w:pPr>
          </w:p>
        </w:tc>
        <w:tc>
          <w:tcPr>
            <w:tcW w:w="12167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36DC2402" w14:textId="77777777" w:rsidR="00CE7782" w:rsidRPr="002B1D14" w:rsidRDefault="00CE7782" w:rsidP="00CE7782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</w:rPr>
              <w:t>Output flow</w:t>
            </w:r>
          </w:p>
        </w:tc>
      </w:tr>
      <w:tr w:rsidR="00CE7782" w:rsidRPr="00D06850" w14:paraId="11D72FD2" w14:textId="77777777" w:rsidTr="00CE7782">
        <w:trPr>
          <w:trHeight w:val="404"/>
          <w:jc w:val="center"/>
        </w:trPr>
        <w:tc>
          <w:tcPr>
            <w:tcW w:w="20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</w:tcPr>
          <w:p w14:paraId="559B19A2" w14:textId="77777777" w:rsidR="00CE7782" w:rsidRDefault="00CE7782" w:rsidP="00CE7782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Disposal phase</w:t>
            </w:r>
          </w:p>
        </w:tc>
        <w:tc>
          <w:tcPr>
            <w:tcW w:w="16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3A334ECB" w14:textId="77777777" w:rsidR="00CE7782" w:rsidRDefault="00CE7782" w:rsidP="00CE7782">
            <w:pPr>
              <w:spacing w:afterLines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FCEV disposal </w:t>
            </w:r>
            <w:r w:rsidRPr="0085678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phase</w:t>
            </w:r>
          </w:p>
        </w:tc>
        <w:tc>
          <w:tcPr>
            <w:tcW w:w="797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5D628DA6" w14:textId="77777777" w:rsidR="00CE7782" w:rsidRDefault="00CE7782" w:rsidP="00BC2D14">
            <w:pPr>
              <w:spacing w:afterLines="0" w:after="0" w:line="240" w:lineRule="auto"/>
              <w:ind w:left="2697"/>
              <w:jc w:val="left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FCEV disposal </w:t>
            </w:r>
            <w:r w:rsidRPr="0085678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phase</w:t>
            </w:r>
          </w:p>
        </w:tc>
        <w:tc>
          <w:tcPr>
            <w:tcW w:w="13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28E0F338" w14:textId="63766D19" w:rsidR="00CE7782" w:rsidRPr="00D06850" w:rsidRDefault="00CE7782" w:rsidP="004E136F">
            <w:pPr>
              <w:spacing w:afterLines="0" w:after="0" w:line="240" w:lineRule="auto"/>
              <w:ind w:left="342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</w:rPr>
              <w:t>1.00</w:t>
            </w:r>
            <w:r w:rsidR="001D04D3">
              <w:rPr>
                <w:rFonts w:ascii="Calibri" w:eastAsia="Times New Roman" w:hAnsi="Calibri" w:cs="Calibri"/>
                <w:color w:val="000000"/>
                <w:sz w:val="22"/>
              </w:rPr>
              <w:t>0</w:t>
            </w:r>
          </w:p>
        </w:tc>
        <w:tc>
          <w:tcPr>
            <w:tcW w:w="11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58DF83FC" w14:textId="77777777" w:rsidR="00CE7782" w:rsidRDefault="00CE7782" w:rsidP="004E136F">
            <w:pPr>
              <w:spacing w:afterLines="0" w:after="0" w:line="240" w:lineRule="auto"/>
              <w:ind w:left="342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</w:rPr>
              <w:t>Item(s)</w:t>
            </w:r>
          </w:p>
        </w:tc>
      </w:tr>
    </w:tbl>
    <w:p w14:paraId="07523388" w14:textId="77777777" w:rsidR="004E136F" w:rsidRDefault="004E136F">
      <w:pPr>
        <w:spacing w:afterLines="0" w:after="160" w:line="259" w:lineRule="auto"/>
        <w:jc w:val="left"/>
        <w:rPr>
          <w:b/>
          <w:bCs/>
        </w:rPr>
      </w:pPr>
      <w:r>
        <w:rPr>
          <w:b/>
          <w:bCs/>
        </w:rPr>
        <w:br w:type="page"/>
      </w:r>
    </w:p>
    <w:p w14:paraId="778F8A45" w14:textId="77777777" w:rsidR="00E5522C" w:rsidRPr="00683207" w:rsidRDefault="00E5522C" w:rsidP="00683207">
      <w:pPr>
        <w:pStyle w:val="Caption"/>
        <w:keepNext/>
        <w:spacing w:before="100" w:beforeAutospacing="1" w:afterLines="0" w:after="100" w:afterAutospacing="1"/>
        <w:rPr>
          <w:sz w:val="24"/>
        </w:rPr>
      </w:pPr>
      <w:r w:rsidRPr="00E5522C">
        <w:rPr>
          <w:sz w:val="24"/>
        </w:rPr>
        <w:lastRenderedPageBreak/>
        <w:t xml:space="preserve">Table S </w:t>
      </w:r>
      <w:r w:rsidRPr="00E5522C">
        <w:rPr>
          <w:sz w:val="24"/>
        </w:rPr>
        <w:fldChar w:fldCharType="begin"/>
      </w:r>
      <w:r w:rsidRPr="00E5522C">
        <w:rPr>
          <w:sz w:val="24"/>
        </w:rPr>
        <w:instrText xml:space="preserve"> SEQ Table_S \* ARABIC </w:instrText>
      </w:r>
      <w:r w:rsidRPr="00E5522C">
        <w:rPr>
          <w:sz w:val="24"/>
        </w:rPr>
        <w:fldChar w:fldCharType="separate"/>
      </w:r>
      <w:r w:rsidRPr="00E5522C">
        <w:rPr>
          <w:noProof/>
          <w:sz w:val="24"/>
        </w:rPr>
        <w:t>17</w:t>
      </w:r>
      <w:r w:rsidRPr="00E5522C">
        <w:rPr>
          <w:sz w:val="24"/>
        </w:rPr>
        <w:fldChar w:fldCharType="end"/>
      </w:r>
      <w:r w:rsidRPr="00E5522C">
        <w:rPr>
          <w:sz w:val="24"/>
        </w:rPr>
        <w:t>: Assumptions for future scenario</w:t>
      </w:r>
    </w:p>
    <w:tbl>
      <w:tblPr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890"/>
        <w:gridCol w:w="3510"/>
        <w:gridCol w:w="2935"/>
        <w:gridCol w:w="2903"/>
        <w:gridCol w:w="1092"/>
        <w:gridCol w:w="851"/>
        <w:gridCol w:w="1052"/>
      </w:tblGrid>
      <w:tr w:rsidR="00E5522C" w:rsidRPr="00825815" w14:paraId="78424B38" w14:textId="77777777" w:rsidTr="00C52836">
        <w:trPr>
          <w:trHeight w:val="600"/>
        </w:trPr>
        <w:tc>
          <w:tcPr>
            <w:tcW w:w="18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B87D2A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b/>
                <w:bCs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b/>
                <w:bCs/>
                <w:color w:val="000000"/>
                <w:sz w:val="20"/>
                <w:szCs w:val="20"/>
              </w:rPr>
              <w:t>Component</w:t>
            </w:r>
          </w:p>
        </w:tc>
        <w:tc>
          <w:tcPr>
            <w:tcW w:w="35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A69717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b/>
                <w:bCs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b/>
                <w:bCs/>
                <w:color w:val="000000"/>
                <w:sz w:val="20"/>
                <w:szCs w:val="20"/>
              </w:rPr>
              <w:t>Criteria</w:t>
            </w:r>
          </w:p>
        </w:tc>
        <w:tc>
          <w:tcPr>
            <w:tcW w:w="29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FF173C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b/>
                <w:bCs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b/>
                <w:bCs/>
                <w:color w:val="000000"/>
                <w:sz w:val="20"/>
                <w:szCs w:val="20"/>
              </w:rPr>
              <w:t>Process</w:t>
            </w:r>
          </w:p>
        </w:tc>
        <w:tc>
          <w:tcPr>
            <w:tcW w:w="29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2B3661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b/>
                <w:bCs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b/>
                <w:bCs/>
                <w:color w:val="000000"/>
                <w:sz w:val="20"/>
                <w:szCs w:val="20"/>
              </w:rPr>
              <w:t>Input flow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D2226B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b/>
                <w:bCs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b/>
                <w:bCs/>
                <w:color w:val="000000"/>
                <w:sz w:val="20"/>
                <w:szCs w:val="20"/>
              </w:rPr>
              <w:t>Current (baseline)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7F5464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b/>
                <w:bCs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b/>
                <w:bCs/>
                <w:color w:val="000000"/>
                <w:sz w:val="20"/>
                <w:szCs w:val="20"/>
              </w:rPr>
              <w:t>Futur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D53AEB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b/>
                <w:bCs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b/>
                <w:bCs/>
                <w:color w:val="000000"/>
                <w:sz w:val="20"/>
                <w:szCs w:val="20"/>
              </w:rPr>
              <w:t>Units</w:t>
            </w:r>
          </w:p>
        </w:tc>
      </w:tr>
      <w:tr w:rsidR="00E5522C" w:rsidRPr="00825815" w14:paraId="02D9DD3F" w14:textId="77777777" w:rsidTr="00C52836">
        <w:trPr>
          <w:trHeight w:val="300"/>
        </w:trPr>
        <w:tc>
          <w:tcPr>
            <w:tcW w:w="1890" w:type="dxa"/>
            <w:vMerge w:val="restart"/>
            <w:tcBorders>
              <w:top w:val="nil"/>
              <w:left w:val="nil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4C9B4E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Carbon fiber manufacturing</w:t>
            </w:r>
          </w:p>
          <w:p w14:paraId="6FEED1D4" w14:textId="77777777" w:rsidR="00E5522C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t> </w:t>
            </w:r>
          </w:p>
          <w:p w14:paraId="37F4B1B2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 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&gt;&lt;Author&gt;DOE&lt;/Author&gt;&lt;Year&gt;2017&lt;/Year&gt;&lt;RecNum&gt;82&lt;/RecNum&gt;&lt;DisplayText&gt;(DOE, 2017)&lt;/DisplayText&gt;&lt;record&gt;&lt;rec-number&gt;82&lt;/rec-number&gt;&lt;foreign-keys&gt;&lt;key app="EN" db-id="999rr9xemperwwe2rd5vpwpfeetf2r25ttra" timestamp="1537964537"&gt;82&lt;/key&gt;&lt;/foreign-keys&gt;&lt;ref-type name="Government Document"&gt;46&lt;/ref-type&gt;&lt;contributors&gt;&lt;authors&gt;&lt;author&gt;DOE&lt;/author&gt;&lt;/authors&gt;&lt;secondary-authors&gt;&lt;author&gt;U.S Department of Energy-Advanced Manufacturing Office&lt;/author&gt;&lt;/secondary-authors&gt;&lt;/contributors&gt;&lt;titles&gt;&lt;title&gt;Bandwidth Study on Energy Use and Potential Energy Saving Opportunities in U.S. Carbon Fiber Reinforced Polymer Manufacturing&lt;/title&gt;&lt;/titles&gt;&lt;pages&gt;63&lt;/pages&gt;&lt;dates&gt;&lt;year&gt;2017&lt;/year&gt;&lt;/dates&gt;&lt;urls&gt;&lt;/urls&gt;&lt;/record&gt;&lt;/Cite&gt;&lt;/EndNote&gt;</w:instrTex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noProof/>
                <w:color w:val="000000"/>
                <w:sz w:val="20"/>
                <w:szCs w:val="20"/>
              </w:rPr>
              <w:t>(DOE, 2017)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4151C0EC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 </w:t>
            </w:r>
          </w:p>
          <w:p w14:paraId="7862ED9B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 </w:t>
            </w:r>
          </w:p>
          <w:p w14:paraId="06424547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 </w:t>
            </w:r>
          </w:p>
          <w:p w14:paraId="376872E9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 </w:t>
            </w:r>
          </w:p>
          <w:p w14:paraId="3D0D1E60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 </w:t>
            </w:r>
          </w:p>
          <w:p w14:paraId="3B531886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 </w:t>
            </w:r>
          </w:p>
          <w:p w14:paraId="7DE0A9BD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 </w:t>
            </w:r>
          </w:p>
          <w:p w14:paraId="2EDCA86E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 </w:t>
            </w:r>
          </w:p>
          <w:p w14:paraId="623645AC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1BBCC9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-22 % energy demand</w:t>
            </w:r>
          </w:p>
        </w:tc>
        <w:tc>
          <w:tcPr>
            <w:tcW w:w="29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265B09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A: Polymerization</w:t>
            </w:r>
          </w:p>
        </w:tc>
        <w:tc>
          <w:tcPr>
            <w:tcW w:w="2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7F5751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electricity, medium voltage 2050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45793F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2.49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492FEA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2.2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C01B08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kWh/</w:t>
            </w:r>
            <w:proofErr w:type="spellStart"/>
            <w:r w:rsidRPr="00825815">
              <w:rPr>
                <w:rFonts w:cstheme="minorHAnsi"/>
                <w:color w:val="000000"/>
                <w:sz w:val="20"/>
                <w:szCs w:val="20"/>
              </w:rPr>
              <w:t>kg</w:t>
            </w:r>
            <w:r w:rsidRPr="00825815">
              <w:rPr>
                <w:rFonts w:cstheme="minorHAnsi"/>
                <w:color w:val="000000"/>
                <w:sz w:val="20"/>
                <w:szCs w:val="20"/>
                <w:vertAlign w:val="subscript"/>
              </w:rPr>
              <w:t>CF</w:t>
            </w:r>
            <w:proofErr w:type="spellEnd"/>
          </w:p>
        </w:tc>
      </w:tr>
      <w:tr w:rsidR="00E5522C" w:rsidRPr="00825815" w14:paraId="515AF02F" w14:textId="77777777" w:rsidTr="00C52836">
        <w:trPr>
          <w:trHeight w:val="300"/>
        </w:trPr>
        <w:tc>
          <w:tcPr>
            <w:tcW w:w="1890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097D78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1F5EA8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9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7F1963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FDDA4E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heat, in chemical industry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ACDF8B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13.81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089EFA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12.2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C7C199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kWh/</w:t>
            </w:r>
            <w:proofErr w:type="spellStart"/>
            <w:r w:rsidRPr="00825815">
              <w:rPr>
                <w:rFonts w:cstheme="minorHAnsi"/>
                <w:color w:val="000000"/>
                <w:sz w:val="20"/>
                <w:szCs w:val="20"/>
              </w:rPr>
              <w:t>kg</w:t>
            </w:r>
            <w:r w:rsidRPr="00825815">
              <w:rPr>
                <w:rFonts w:cstheme="minorHAnsi"/>
                <w:color w:val="000000"/>
                <w:sz w:val="20"/>
                <w:szCs w:val="20"/>
                <w:vertAlign w:val="subscript"/>
              </w:rPr>
              <w:t>CF</w:t>
            </w:r>
            <w:proofErr w:type="spellEnd"/>
          </w:p>
        </w:tc>
      </w:tr>
      <w:tr w:rsidR="00E5522C" w:rsidRPr="00825815" w14:paraId="3E1568FA" w14:textId="77777777" w:rsidTr="00C52836">
        <w:trPr>
          <w:trHeight w:val="300"/>
        </w:trPr>
        <w:tc>
          <w:tcPr>
            <w:tcW w:w="1890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BD209B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989280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-36 % energy demand</w:t>
            </w:r>
          </w:p>
        </w:tc>
        <w:tc>
          <w:tcPr>
            <w:tcW w:w="29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39418B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B: Spinning dope production</w:t>
            </w:r>
          </w:p>
        </w:tc>
        <w:tc>
          <w:tcPr>
            <w:tcW w:w="2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9453E1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electricity, medium voltage 2050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62A52D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0.45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6758EF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0.4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CB9B66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kWh/</w:t>
            </w:r>
            <w:proofErr w:type="spellStart"/>
            <w:r w:rsidRPr="00825815">
              <w:rPr>
                <w:rFonts w:cstheme="minorHAnsi"/>
                <w:color w:val="000000"/>
                <w:sz w:val="20"/>
                <w:szCs w:val="20"/>
              </w:rPr>
              <w:t>kg</w:t>
            </w:r>
            <w:r w:rsidRPr="00825815">
              <w:rPr>
                <w:rFonts w:cstheme="minorHAnsi"/>
                <w:color w:val="000000"/>
                <w:sz w:val="20"/>
                <w:szCs w:val="20"/>
                <w:vertAlign w:val="subscript"/>
              </w:rPr>
              <w:t>CF</w:t>
            </w:r>
            <w:proofErr w:type="spellEnd"/>
          </w:p>
        </w:tc>
      </w:tr>
      <w:tr w:rsidR="00E5522C" w:rsidRPr="00825815" w14:paraId="158423AC" w14:textId="77777777" w:rsidTr="00C52836">
        <w:trPr>
          <w:trHeight w:val="300"/>
        </w:trPr>
        <w:tc>
          <w:tcPr>
            <w:tcW w:w="1890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691F41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E0D1B0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Whole spinning process</w:t>
            </w:r>
          </w:p>
        </w:tc>
        <w:tc>
          <w:tcPr>
            <w:tcW w:w="29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D914F1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D: Spinning process</w:t>
            </w:r>
          </w:p>
        </w:tc>
        <w:tc>
          <w:tcPr>
            <w:tcW w:w="2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0550C0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electricity, medium voltage 2050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F77823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0.12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C8E53C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0.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0EE56B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kWh/</w:t>
            </w:r>
            <w:proofErr w:type="spellStart"/>
            <w:r w:rsidRPr="00825815">
              <w:rPr>
                <w:rFonts w:cstheme="minorHAnsi"/>
                <w:color w:val="000000"/>
                <w:sz w:val="20"/>
                <w:szCs w:val="20"/>
              </w:rPr>
              <w:t>kg</w:t>
            </w:r>
            <w:r w:rsidRPr="00825815">
              <w:rPr>
                <w:rFonts w:cstheme="minorHAnsi"/>
                <w:color w:val="000000"/>
                <w:sz w:val="20"/>
                <w:szCs w:val="20"/>
                <w:vertAlign w:val="subscript"/>
              </w:rPr>
              <w:t>CF</w:t>
            </w:r>
            <w:proofErr w:type="spellEnd"/>
          </w:p>
        </w:tc>
      </w:tr>
      <w:tr w:rsidR="00E5522C" w:rsidRPr="00825815" w14:paraId="104DECD3" w14:textId="77777777" w:rsidTr="00C52836">
        <w:trPr>
          <w:trHeight w:val="300"/>
        </w:trPr>
        <w:tc>
          <w:tcPr>
            <w:tcW w:w="1890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59433F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757F7C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9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A88957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E: Stretching and washing process</w:t>
            </w:r>
          </w:p>
        </w:tc>
        <w:tc>
          <w:tcPr>
            <w:tcW w:w="2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A9D1E1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electricity, medium voltage 2050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E58792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1.56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8EB5EB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1.4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E5D5F5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kWh/</w:t>
            </w:r>
            <w:proofErr w:type="spellStart"/>
            <w:r w:rsidRPr="00825815">
              <w:rPr>
                <w:rFonts w:cstheme="minorHAnsi"/>
                <w:color w:val="000000"/>
                <w:sz w:val="20"/>
                <w:szCs w:val="20"/>
              </w:rPr>
              <w:t>kg</w:t>
            </w:r>
            <w:r w:rsidRPr="00825815">
              <w:rPr>
                <w:rFonts w:cstheme="minorHAnsi"/>
                <w:color w:val="000000"/>
                <w:sz w:val="20"/>
                <w:szCs w:val="20"/>
                <w:vertAlign w:val="subscript"/>
              </w:rPr>
              <w:t>CF</w:t>
            </w:r>
            <w:proofErr w:type="spellEnd"/>
          </w:p>
        </w:tc>
      </w:tr>
      <w:tr w:rsidR="00E5522C" w:rsidRPr="00825815" w14:paraId="5589B00D" w14:textId="77777777" w:rsidTr="00C52836">
        <w:trPr>
          <w:trHeight w:val="300"/>
        </w:trPr>
        <w:tc>
          <w:tcPr>
            <w:tcW w:w="1890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8325CF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4E30CA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sz w:val="20"/>
                <w:szCs w:val="20"/>
              </w:rPr>
            </w:pPr>
            <w:r w:rsidRPr="00825815">
              <w:rPr>
                <w:rFonts w:cstheme="minorHAnsi"/>
                <w:sz w:val="20"/>
                <w:szCs w:val="20"/>
              </w:rPr>
              <w:t> </w:t>
            </w:r>
          </w:p>
        </w:tc>
        <w:tc>
          <w:tcPr>
            <w:tcW w:w="29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B2B73C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sz w:val="20"/>
                <w:szCs w:val="20"/>
              </w:rPr>
            </w:pPr>
            <w:r w:rsidRPr="00825815">
              <w:rPr>
                <w:rFonts w:cstheme="minorHAnsi"/>
                <w:sz w:val="20"/>
                <w:szCs w:val="20"/>
              </w:rPr>
              <w:t>F: Sizing I</w:t>
            </w:r>
          </w:p>
        </w:tc>
        <w:tc>
          <w:tcPr>
            <w:tcW w:w="2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2C4A64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electricity, medium voltage 2050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2ED71C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0.13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FF45E2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0.1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28BA8E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kWh/</w:t>
            </w:r>
            <w:proofErr w:type="spellStart"/>
            <w:r w:rsidRPr="00825815">
              <w:rPr>
                <w:rFonts w:cstheme="minorHAnsi"/>
                <w:color w:val="000000"/>
                <w:sz w:val="20"/>
                <w:szCs w:val="20"/>
              </w:rPr>
              <w:t>kg</w:t>
            </w:r>
            <w:r w:rsidRPr="00825815">
              <w:rPr>
                <w:rFonts w:cstheme="minorHAnsi"/>
                <w:color w:val="000000"/>
                <w:sz w:val="20"/>
                <w:szCs w:val="20"/>
                <w:vertAlign w:val="subscript"/>
              </w:rPr>
              <w:t>CF</w:t>
            </w:r>
            <w:proofErr w:type="spellEnd"/>
          </w:p>
        </w:tc>
      </w:tr>
      <w:tr w:rsidR="00E5522C" w:rsidRPr="00825815" w14:paraId="53D1AD53" w14:textId="77777777" w:rsidTr="00C52836">
        <w:trPr>
          <w:trHeight w:val="300"/>
        </w:trPr>
        <w:tc>
          <w:tcPr>
            <w:tcW w:w="1890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33D417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5C4960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sz w:val="20"/>
                <w:szCs w:val="20"/>
              </w:rPr>
            </w:pPr>
            <w:r w:rsidRPr="00825815">
              <w:rPr>
                <w:rFonts w:cstheme="minorHAnsi"/>
                <w:sz w:val="20"/>
                <w:szCs w:val="20"/>
              </w:rPr>
              <w:t> </w:t>
            </w:r>
          </w:p>
        </w:tc>
        <w:tc>
          <w:tcPr>
            <w:tcW w:w="29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77CB9C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sz w:val="20"/>
                <w:szCs w:val="20"/>
              </w:rPr>
            </w:pPr>
            <w:r w:rsidRPr="00825815">
              <w:rPr>
                <w:rFonts w:cstheme="minorHAnsi"/>
                <w:sz w:val="20"/>
                <w:szCs w:val="20"/>
              </w:rPr>
              <w:t>G: Drying</w:t>
            </w:r>
          </w:p>
        </w:tc>
        <w:tc>
          <w:tcPr>
            <w:tcW w:w="2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CACA16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electricity, medium voltage 2050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B75A21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0.15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096271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0.1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125EF4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kWh/</w:t>
            </w:r>
            <w:proofErr w:type="spellStart"/>
            <w:r w:rsidRPr="00825815">
              <w:rPr>
                <w:rFonts w:cstheme="minorHAnsi"/>
                <w:color w:val="000000"/>
                <w:sz w:val="20"/>
                <w:szCs w:val="20"/>
              </w:rPr>
              <w:t>kg</w:t>
            </w:r>
            <w:r w:rsidRPr="00825815">
              <w:rPr>
                <w:rFonts w:cstheme="minorHAnsi"/>
                <w:color w:val="000000"/>
                <w:sz w:val="20"/>
                <w:szCs w:val="20"/>
                <w:vertAlign w:val="subscript"/>
              </w:rPr>
              <w:t>CF</w:t>
            </w:r>
            <w:proofErr w:type="spellEnd"/>
          </w:p>
        </w:tc>
      </w:tr>
      <w:tr w:rsidR="00E5522C" w:rsidRPr="00825815" w14:paraId="596F8032" w14:textId="77777777" w:rsidTr="00C52836">
        <w:trPr>
          <w:trHeight w:val="300"/>
        </w:trPr>
        <w:tc>
          <w:tcPr>
            <w:tcW w:w="1890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F33E91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B40C5A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sz w:val="20"/>
                <w:szCs w:val="20"/>
              </w:rPr>
            </w:pPr>
            <w:r w:rsidRPr="00825815">
              <w:rPr>
                <w:rFonts w:cstheme="minorHAnsi"/>
                <w:sz w:val="20"/>
                <w:szCs w:val="20"/>
              </w:rPr>
              <w:t> </w:t>
            </w:r>
          </w:p>
        </w:tc>
        <w:tc>
          <w:tcPr>
            <w:tcW w:w="29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4AC412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sz w:val="20"/>
                <w:szCs w:val="20"/>
              </w:rPr>
            </w:pPr>
            <w:r w:rsidRPr="00825815">
              <w:rPr>
                <w:rFonts w:cstheme="minorHAnsi"/>
                <w:sz w:val="20"/>
                <w:szCs w:val="20"/>
              </w:rPr>
              <w:t>H: Relaxation</w:t>
            </w:r>
          </w:p>
        </w:tc>
        <w:tc>
          <w:tcPr>
            <w:tcW w:w="2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50A52E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electricity, medium voltage 2050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DDA9DC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0.3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CA1B39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0.2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83480A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kWh/</w:t>
            </w:r>
            <w:proofErr w:type="spellStart"/>
            <w:r w:rsidRPr="00825815">
              <w:rPr>
                <w:rFonts w:cstheme="minorHAnsi"/>
                <w:color w:val="000000"/>
                <w:sz w:val="20"/>
                <w:szCs w:val="20"/>
              </w:rPr>
              <w:t>kg</w:t>
            </w:r>
            <w:r w:rsidRPr="00825815">
              <w:rPr>
                <w:rFonts w:cstheme="minorHAnsi"/>
                <w:color w:val="000000"/>
                <w:sz w:val="20"/>
                <w:szCs w:val="20"/>
                <w:vertAlign w:val="subscript"/>
              </w:rPr>
              <w:t>CF</w:t>
            </w:r>
            <w:proofErr w:type="spellEnd"/>
          </w:p>
        </w:tc>
      </w:tr>
      <w:tr w:rsidR="00E5522C" w:rsidRPr="00825815" w14:paraId="4E4F06F5" w14:textId="77777777" w:rsidTr="00C52836">
        <w:trPr>
          <w:trHeight w:val="813"/>
        </w:trPr>
        <w:tc>
          <w:tcPr>
            <w:tcW w:w="1890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95F2D4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9181BE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9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2AF784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I: Sizing II</w:t>
            </w:r>
          </w:p>
        </w:tc>
        <w:tc>
          <w:tcPr>
            <w:tcW w:w="2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666436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electricity, medium voltage 2050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1F3C9D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0.06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653A71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0.0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7FA7A4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kWh/</w:t>
            </w:r>
            <w:proofErr w:type="spellStart"/>
            <w:r w:rsidRPr="00825815">
              <w:rPr>
                <w:rFonts w:cstheme="minorHAnsi"/>
                <w:color w:val="000000"/>
                <w:sz w:val="20"/>
                <w:szCs w:val="20"/>
              </w:rPr>
              <w:t>kg</w:t>
            </w:r>
            <w:r w:rsidRPr="00825815">
              <w:rPr>
                <w:rFonts w:cstheme="minorHAnsi"/>
                <w:color w:val="000000"/>
                <w:sz w:val="20"/>
                <w:szCs w:val="20"/>
                <w:vertAlign w:val="subscript"/>
              </w:rPr>
              <w:t>CF</w:t>
            </w:r>
            <w:proofErr w:type="spellEnd"/>
          </w:p>
        </w:tc>
      </w:tr>
      <w:tr w:rsidR="00E5522C" w:rsidRPr="00825815" w14:paraId="300940D4" w14:textId="77777777" w:rsidTr="00C52836">
        <w:trPr>
          <w:trHeight w:val="300"/>
        </w:trPr>
        <w:tc>
          <w:tcPr>
            <w:tcW w:w="1890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CAD0AD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B4575D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9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884E72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J: Winding up</w:t>
            </w:r>
          </w:p>
        </w:tc>
        <w:tc>
          <w:tcPr>
            <w:tcW w:w="2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364614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electricity, medium voltage 2050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2B3EDD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0.26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1776B6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0.2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31D01A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kWh/</w:t>
            </w:r>
            <w:proofErr w:type="spellStart"/>
            <w:r w:rsidRPr="00825815">
              <w:rPr>
                <w:rFonts w:cstheme="minorHAnsi"/>
                <w:color w:val="000000"/>
                <w:sz w:val="20"/>
                <w:szCs w:val="20"/>
              </w:rPr>
              <w:t>kg</w:t>
            </w:r>
            <w:r w:rsidRPr="00825815">
              <w:rPr>
                <w:rFonts w:cstheme="minorHAnsi"/>
                <w:color w:val="000000"/>
                <w:sz w:val="20"/>
                <w:szCs w:val="20"/>
                <w:vertAlign w:val="subscript"/>
              </w:rPr>
              <w:t>CF</w:t>
            </w:r>
            <w:proofErr w:type="spellEnd"/>
          </w:p>
        </w:tc>
      </w:tr>
      <w:tr w:rsidR="00E5522C" w:rsidRPr="00825815" w14:paraId="429C068B" w14:textId="77777777" w:rsidTr="00C52836">
        <w:trPr>
          <w:trHeight w:val="300"/>
        </w:trPr>
        <w:tc>
          <w:tcPr>
            <w:tcW w:w="1890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08C527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805596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-31 % energy demand</w:t>
            </w:r>
          </w:p>
        </w:tc>
        <w:tc>
          <w:tcPr>
            <w:tcW w:w="29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605567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M: Stabilization</w:t>
            </w:r>
          </w:p>
        </w:tc>
        <w:tc>
          <w:tcPr>
            <w:tcW w:w="2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B91832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electricity, medium voltage 2050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E236D0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18.82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5DC51E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15.9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5FFDE6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kWh/</w:t>
            </w:r>
            <w:proofErr w:type="spellStart"/>
            <w:r w:rsidRPr="00825815">
              <w:rPr>
                <w:rFonts w:cstheme="minorHAnsi"/>
                <w:color w:val="000000"/>
                <w:sz w:val="20"/>
                <w:szCs w:val="20"/>
              </w:rPr>
              <w:t>kg</w:t>
            </w:r>
            <w:r w:rsidRPr="00825815">
              <w:rPr>
                <w:rFonts w:cstheme="minorHAnsi"/>
                <w:color w:val="000000"/>
                <w:sz w:val="20"/>
                <w:szCs w:val="20"/>
                <w:vertAlign w:val="subscript"/>
              </w:rPr>
              <w:t>CF</w:t>
            </w:r>
            <w:proofErr w:type="spellEnd"/>
          </w:p>
        </w:tc>
      </w:tr>
      <w:tr w:rsidR="00E5522C" w:rsidRPr="00825815" w14:paraId="1F97A420" w14:textId="77777777" w:rsidTr="00C52836">
        <w:trPr>
          <w:trHeight w:val="300"/>
        </w:trPr>
        <w:tc>
          <w:tcPr>
            <w:tcW w:w="1890" w:type="dxa"/>
            <w:vMerge/>
            <w:tcBorders>
              <w:left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B3DFDB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9FBAD5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Stabilization and carbonization</w:t>
            </w:r>
          </w:p>
        </w:tc>
        <w:tc>
          <w:tcPr>
            <w:tcW w:w="29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CF7B56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N: Carbonization LT</w:t>
            </w:r>
          </w:p>
        </w:tc>
        <w:tc>
          <w:tcPr>
            <w:tcW w:w="2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BB52C1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electricity, medium voltage 2050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629F03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4.16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7B1B52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3.8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D3DB7B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kWh/</w:t>
            </w:r>
            <w:proofErr w:type="spellStart"/>
            <w:r w:rsidRPr="00825815">
              <w:rPr>
                <w:rFonts w:cstheme="minorHAnsi"/>
                <w:color w:val="000000"/>
                <w:sz w:val="20"/>
                <w:szCs w:val="20"/>
              </w:rPr>
              <w:t>kg</w:t>
            </w:r>
            <w:r w:rsidRPr="00825815">
              <w:rPr>
                <w:rFonts w:cstheme="minorHAnsi"/>
                <w:color w:val="000000"/>
                <w:sz w:val="20"/>
                <w:szCs w:val="20"/>
                <w:vertAlign w:val="subscript"/>
              </w:rPr>
              <w:t>CF</w:t>
            </w:r>
            <w:proofErr w:type="spellEnd"/>
          </w:p>
        </w:tc>
      </w:tr>
      <w:tr w:rsidR="00E5522C" w:rsidRPr="00825815" w14:paraId="49089663" w14:textId="77777777" w:rsidTr="00C52836">
        <w:trPr>
          <w:trHeight w:val="300"/>
        </w:trPr>
        <w:tc>
          <w:tcPr>
            <w:tcW w:w="189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801A12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74F217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78361F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O: Carbonization HT</w:t>
            </w:r>
          </w:p>
        </w:tc>
        <w:tc>
          <w:tcPr>
            <w:tcW w:w="29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C10DF8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electricity, medium voltage 2050</w:t>
            </w:r>
          </w:p>
        </w:tc>
        <w:tc>
          <w:tcPr>
            <w:tcW w:w="10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419A3E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8.05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C70A61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7.4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E5D426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kWh/</w:t>
            </w:r>
            <w:proofErr w:type="spellStart"/>
            <w:r w:rsidRPr="00825815">
              <w:rPr>
                <w:rFonts w:cstheme="minorHAnsi"/>
                <w:color w:val="000000"/>
                <w:sz w:val="20"/>
                <w:szCs w:val="20"/>
              </w:rPr>
              <w:t>kg</w:t>
            </w:r>
            <w:r w:rsidRPr="00825815">
              <w:rPr>
                <w:rFonts w:cstheme="minorHAnsi"/>
                <w:color w:val="000000"/>
                <w:sz w:val="20"/>
                <w:szCs w:val="20"/>
                <w:vertAlign w:val="subscript"/>
              </w:rPr>
              <w:t>CF</w:t>
            </w:r>
            <w:proofErr w:type="spellEnd"/>
          </w:p>
        </w:tc>
      </w:tr>
      <w:tr w:rsidR="00E5522C" w:rsidRPr="00825815" w14:paraId="11A61D00" w14:textId="77777777" w:rsidTr="00C52836">
        <w:trPr>
          <w:trHeight w:val="300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7E32F9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 xml:space="preserve">Tank </w:t>
            </w:r>
          </w:p>
        </w:tc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766096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Carbon composite amount</w:t>
            </w:r>
          </w:p>
        </w:tc>
        <w:tc>
          <w:tcPr>
            <w:tcW w:w="29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642412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825815">
              <w:rPr>
                <w:rFonts w:cstheme="minorHAnsi"/>
                <w:color w:val="000000"/>
                <w:sz w:val="20"/>
                <w:szCs w:val="20"/>
              </w:rPr>
              <w:t>HY_TANK_Production_phase</w:t>
            </w:r>
            <w:proofErr w:type="spellEnd"/>
          </w:p>
        </w:tc>
        <w:tc>
          <w:tcPr>
            <w:tcW w:w="2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C8AE9D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Carbon fiber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DFA257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75.93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63AD43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68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FAAC06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kg/item</w:t>
            </w:r>
          </w:p>
        </w:tc>
      </w:tr>
      <w:tr w:rsidR="00E5522C" w:rsidRPr="00825815" w14:paraId="6D4A1A48" w14:textId="77777777" w:rsidTr="00C52836">
        <w:trPr>
          <w:trHeight w:val="300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B35308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 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&gt;&lt;Author&gt;Roh&lt;/Author&gt;&lt;Year&gt;2013&lt;/Year&gt;&lt;RecNum&gt;16&lt;/RecNum&gt;&lt;DisplayText&gt;(Roh et al., 2013)&lt;/DisplayText&gt;&lt;record&gt;&lt;rec-number&gt;16&lt;/rec-number&gt;&lt;foreign-keys&gt;&lt;key app="EN" db-id="999rr9xemperwwe2rd5vpwpfeetf2r25ttra" timestamp="1524218046"&gt;16&lt;/key&gt;&lt;/foreign-keys&gt;&lt;ref-type name="Journal Article"&gt;17&lt;/ref-type&gt;&lt;contributors&gt;&lt;authors&gt;&lt;author&gt;Roh, HS&lt;/author&gt;&lt;author&gt;Hua, TQ&lt;/author&gt;&lt;author&gt;Ahluwalia, RK&lt;/author&gt;&lt;/authors&gt;&lt;/contributors&gt;&lt;titles&gt;&lt;title&gt;Optimization of carbon fiber usage in Type 4 hydrogen storage tanks for fuel cell automobiles&lt;/title&gt;&lt;secondary-title&gt;International Journal of Hydrogen Energy&lt;/secondary-title&gt;&lt;/titles&gt;&lt;periodical&gt;&lt;full-title&gt;International Journal of Hydrogen Energy&lt;/full-title&gt;&lt;/periodical&gt;&lt;pages&gt;12795-12802&lt;/pages&gt;&lt;volume&gt;38&lt;/volume&gt;&lt;number&gt;29&lt;/number&gt;&lt;dates&gt;&lt;year&gt;2013&lt;/year&gt;&lt;/dates&gt;&lt;isbn&gt;0360-3199&lt;/isbn&gt;&lt;urls&gt;&lt;/urls&gt;&lt;/record&gt;&lt;/Cite&gt;&lt;/EndNote&gt;</w:instrTex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noProof/>
                <w:color w:val="000000"/>
                <w:sz w:val="20"/>
                <w:szCs w:val="20"/>
              </w:rPr>
              <w:t>(</w:t>
            </w:r>
            <w:proofErr w:type="spellStart"/>
            <w:r>
              <w:rPr>
                <w:rFonts w:cstheme="minorHAnsi"/>
                <w:noProof/>
                <w:color w:val="000000"/>
                <w:sz w:val="20"/>
                <w:szCs w:val="20"/>
              </w:rPr>
              <w:t>Roh</w:t>
            </w:r>
            <w:proofErr w:type="spellEnd"/>
            <w:r>
              <w:rPr>
                <w:rFonts w:cstheme="minorHAnsi"/>
                <w:noProof/>
                <w:color w:val="000000"/>
                <w:sz w:val="20"/>
                <w:szCs w:val="20"/>
              </w:rPr>
              <w:t xml:space="preserve"> et al., 2013)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851F10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reduction at 92 kg</w:t>
            </w:r>
          </w:p>
        </w:tc>
        <w:tc>
          <w:tcPr>
            <w:tcW w:w="29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059BC0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35072B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epoxy resin, liquid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60BE2F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26.06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6CE870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23.5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1E08F2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kg/item</w:t>
            </w:r>
          </w:p>
        </w:tc>
      </w:tr>
      <w:tr w:rsidR="00E5522C" w:rsidRPr="00825815" w14:paraId="571E9C7C" w14:textId="77777777" w:rsidTr="00C52836">
        <w:trPr>
          <w:trHeight w:val="300"/>
        </w:trPr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DF2B6D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91C465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2841B1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9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6CE576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b/>
                <w:bCs/>
                <w:i/>
                <w:iCs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b/>
                <w:bCs/>
                <w:i/>
                <w:iCs/>
                <w:color w:val="000000"/>
                <w:sz w:val="20"/>
                <w:szCs w:val="20"/>
              </w:rPr>
              <w:t>Carbon composite</w:t>
            </w:r>
          </w:p>
        </w:tc>
        <w:tc>
          <w:tcPr>
            <w:tcW w:w="10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ABC89E" w14:textId="236D8FA0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b/>
                <w:bCs/>
                <w:i/>
                <w:iCs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b/>
                <w:bCs/>
                <w:i/>
                <w:iCs/>
                <w:color w:val="000000"/>
                <w:sz w:val="20"/>
                <w:szCs w:val="20"/>
              </w:rPr>
              <w:t>102</w:t>
            </w:r>
            <w:r w:rsidR="001D04D3">
              <w:rPr>
                <w:rFonts w:cstheme="minorHAnsi"/>
                <w:b/>
                <w:bCs/>
                <w:i/>
                <w:iCs/>
                <w:color w:val="000000"/>
                <w:sz w:val="20"/>
                <w:szCs w:val="20"/>
              </w:rPr>
              <w:t>.0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3C2CB0" w14:textId="70B550BF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b/>
                <w:bCs/>
                <w:i/>
                <w:iCs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b/>
                <w:bCs/>
                <w:i/>
                <w:iCs/>
                <w:color w:val="000000"/>
                <w:sz w:val="20"/>
                <w:szCs w:val="20"/>
              </w:rPr>
              <w:t>92</w:t>
            </w:r>
            <w:r w:rsidR="001D04D3">
              <w:rPr>
                <w:rFonts w:cstheme="minorHAnsi"/>
                <w:b/>
                <w:bCs/>
                <w:i/>
                <w:iCs/>
                <w:color w:val="000000"/>
                <w:sz w:val="20"/>
                <w:szCs w:val="20"/>
              </w:rPr>
              <w:t>.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8B4D3C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b/>
                <w:bCs/>
                <w:i/>
                <w:iCs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b/>
                <w:bCs/>
                <w:i/>
                <w:iCs/>
                <w:color w:val="000000"/>
                <w:sz w:val="20"/>
                <w:szCs w:val="20"/>
              </w:rPr>
              <w:t>kg/item</w:t>
            </w:r>
          </w:p>
        </w:tc>
      </w:tr>
      <w:tr w:rsidR="00E5522C" w:rsidRPr="00825815" w14:paraId="462A89AD" w14:textId="77777777" w:rsidTr="00C52836">
        <w:trPr>
          <w:trHeight w:val="300"/>
        </w:trPr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6628E6" w14:textId="77777777" w:rsidR="00E5522C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Fuel cell</w:t>
            </w:r>
          </w:p>
          <w:p w14:paraId="063BCFF5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&gt;&lt;Author&gt;Miotti&lt;/Author&gt;&lt;Year&gt;2015&lt;/Year&gt;&lt;RecNum&gt;6&lt;/RecNum&gt;&lt;DisplayText&gt;(Miotti et al., 2015)&lt;/DisplayText&gt;&lt;record&gt;&lt;rec-number&gt;6&lt;/rec-number&gt;&lt;foreign-keys&gt;&lt;key app="EN" db-id="999rr9xemperwwe2rd5vpwpfeetf2r25ttra" timestamp="1524054946"&gt;6&lt;/key&gt;&lt;/foreign-keys&gt;&lt;ref-type name="Journal Article"&gt;17&lt;/ref-type&gt;&lt;contributors&gt;&lt;authors&gt;&lt;author&gt;Miotti, Marco&lt;/author&gt;&lt;author&gt;Hofer, Johannes&lt;/author&gt;&lt;author&gt;Bauer, Christian&lt;/author&gt;&lt;/authors&gt;&lt;/contributors&gt;&lt;titles&gt;&lt;title&gt;Integrated environmental and economic assessment of current and future fuel cell vehicles&lt;/title&gt;&lt;secondary-title&gt;The International Journal of Life Cycle Assessment&lt;/secondary-title&gt;&lt;alt-title&gt;Int J Life Cycle Assess&lt;/alt-title&gt;&lt;/titles&gt;&lt;periodical&gt;&lt;full-title&gt;The International Journal of Life Cycle Assessment&lt;/full-title&gt;&lt;/periodical&gt;&lt;alt-periodical&gt;&lt;full-title&gt;The International Journal of Life Cycle Assessment&lt;/full-title&gt;&lt;abbr-1&gt;Int J Life Cycle Assess&lt;/abbr-1&gt;&lt;/alt-periodical&gt;&lt;pages&gt;1-17&lt;/pages&gt;&lt;keywords&gt;&lt;keyword&gt;Drivetrain technology&lt;/keyword&gt;&lt;keyword&gt;Environmental impacts&lt;/keyword&gt;&lt;keyword&gt;Greenhouse gas emissions&lt;/keyword&gt;&lt;keyword&gt;Life cycle assessment (LCA)&lt;/keyword&gt;&lt;keyword&gt;Life cycle costing (LCC)&lt;/keyword&gt;&lt;keyword&gt;Passenger vehicles&lt;/keyword&gt;&lt;keyword&gt;PEM fuel cell&lt;/keyword&gt;&lt;/keywords&gt;&lt;dates&gt;&lt;year&gt;2015&lt;/year&gt;&lt;pub-dates&gt;&lt;date&gt;2015/11/03&lt;/date&gt;&lt;/pub-dates&gt;&lt;/dates&gt;&lt;publisher&gt;Springer Berlin Heidelberg&lt;/publisher&gt;&lt;isbn&gt;0948-3349&lt;/isbn&gt;&lt;urls&gt;&lt;related-urls&gt;&lt;url&gt;http://dx.doi.org/10.1007/s11367-015-0986-4&lt;/url&gt;&lt;/related-urls&gt;&lt;/urls&gt;&lt;electronic-resource-num&gt;10.1007/s11367-015-0986-4&lt;/electronic-resource-num&gt;&lt;language&gt;English&lt;/language&gt;&lt;/record&gt;&lt;/Cite&gt;&lt;/EndNote&gt;</w:instrTex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noProof/>
                <w:color w:val="000000"/>
                <w:sz w:val="20"/>
                <w:szCs w:val="20"/>
              </w:rPr>
              <w:t>(Miotti et al., 2015)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A599A9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Platinum load: 0.001 kg/m2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04AFF3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 xml:space="preserve">Catalyst FC </w:t>
            </w:r>
          </w:p>
        </w:tc>
        <w:tc>
          <w:tcPr>
            <w:tcW w:w="29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DEE907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platinum</w:t>
            </w:r>
          </w:p>
        </w:tc>
        <w:tc>
          <w:tcPr>
            <w:tcW w:w="10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9E6CA9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BB754C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8FD6A7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kg/m</w:t>
            </w:r>
            <w:r w:rsidRPr="00825815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2</w:t>
            </w:r>
          </w:p>
        </w:tc>
      </w:tr>
      <w:tr w:rsidR="00E5522C" w:rsidRPr="00825815" w14:paraId="082A8CE9" w14:textId="77777777" w:rsidTr="00C52836">
        <w:trPr>
          <w:trHeight w:val="510"/>
        </w:trPr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F096D9" w14:textId="77777777" w:rsidR="00E5522C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Battery</w:t>
            </w:r>
          </w:p>
          <w:p w14:paraId="70D7FD56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&gt;&lt;Author&gt;Peters&lt;/Author&gt;&lt;Year&gt;2017&lt;/Year&gt;&lt;RecNum&gt;13&lt;/RecNum&gt;&lt;DisplayText&gt;(Peters et al., 2017)&lt;/DisplayText&gt;&lt;record&gt;&lt;rec-number&gt;13&lt;/rec-number&gt;&lt;foreign-keys&gt;&lt;key app="EN" db-id="9ppr2vr2z0ser8ed9r7x5w9vze5xw22dee02" timestamp="1576589713"&gt;13&lt;/key&gt;&lt;/foreign-keys&gt;&lt;ref-type name="Journal Article"&gt;17&lt;/ref-type&gt;&lt;contributors&gt;&lt;authors&gt;&lt;author&gt;Peters, Jens F&lt;/author&gt;&lt;author&gt;Baumann, Manuel&lt;/author&gt;&lt;author&gt;Zimmermann, Benedikt&lt;/author&gt;&lt;author&gt;Braun, Jessica&lt;/author&gt;&lt;author&gt;Weil, Marcel %J Renewable&lt;/author&gt;&lt;author&gt;Sustainable Energy Reviews&lt;/author&gt;&lt;/authors&gt;&lt;/contributors&gt;&lt;titles&gt;&lt;title&gt;The environmental impact of Li-Ion batteries and the role of key parameters–A review&lt;/title&gt;&lt;/titles&gt;&lt;pages&gt;491-506&lt;/pages&gt;&lt;volume&gt;67&lt;/volume&gt;&lt;dates&gt;&lt;year&gt;2017&lt;/year&gt;&lt;/dates&gt;&lt;isbn&gt;1364-0321&lt;/isbn&gt;&lt;urls&gt;&lt;/urls&gt;&lt;/record&gt;&lt;/Cite&gt;&lt;/EndNote&gt;</w:instrTex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noProof/>
                <w:color w:val="000000"/>
                <w:sz w:val="20"/>
                <w:szCs w:val="20"/>
              </w:rPr>
              <w:t>(Peters et al., 2017)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1ECBC6" w14:textId="77777777" w:rsidR="00E5522C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 xml:space="preserve">Improvement energy density LFP to </w:t>
            </w:r>
          </w:p>
          <w:p w14:paraId="1D7C2467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 xml:space="preserve">140 </w:t>
            </w:r>
            <w:proofErr w:type="spellStart"/>
            <w:r w:rsidRPr="00825815">
              <w:rPr>
                <w:rFonts w:cstheme="minorHAnsi"/>
                <w:color w:val="000000"/>
                <w:sz w:val="20"/>
                <w:szCs w:val="20"/>
              </w:rPr>
              <w:t>Wh</w:t>
            </w:r>
            <w:proofErr w:type="spellEnd"/>
            <w:r w:rsidRPr="00825815">
              <w:rPr>
                <w:rFonts w:cstheme="minorHAnsi"/>
                <w:color w:val="000000"/>
                <w:sz w:val="20"/>
                <w:szCs w:val="20"/>
              </w:rPr>
              <w:t>/kg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8D431C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Li-</w:t>
            </w:r>
            <w:proofErr w:type="spellStart"/>
            <w:r w:rsidRPr="00825815">
              <w:rPr>
                <w:rFonts w:cstheme="minorHAnsi"/>
                <w:color w:val="000000"/>
                <w:sz w:val="20"/>
                <w:szCs w:val="20"/>
              </w:rPr>
              <w:t>Ion_Common</w:t>
            </w:r>
            <w:proofErr w:type="spellEnd"/>
            <w:r w:rsidRPr="00825815">
              <w:rPr>
                <w:rFonts w:cstheme="minorHAnsi"/>
                <w:color w:val="000000"/>
                <w:sz w:val="20"/>
                <w:szCs w:val="20"/>
              </w:rPr>
              <w:t xml:space="preserve"> Base</w:t>
            </w:r>
          </w:p>
        </w:tc>
        <w:tc>
          <w:tcPr>
            <w:tcW w:w="29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544BC8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Li-Ion Battery Pack, LFP-</w:t>
            </w:r>
            <w:proofErr w:type="spellStart"/>
            <w:r w:rsidRPr="00825815">
              <w:rPr>
                <w:rFonts w:cstheme="minorHAnsi"/>
                <w:color w:val="000000"/>
                <w:sz w:val="20"/>
                <w:szCs w:val="20"/>
              </w:rPr>
              <w:t>TiO</w:t>
            </w:r>
            <w:proofErr w:type="spellEnd"/>
            <w:r w:rsidRPr="00825815">
              <w:rPr>
                <w:rFonts w:cstheme="minorHAnsi"/>
                <w:color w:val="000000"/>
                <w:sz w:val="20"/>
                <w:szCs w:val="20"/>
              </w:rPr>
              <w:t xml:space="preserve"> (Bauer)</w:t>
            </w:r>
          </w:p>
        </w:tc>
        <w:tc>
          <w:tcPr>
            <w:tcW w:w="10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EC23DA" w14:textId="24001896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16.88</w:t>
            </w:r>
            <w:r w:rsidR="001D04D3">
              <w:rPr>
                <w:rFonts w:cstheme="minorHAnsi"/>
                <w:color w:val="000000"/>
                <w:sz w:val="20"/>
                <w:szCs w:val="20"/>
              </w:rPr>
              <w:t>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28471F" w14:textId="656F59DC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10</w:t>
            </w:r>
            <w:r w:rsidR="001D04D3">
              <w:rPr>
                <w:rFonts w:cstheme="minorHAnsi"/>
                <w:color w:val="000000"/>
                <w:sz w:val="20"/>
                <w:szCs w:val="20"/>
              </w:rPr>
              <w:t>.1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3D63CE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kg/item</w:t>
            </w:r>
          </w:p>
        </w:tc>
      </w:tr>
      <w:tr w:rsidR="00E5522C" w:rsidRPr="00825815" w14:paraId="7453D946" w14:textId="77777777" w:rsidTr="00C52836">
        <w:trPr>
          <w:trHeight w:val="300"/>
        </w:trPr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6C8D87" w14:textId="77777777" w:rsidR="00E5522C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FCEV</w:t>
            </w:r>
          </w:p>
          <w:p w14:paraId="567E5E6E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&gt;&lt;Author&gt;Bhaskar&lt;/Author&gt;&lt;Year&gt;2009&lt;/Year&gt;&lt;RecNum&gt;84&lt;/RecNum&gt;&lt;DisplayText&gt;(Bhaskar, 2009)&lt;/DisplayText&gt;&lt;record&gt;&lt;rec-number&gt;84&lt;/rec-number&gt;&lt;foreign-keys&gt;&lt;key app="EN" db-id="999rr9xemperwwe2rd5vpwpfeetf2r25ttra" timestamp="1538580912"&gt;84&lt;/key&gt;&lt;/foreign-keys&gt;&lt;ref-type name="Journal Article"&gt;17&lt;/ref-type&gt;&lt;contributors&gt;&lt;authors&gt;&lt;author&gt;Bhaskar, M&lt;/author&gt;&lt;/authors&gt;&lt;/contributors&gt;&lt;titles&gt;&lt;title&gt;Energy Management in Automotive Plants and Process&lt;/title&gt;&lt;secondary-title&gt;Energy Management Group (EMG)&lt;/secondary-title&gt;&lt;/titles&gt;&lt;periodical&gt;&lt;full-title&gt;Energy Management Group (EMG)&lt;/full-title&gt;&lt;/periodical&gt;&lt;dates&gt;&lt;year&gt;2009&lt;/year&gt;&lt;/dates&gt;&lt;urls&gt;&lt;/urls&gt;&lt;/record&gt;&lt;/Cite&gt;&lt;/EndNote&gt;</w:instrTex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noProof/>
                <w:color w:val="000000"/>
                <w:sz w:val="20"/>
                <w:szCs w:val="20"/>
              </w:rPr>
              <w:t>(Bhaskar, 2009)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F9902E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-20% energy demand assembly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1D15F8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825815">
              <w:rPr>
                <w:rFonts w:cstheme="minorHAnsi"/>
                <w:color w:val="000000"/>
                <w:sz w:val="20"/>
                <w:szCs w:val="20"/>
              </w:rPr>
              <w:t>Assembly_FCEV</w:t>
            </w:r>
            <w:proofErr w:type="spellEnd"/>
            <w:r w:rsidRPr="00825815">
              <w:rPr>
                <w:rFonts w:cstheme="minorHAnsi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9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E09C17" w14:textId="77777777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electricity, medium voltage 2050</w:t>
            </w:r>
          </w:p>
        </w:tc>
        <w:tc>
          <w:tcPr>
            <w:tcW w:w="10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D105C1" w14:textId="03B94CE6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700</w:t>
            </w:r>
            <w:r w:rsidR="001D04D3">
              <w:rPr>
                <w:rFonts w:cstheme="minorHAnsi"/>
                <w:color w:val="000000"/>
                <w:sz w:val="20"/>
                <w:szCs w:val="20"/>
              </w:rPr>
              <w:t>.0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D6B06E" w14:textId="20C2B6C2" w:rsidR="00E5522C" w:rsidRPr="00825815" w:rsidRDefault="00E5522C" w:rsidP="00C52836">
            <w:pPr>
              <w:spacing w:afterLines="0"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560</w:t>
            </w:r>
            <w:r w:rsidR="001D04D3">
              <w:rPr>
                <w:rFonts w:cstheme="minorHAnsi"/>
                <w:color w:val="000000"/>
                <w:sz w:val="20"/>
                <w:szCs w:val="20"/>
              </w:rPr>
              <w:t>.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3B3458" w14:textId="77777777" w:rsidR="00E5522C" w:rsidRPr="00825815" w:rsidRDefault="00E5522C" w:rsidP="00C52836">
            <w:pPr>
              <w:spacing w:afterLines="0" w:after="0" w:line="240" w:lineRule="auto"/>
              <w:jc w:val="left"/>
              <w:rPr>
                <w:rFonts w:cstheme="minorHAnsi"/>
                <w:color w:val="000000"/>
                <w:sz w:val="20"/>
                <w:szCs w:val="20"/>
              </w:rPr>
            </w:pPr>
            <w:r w:rsidRPr="00825815">
              <w:rPr>
                <w:rFonts w:cstheme="minorHAnsi"/>
                <w:color w:val="000000"/>
                <w:sz w:val="20"/>
                <w:szCs w:val="20"/>
              </w:rPr>
              <w:t>kWh/vehicle</w:t>
            </w:r>
          </w:p>
        </w:tc>
      </w:tr>
    </w:tbl>
    <w:p w14:paraId="4FC3534E" w14:textId="77777777" w:rsidR="008C0C72" w:rsidRPr="00E5522C" w:rsidRDefault="00683207" w:rsidP="00683207">
      <w:pPr>
        <w:spacing w:afterLines="0" w:after="0"/>
        <w:rPr>
          <w:rFonts w:ascii="Times New Roman" w:hAnsi="Times New Roman" w:cs="Times New Roman"/>
          <w:sz w:val="36"/>
          <w:szCs w:val="36"/>
        </w:rPr>
        <w:sectPr w:rsidR="008C0C72" w:rsidRPr="00E5522C" w:rsidSect="00F5434A">
          <w:pgSz w:w="16839" w:h="11907" w:orient="landscape" w:code="9"/>
          <w:pgMar w:top="1440" w:right="1166" w:bottom="1440" w:left="1440" w:header="720" w:footer="720" w:gutter="0"/>
          <w:cols w:space="720"/>
          <w:docGrid w:linePitch="360"/>
        </w:sectPr>
      </w:pPr>
      <w:r w:rsidRPr="00683207">
        <w:rPr>
          <w:rFonts w:cstheme="minorHAnsi"/>
          <w:szCs w:val="36"/>
        </w:rPr>
        <w:t>This table contains the changes con</w:t>
      </w:r>
      <w:r>
        <w:rPr>
          <w:rFonts w:cstheme="minorHAnsi"/>
          <w:szCs w:val="36"/>
        </w:rPr>
        <w:t>sidered f</w:t>
      </w:r>
      <w:r w:rsidR="00D52680">
        <w:rPr>
          <w:rFonts w:cstheme="minorHAnsi"/>
          <w:szCs w:val="36"/>
        </w:rPr>
        <w:t xml:space="preserve">or the future scenario, </w:t>
      </w:r>
    </w:p>
    <w:p w14:paraId="135FC15D" w14:textId="77777777" w:rsidR="008C0C72" w:rsidRPr="00694C81" w:rsidRDefault="008C0C72" w:rsidP="001D04D3">
      <w:pPr>
        <w:spacing w:afterLines="0" w:after="0"/>
        <w:rPr>
          <w:b/>
          <w:lang w:val="es-PY"/>
        </w:rPr>
      </w:pPr>
      <w:r w:rsidRPr="00694C81">
        <w:rPr>
          <w:b/>
          <w:lang w:val="es-PY"/>
        </w:rPr>
        <w:lastRenderedPageBreak/>
        <w:t>Reference</w:t>
      </w:r>
    </w:p>
    <w:p w14:paraId="6CB31AB7" w14:textId="77777777" w:rsidR="001D04D3" w:rsidRPr="001D04D3" w:rsidRDefault="008C0C72" w:rsidP="001D04D3">
      <w:pPr>
        <w:pStyle w:val="EndNoteBibliography"/>
        <w:spacing w:afterLines="0" w:after="0"/>
      </w:pPr>
      <w:r>
        <w:fldChar w:fldCharType="begin"/>
      </w:r>
      <w:r w:rsidRPr="00694C81">
        <w:rPr>
          <w:lang w:val="es-PY"/>
        </w:rPr>
        <w:instrText xml:space="preserve"> ADDIN EN.REFLIST </w:instrText>
      </w:r>
      <w:r>
        <w:fldChar w:fldCharType="separate"/>
      </w:r>
      <w:r w:rsidR="001D04D3" w:rsidRPr="001D04D3">
        <w:t>Arnold, U., De Palmenaer, A., Brück, T., Kuse, K., 2018. Energy-Efficient Carbon Fiber Production with Concentrated Solar Power: Process Design and Techno-economic Analysis. Industrial &amp; Engineering Chemistry Research 57(23), 7934-7945.</w:t>
      </w:r>
    </w:p>
    <w:p w14:paraId="49882A6B" w14:textId="77777777" w:rsidR="001D04D3" w:rsidRPr="001D04D3" w:rsidRDefault="001D04D3" w:rsidP="001D04D3">
      <w:pPr>
        <w:pStyle w:val="EndNoteBibliography"/>
        <w:spacing w:afterLines="0" w:after="0"/>
      </w:pPr>
      <w:r w:rsidRPr="001D04D3">
        <w:t>Bhaskar, M., 2009. Energy Management in Automotive Plants and Process. Energy Management Group (EMG).</w:t>
      </w:r>
    </w:p>
    <w:p w14:paraId="488AB925" w14:textId="77777777" w:rsidR="001D04D3" w:rsidRPr="001D04D3" w:rsidRDefault="001D04D3" w:rsidP="001D04D3">
      <w:pPr>
        <w:pStyle w:val="EndNoteBibliography"/>
        <w:spacing w:afterLines="0" w:after="0"/>
      </w:pPr>
      <w:r w:rsidRPr="001D04D3">
        <w:t>DOE, 2017. Bandwidth Study on Energy Use and Potential Energy Saving Opportunities in U.S. Carbon Fiber Reinforced Polymer Manufacturing, in: Office, U.S.D.o.E.-A.M. (Ed.). p. 63.</w:t>
      </w:r>
    </w:p>
    <w:p w14:paraId="107002E9" w14:textId="77777777" w:rsidR="001D04D3" w:rsidRPr="001D04D3" w:rsidRDefault="001D04D3" w:rsidP="001D04D3">
      <w:pPr>
        <w:pStyle w:val="EndNoteBibliography"/>
        <w:spacing w:afterLines="0" w:after="0"/>
      </w:pPr>
      <w:r w:rsidRPr="001D04D3">
        <w:t>Eisenmann, 2016. Carbon fiber, in: KG, E.T.S.G.C. (Ed.). Bovenden, Germany, p. 6.</w:t>
      </w:r>
    </w:p>
    <w:p w14:paraId="3BF91A55" w14:textId="77777777" w:rsidR="001D04D3" w:rsidRPr="001D04D3" w:rsidRDefault="001D04D3" w:rsidP="001D04D3">
      <w:pPr>
        <w:pStyle w:val="EndNoteBibliography"/>
        <w:spacing w:afterLines="0" w:after="0"/>
      </w:pPr>
      <w:r w:rsidRPr="001D04D3">
        <w:t>Kap-Seung, Y., Lee, S.-H., Hyang-Hoon, C., Lee, D.-H., 2014. Method for preparing polyacrylonitrile-based polymer for preparation of carbon fiber using microwave and method for preparing carbon fiber using the same. Google Patents.</w:t>
      </w:r>
    </w:p>
    <w:p w14:paraId="1D0EF2D9" w14:textId="77777777" w:rsidR="001D04D3" w:rsidRPr="001D04D3" w:rsidRDefault="001D04D3" w:rsidP="001D04D3">
      <w:pPr>
        <w:pStyle w:val="EndNoteBibliography"/>
        <w:spacing w:afterLines="0" w:after="0"/>
      </w:pPr>
      <w:r w:rsidRPr="001D04D3">
        <w:t>Miotti, M., Hofer, J., Bauer, C., 2015. Integrated environmental and economic assessment of current and future fuel cell vehicles. The International Journal of Life Cycle Assessment, 1-17.</w:t>
      </w:r>
    </w:p>
    <w:p w14:paraId="1BE23858" w14:textId="77777777" w:rsidR="001D04D3" w:rsidRPr="001D04D3" w:rsidRDefault="001D04D3" w:rsidP="001D04D3">
      <w:pPr>
        <w:pStyle w:val="EndNoteBibliography"/>
        <w:spacing w:afterLines="0" w:after="0"/>
      </w:pPr>
      <w:r w:rsidRPr="001D04D3">
        <w:t>Moore, J.D., Feast, A.A., 1981. Emulsion polymerization process. Google Patents.</w:t>
      </w:r>
    </w:p>
    <w:p w14:paraId="7B9D710A" w14:textId="77777777" w:rsidR="001D04D3" w:rsidRPr="001D04D3" w:rsidRDefault="001D04D3" w:rsidP="001D04D3">
      <w:pPr>
        <w:pStyle w:val="EndNoteBibliography"/>
        <w:spacing w:afterLines="0" w:after="0"/>
      </w:pPr>
      <w:r w:rsidRPr="001D04D3">
        <w:t>Morgan, P., 2005. Carbon fibers and their composites. CRC press.</w:t>
      </w:r>
    </w:p>
    <w:p w14:paraId="0648842A" w14:textId="77777777" w:rsidR="001D04D3" w:rsidRPr="001D04D3" w:rsidRDefault="001D04D3" w:rsidP="001D04D3">
      <w:pPr>
        <w:pStyle w:val="EndNoteBibliography"/>
        <w:spacing w:afterLines="0" w:after="0"/>
      </w:pPr>
      <w:r w:rsidRPr="001D04D3">
        <w:t>Mützel, C., 2012. Moderne Carbonfaserherstellung -Analyse von Carbon Footprint und Scale-up mithilfe der Prozesskostenrechnung, Institut für Textiltechnik (ITA). RWTH Aachen, Aachen, p. 123.</w:t>
      </w:r>
    </w:p>
    <w:p w14:paraId="5B2893C2" w14:textId="77777777" w:rsidR="001D04D3" w:rsidRPr="001D04D3" w:rsidRDefault="001D04D3" w:rsidP="001D04D3">
      <w:pPr>
        <w:pStyle w:val="EndNoteBibliography"/>
        <w:spacing w:afterLines="0" w:after="0"/>
      </w:pPr>
      <w:r w:rsidRPr="001D04D3">
        <w:t>Peters, J.F., Baumann, M., Zimmermann, B., Braun, J., Weil, M.J.R., Reviews, S.E., 2017. The environmental impact of Li-Ion batteries and the role of key parameters–A review.  67, 491-506.</w:t>
      </w:r>
    </w:p>
    <w:p w14:paraId="67A131E1" w14:textId="77777777" w:rsidR="001D04D3" w:rsidRPr="001D04D3" w:rsidRDefault="001D04D3" w:rsidP="001D04D3">
      <w:pPr>
        <w:pStyle w:val="EndNoteBibliography"/>
        <w:spacing w:afterLines="0" w:after="0"/>
      </w:pPr>
      <w:r w:rsidRPr="001D04D3">
        <w:t>Roh, H., Hua, T., Ahluwalia, R., 2013. Optimization of carbon fiber usage in Type 4 hydrogen storage tanks for fuel cell automobiles. International Journal of Hydrogen Energy 38(29), 12795-12802.</w:t>
      </w:r>
    </w:p>
    <w:p w14:paraId="1C6960FB" w14:textId="77777777" w:rsidR="001D04D3" w:rsidRPr="001D04D3" w:rsidRDefault="001D04D3" w:rsidP="001D04D3">
      <w:pPr>
        <w:pStyle w:val="EndNoteBibliography"/>
        <w:spacing w:afterLines="0" w:after="0"/>
      </w:pPr>
      <w:r w:rsidRPr="001D04D3">
        <w:t>Torayca, 2018. T700G PRELIMINARY DATA SHEET, in: TORAY CARBON FIBERS AMERICA, I. (Ed.).</w:t>
      </w:r>
    </w:p>
    <w:p w14:paraId="301A475C" w14:textId="65898D71" w:rsidR="001D04D3" w:rsidRPr="001D04D3" w:rsidRDefault="001D04D3" w:rsidP="001D04D3">
      <w:pPr>
        <w:pStyle w:val="EndNoteBibliography"/>
        <w:spacing w:afterLines="0" w:after="0"/>
      </w:pPr>
      <w:r w:rsidRPr="001D04D3">
        <w:t xml:space="preserve">Wanrooe, M., 2014. HDPE LLDPE PP Plastic Pulverizer. </w:t>
      </w:r>
      <w:hyperlink r:id="rId22" w:history="1">
        <w:r w:rsidRPr="001D04D3">
          <w:rPr>
            <w:rStyle w:val="Hyperlink"/>
          </w:rPr>
          <w:t>http://www.wanrooe.com/PE+PP+Pulverizer-china/PE+PP+Pulverizer-HDPE+LLDPE+PP+Plastic+Pulverizer-26/</w:t>
        </w:r>
      </w:hyperlink>
      <w:r w:rsidRPr="001D04D3">
        <w:t>. 2018).</w:t>
      </w:r>
    </w:p>
    <w:p w14:paraId="032334F0" w14:textId="426769C7" w:rsidR="001D04D3" w:rsidRPr="001D04D3" w:rsidRDefault="001D04D3" w:rsidP="001D04D3">
      <w:pPr>
        <w:pStyle w:val="EndNoteBibliography"/>
        <w:spacing w:afterLines="0" w:after="0"/>
      </w:pPr>
      <w:r w:rsidRPr="001D04D3">
        <w:t xml:space="preserve">Wernet, G., Bauer, C., Steubing, B., Reinhard, J., Moreno-Ruiz, E., and Weidema, B., 2016. The ecoinvent database version 3 (part I): overview and methodology. The International Journal of Life Cycle Assessment. </w:t>
      </w:r>
      <w:hyperlink r:id="rId23" w:history="1">
        <w:r w:rsidRPr="001D04D3">
          <w:rPr>
            <w:rStyle w:val="Hyperlink"/>
          </w:rPr>
          <w:t>http://link.springer.com/10.1007/s11367-016-1087-8</w:t>
        </w:r>
      </w:hyperlink>
      <w:r w:rsidRPr="001D04D3">
        <w:t>. (Accessed 15 06 2018).</w:t>
      </w:r>
    </w:p>
    <w:p w14:paraId="1BB9CB89" w14:textId="09B86C66" w:rsidR="00603CFA" w:rsidRDefault="008C0C72" w:rsidP="001D04D3">
      <w:pPr>
        <w:spacing w:afterLines="0" w:after="0" w:line="240" w:lineRule="auto"/>
      </w:pPr>
      <w:r>
        <w:fldChar w:fldCharType="end"/>
      </w:r>
    </w:p>
    <w:sectPr w:rsidR="00603CFA" w:rsidSect="00F5434A">
      <w:pgSz w:w="11907" w:h="16839" w:code="9"/>
      <w:pgMar w:top="117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C9BF38F" w14:textId="77777777" w:rsidR="003B7A59" w:rsidRDefault="003B7A59" w:rsidP="0071370F">
      <w:pPr>
        <w:spacing w:after="480" w:line="240" w:lineRule="auto"/>
      </w:pPr>
      <w:r>
        <w:separator/>
      </w:r>
    </w:p>
  </w:endnote>
  <w:endnote w:type="continuationSeparator" w:id="0">
    <w:p w14:paraId="7F0DDA93" w14:textId="77777777" w:rsidR="003B7A59" w:rsidRDefault="003B7A59" w:rsidP="0071370F">
      <w:pPr>
        <w:spacing w:after="48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69F95C1" w14:textId="77777777" w:rsidR="004C15D9" w:rsidRDefault="004C15D9">
    <w:pPr>
      <w:pStyle w:val="Footer"/>
      <w:spacing w:after="48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77F4323" w14:textId="77777777" w:rsidR="004C15D9" w:rsidRDefault="004C15D9">
    <w:pPr>
      <w:pStyle w:val="Footer"/>
      <w:spacing w:after="48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2E83EAA" w14:textId="77777777" w:rsidR="004C15D9" w:rsidRDefault="004C15D9">
    <w:pPr>
      <w:pStyle w:val="Footer"/>
      <w:spacing w:after="48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79F9521" w14:textId="77777777" w:rsidR="003B7A59" w:rsidRDefault="003B7A59" w:rsidP="0071370F">
      <w:pPr>
        <w:spacing w:after="480" w:line="240" w:lineRule="auto"/>
      </w:pPr>
      <w:r>
        <w:separator/>
      </w:r>
    </w:p>
  </w:footnote>
  <w:footnote w:type="continuationSeparator" w:id="0">
    <w:p w14:paraId="091300BB" w14:textId="77777777" w:rsidR="003B7A59" w:rsidRDefault="003B7A59" w:rsidP="0071370F">
      <w:pPr>
        <w:spacing w:after="480" w:line="240" w:lineRule="auto"/>
      </w:pPr>
      <w:r>
        <w:continuationSeparator/>
      </w:r>
    </w:p>
  </w:footnote>
  <w:footnote w:id="1">
    <w:p w14:paraId="07EB57BA" w14:textId="77777777" w:rsidR="004C15D9" w:rsidRDefault="004C15D9" w:rsidP="0071370F">
      <w:pPr>
        <w:pStyle w:val="FootnoteText"/>
        <w:spacing w:before="100" w:beforeAutospacing="1" w:afterLines="0" w:after="100" w:afterAutospacing="1"/>
      </w:pPr>
      <w:r>
        <w:rPr>
          <w:rStyle w:val="FootnoteReference"/>
        </w:rPr>
        <w:footnoteRef/>
      </w:r>
      <w:r>
        <w:t xml:space="preserve"> </w:t>
      </w:r>
      <w:proofErr w:type="spellStart"/>
      <w:r w:rsidRPr="00F030BC">
        <w:t>Institut</w:t>
      </w:r>
      <w:proofErr w:type="spellEnd"/>
      <w:r w:rsidRPr="00F030BC">
        <w:t xml:space="preserve"> </w:t>
      </w:r>
      <w:proofErr w:type="spellStart"/>
      <w:r w:rsidRPr="00F030BC">
        <w:t>für</w:t>
      </w:r>
      <w:proofErr w:type="spellEnd"/>
      <w:r w:rsidRPr="00F030BC">
        <w:t xml:space="preserve"> </w:t>
      </w:r>
      <w:proofErr w:type="spellStart"/>
      <w:r w:rsidRPr="00F030BC">
        <w:t>Textiltechnik</w:t>
      </w:r>
      <w:proofErr w:type="spellEnd"/>
      <w:r>
        <w:t xml:space="preserve">, </w:t>
      </w:r>
      <w:r w:rsidRPr="00D06850">
        <w:t>RTWH Aachen University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0A4AEB2" w14:textId="77777777" w:rsidR="004C15D9" w:rsidRDefault="004C15D9">
    <w:pPr>
      <w:pStyle w:val="Header"/>
      <w:spacing w:after="48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D731A6C" w14:textId="77777777" w:rsidR="004C15D9" w:rsidRDefault="004C15D9">
    <w:pPr>
      <w:pStyle w:val="Header"/>
      <w:spacing w:after="48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5D53EAE" w14:textId="77777777" w:rsidR="004C15D9" w:rsidRDefault="004C15D9">
    <w:pPr>
      <w:pStyle w:val="Header"/>
      <w:spacing w:after="480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877F4A4" w14:textId="77777777" w:rsidR="004C15D9" w:rsidRPr="00565EC8" w:rsidRDefault="004C15D9" w:rsidP="00F5434A">
    <w:pPr>
      <w:pBdr>
        <w:bottom w:val="single" w:sz="4" w:space="1" w:color="BFBFBF" w:themeColor="background1" w:themeShade="BF"/>
      </w:pBdr>
      <w:spacing w:after="480"/>
      <w:rPr>
        <w:b/>
      </w:rPr>
    </w:pPr>
    <w:r>
      <w:rPr>
        <w:color w:val="BFBFBF" w:themeColor="background1" w:themeShade="BF"/>
      </w:rPr>
      <w:t>Appendix A</w:t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8FF12FB" w14:textId="77777777" w:rsidR="004C15D9" w:rsidRDefault="004C15D9">
    <w:pPr>
      <w:pStyle w:val="Header"/>
      <w:spacing w:after="48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32D00C9"/>
    <w:multiLevelType w:val="hybridMultilevel"/>
    <w:tmpl w:val="87A418BC"/>
    <w:lvl w:ilvl="0" w:tplc="4A46BD16">
      <w:start w:val="1"/>
      <w:numFmt w:val="decimal"/>
      <w:pStyle w:val="Adresse"/>
      <w:lvlText w:val="%1)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 w15:restartNumberingAfterBreak="0">
    <w:nsid w:val="0A9B0EF2"/>
    <w:multiLevelType w:val="hybridMultilevel"/>
    <w:tmpl w:val="FFB43E52"/>
    <w:lvl w:ilvl="0" w:tplc="4246ED60">
      <w:start w:val="1"/>
      <w:numFmt w:val="decimal"/>
      <w:lvlText w:val="%1."/>
      <w:lvlJc w:val="left"/>
      <w:pPr>
        <w:ind w:left="720" w:hanging="360"/>
      </w:pPr>
      <w:rPr>
        <w:rFonts w:asciiTheme="majorHAnsi" w:eastAsiaTheme="majorEastAsia" w:hAnsiTheme="majorHAnsi" w:cstheme="majorBidi" w:hint="default"/>
        <w:i w:val="0"/>
        <w:color w:val="5B9BD5" w:themeColor="accent1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4316105"/>
    <w:multiLevelType w:val="hybridMultilevel"/>
    <w:tmpl w:val="3DBE33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57321F3"/>
    <w:multiLevelType w:val="hybridMultilevel"/>
    <w:tmpl w:val="582CF2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90C27DE"/>
    <w:multiLevelType w:val="hybridMultilevel"/>
    <w:tmpl w:val="7338BA2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98D7BD7"/>
    <w:multiLevelType w:val="multilevel"/>
    <w:tmpl w:val="5CEE69D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6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6" w15:restartNumberingAfterBreak="0">
    <w:nsid w:val="1C8B4358"/>
    <w:multiLevelType w:val="multilevel"/>
    <w:tmpl w:val="C68C8CC2"/>
    <w:lvl w:ilvl="0">
      <w:start w:val="1"/>
      <w:numFmt w:val="upperRoman"/>
      <w:pStyle w:val="Heading1"/>
      <w:lvlText w:val="%1"/>
      <w:lvlJc w:val="left"/>
      <w:pPr>
        <w:tabs>
          <w:tab w:val="num" w:pos="720"/>
        </w:tabs>
        <w:ind w:left="432" w:hanging="432"/>
      </w:pPr>
      <w:rPr>
        <w:b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8659"/>
        </w:tabs>
        <w:ind w:left="8659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7" w15:restartNumberingAfterBreak="0">
    <w:nsid w:val="26E971A2"/>
    <w:multiLevelType w:val="hybridMultilevel"/>
    <w:tmpl w:val="45B249E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CE91704"/>
    <w:multiLevelType w:val="hybridMultilevel"/>
    <w:tmpl w:val="6172AA3A"/>
    <w:lvl w:ilvl="0" w:tplc="9BA227DA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E180A93"/>
    <w:multiLevelType w:val="hybridMultilevel"/>
    <w:tmpl w:val="D56E68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EC868F3"/>
    <w:multiLevelType w:val="hybridMultilevel"/>
    <w:tmpl w:val="051429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FE657E9"/>
    <w:multiLevelType w:val="hybridMultilevel"/>
    <w:tmpl w:val="A860182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08511FA"/>
    <w:multiLevelType w:val="hybridMultilevel"/>
    <w:tmpl w:val="9C2E1E7A"/>
    <w:lvl w:ilvl="0" w:tplc="D1728D7E">
      <w:start w:val="33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433530A"/>
    <w:multiLevelType w:val="hybridMultilevel"/>
    <w:tmpl w:val="C3C041D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5135C19"/>
    <w:multiLevelType w:val="multilevel"/>
    <w:tmpl w:val="D1D2E61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3C303CFF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6" w15:restartNumberingAfterBreak="0">
    <w:nsid w:val="4163375B"/>
    <w:multiLevelType w:val="hybridMultilevel"/>
    <w:tmpl w:val="730C126E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43A172D"/>
    <w:multiLevelType w:val="hybridMultilevel"/>
    <w:tmpl w:val="9A8A2FF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8A405A4"/>
    <w:multiLevelType w:val="hybridMultilevel"/>
    <w:tmpl w:val="9F0AB7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A38168E"/>
    <w:multiLevelType w:val="hybridMultilevel"/>
    <w:tmpl w:val="F8A8CB6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A722C20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4A8508BB"/>
    <w:multiLevelType w:val="hybridMultilevel"/>
    <w:tmpl w:val="1DF478E4"/>
    <w:lvl w:ilvl="0" w:tplc="B3B0F444">
      <w:start w:val="1"/>
      <w:numFmt w:val="decimal"/>
      <w:pStyle w:val="Title3"/>
      <w:lvlText w:val="%1)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4C510BBD"/>
    <w:multiLevelType w:val="multilevel"/>
    <w:tmpl w:val="92A2CBEC"/>
    <w:lvl w:ilvl="0">
      <w:start w:val="1"/>
      <w:numFmt w:val="decimal"/>
      <w:lvlText w:val="%1."/>
      <w:lvlJc w:val="left"/>
      <w:pPr>
        <w:ind w:left="720" w:hanging="360"/>
      </w:pPr>
      <w:rPr>
        <w:rFonts w:eastAsiaTheme="majorEastAsia"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3" w15:restartNumberingAfterBreak="0">
    <w:nsid w:val="4D950A59"/>
    <w:multiLevelType w:val="hybridMultilevel"/>
    <w:tmpl w:val="357053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DEE563C"/>
    <w:multiLevelType w:val="hybridMultilevel"/>
    <w:tmpl w:val="37F4D7C2"/>
    <w:lvl w:ilvl="0" w:tplc="327C39CC">
      <w:start w:val="1"/>
      <w:numFmt w:val="decimal"/>
      <w:lvlText w:val="%1"/>
      <w:lvlJc w:val="left"/>
      <w:pPr>
        <w:ind w:left="1440" w:hanging="360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04070019" w:tentative="1">
      <w:start w:val="1"/>
      <w:numFmt w:val="lowerLetter"/>
      <w:lvlText w:val="%2."/>
      <w:lvlJc w:val="left"/>
      <w:pPr>
        <w:ind w:left="2160" w:hanging="360"/>
      </w:pPr>
    </w:lvl>
    <w:lvl w:ilvl="2" w:tplc="0407001B" w:tentative="1">
      <w:start w:val="1"/>
      <w:numFmt w:val="lowerRoman"/>
      <w:lvlText w:val="%3."/>
      <w:lvlJc w:val="right"/>
      <w:pPr>
        <w:ind w:left="2880" w:hanging="180"/>
      </w:pPr>
    </w:lvl>
    <w:lvl w:ilvl="3" w:tplc="0407000F" w:tentative="1">
      <w:start w:val="1"/>
      <w:numFmt w:val="decimal"/>
      <w:lvlText w:val="%4."/>
      <w:lvlJc w:val="left"/>
      <w:pPr>
        <w:ind w:left="3600" w:hanging="360"/>
      </w:pPr>
    </w:lvl>
    <w:lvl w:ilvl="4" w:tplc="04070019" w:tentative="1">
      <w:start w:val="1"/>
      <w:numFmt w:val="lowerLetter"/>
      <w:lvlText w:val="%5."/>
      <w:lvlJc w:val="left"/>
      <w:pPr>
        <w:ind w:left="4320" w:hanging="360"/>
      </w:pPr>
    </w:lvl>
    <w:lvl w:ilvl="5" w:tplc="0407001B" w:tentative="1">
      <w:start w:val="1"/>
      <w:numFmt w:val="lowerRoman"/>
      <w:lvlText w:val="%6."/>
      <w:lvlJc w:val="right"/>
      <w:pPr>
        <w:ind w:left="5040" w:hanging="180"/>
      </w:pPr>
    </w:lvl>
    <w:lvl w:ilvl="6" w:tplc="0407000F" w:tentative="1">
      <w:start w:val="1"/>
      <w:numFmt w:val="decimal"/>
      <w:lvlText w:val="%7."/>
      <w:lvlJc w:val="left"/>
      <w:pPr>
        <w:ind w:left="5760" w:hanging="360"/>
      </w:pPr>
    </w:lvl>
    <w:lvl w:ilvl="7" w:tplc="04070019" w:tentative="1">
      <w:start w:val="1"/>
      <w:numFmt w:val="lowerLetter"/>
      <w:lvlText w:val="%8."/>
      <w:lvlJc w:val="left"/>
      <w:pPr>
        <w:ind w:left="6480" w:hanging="360"/>
      </w:pPr>
    </w:lvl>
    <w:lvl w:ilvl="8" w:tplc="0407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5" w15:restartNumberingAfterBreak="0">
    <w:nsid w:val="54631781"/>
    <w:multiLevelType w:val="hybridMultilevel"/>
    <w:tmpl w:val="B156A4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5AA18C9"/>
    <w:multiLevelType w:val="multilevel"/>
    <w:tmpl w:val="0407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4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27" w15:restartNumberingAfterBreak="0">
    <w:nsid w:val="59556DD7"/>
    <w:multiLevelType w:val="hybridMultilevel"/>
    <w:tmpl w:val="C0A05D4A"/>
    <w:lvl w:ilvl="0" w:tplc="FBA45816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BBB52DA"/>
    <w:multiLevelType w:val="hybridMultilevel"/>
    <w:tmpl w:val="964A3C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1BC3625"/>
    <w:multiLevelType w:val="multilevel"/>
    <w:tmpl w:val="FBBE38D6"/>
    <w:lvl w:ilvl="0">
      <w:start w:val="1"/>
      <w:numFmt w:val="decimal"/>
      <w:lvlText w:val="%1."/>
      <w:lvlJc w:val="left"/>
      <w:pPr>
        <w:ind w:left="360" w:hanging="360"/>
      </w:pPr>
      <w:rPr>
        <w:color w:val="FFFFFF" w:themeColor="background1"/>
        <w:sz w:val="12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pStyle w:val="Title4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0" w15:restartNumberingAfterBreak="0">
    <w:nsid w:val="641E0FC2"/>
    <w:multiLevelType w:val="hybridMultilevel"/>
    <w:tmpl w:val="54C20A58"/>
    <w:lvl w:ilvl="0" w:tplc="0409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31" w15:restartNumberingAfterBreak="0">
    <w:nsid w:val="64A72430"/>
    <w:multiLevelType w:val="multilevel"/>
    <w:tmpl w:val="81529E4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522" w:hanging="432"/>
      </w:pPr>
      <w:rPr>
        <w:b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b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2" w15:restartNumberingAfterBreak="0">
    <w:nsid w:val="720C777D"/>
    <w:multiLevelType w:val="hybridMultilevel"/>
    <w:tmpl w:val="3038543E"/>
    <w:lvl w:ilvl="0" w:tplc="F30A516C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77BC38D1"/>
    <w:multiLevelType w:val="hybridMultilevel"/>
    <w:tmpl w:val="B6987A3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77BF3A74"/>
    <w:multiLevelType w:val="hybridMultilevel"/>
    <w:tmpl w:val="1FB025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9ED57E6"/>
    <w:multiLevelType w:val="hybridMultilevel"/>
    <w:tmpl w:val="A5121FC4"/>
    <w:lvl w:ilvl="0" w:tplc="04090001">
      <w:start w:val="1"/>
      <w:numFmt w:val="bullet"/>
      <w:lvlText w:val=""/>
      <w:lvlJc w:val="left"/>
      <w:pPr>
        <w:ind w:left="76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8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0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2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4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6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8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0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25" w:hanging="360"/>
      </w:pPr>
      <w:rPr>
        <w:rFonts w:ascii="Wingdings" w:hAnsi="Wingdings" w:hint="default"/>
      </w:rPr>
    </w:lvl>
  </w:abstractNum>
  <w:num w:numId="1">
    <w:abstractNumId w:val="14"/>
  </w:num>
  <w:num w:numId="2">
    <w:abstractNumId w:val="3"/>
  </w:num>
  <w:num w:numId="3">
    <w:abstractNumId w:val="33"/>
  </w:num>
  <w:num w:numId="4">
    <w:abstractNumId w:val="1"/>
  </w:num>
  <w:num w:numId="5">
    <w:abstractNumId w:val="22"/>
  </w:num>
  <w:num w:numId="6">
    <w:abstractNumId w:val="23"/>
  </w:num>
  <w:num w:numId="7">
    <w:abstractNumId w:val="25"/>
  </w:num>
  <w:num w:numId="8">
    <w:abstractNumId w:val="12"/>
  </w:num>
  <w:num w:numId="9">
    <w:abstractNumId w:val="28"/>
  </w:num>
  <w:num w:numId="10">
    <w:abstractNumId w:val="0"/>
  </w:num>
  <w:num w:numId="11">
    <w:abstractNumId w:val="24"/>
  </w:num>
  <w:num w:numId="12">
    <w:abstractNumId w:val="6"/>
  </w:num>
  <w:num w:numId="13">
    <w:abstractNumId w:val="26"/>
  </w:num>
  <w:num w:numId="14">
    <w:abstractNumId w:val="15"/>
  </w:num>
  <w:num w:numId="15">
    <w:abstractNumId w:val="2"/>
  </w:num>
  <w:num w:numId="16">
    <w:abstractNumId w:val="5"/>
  </w:num>
  <w:num w:numId="17">
    <w:abstractNumId w:val="29"/>
  </w:num>
  <w:num w:numId="18">
    <w:abstractNumId w:val="31"/>
  </w:num>
  <w:num w:numId="19">
    <w:abstractNumId w:val="20"/>
  </w:num>
  <w:num w:numId="20">
    <w:abstractNumId w:val="11"/>
  </w:num>
  <w:num w:numId="21">
    <w:abstractNumId w:val="35"/>
  </w:num>
  <w:num w:numId="22">
    <w:abstractNumId w:val="34"/>
  </w:num>
  <w:num w:numId="23">
    <w:abstractNumId w:val="21"/>
  </w:num>
  <w:num w:numId="24">
    <w:abstractNumId w:val="9"/>
  </w:num>
  <w:num w:numId="25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19"/>
  </w:num>
  <w:num w:numId="27">
    <w:abstractNumId w:val="17"/>
  </w:num>
  <w:num w:numId="28">
    <w:abstractNumId w:val="13"/>
  </w:num>
  <w:num w:numId="29">
    <w:abstractNumId w:val="7"/>
  </w:num>
  <w:num w:numId="30">
    <w:abstractNumId w:val="30"/>
  </w:num>
  <w:num w:numId="31">
    <w:abstractNumId w:val="4"/>
  </w:num>
  <w:num w:numId="32">
    <w:abstractNumId w:val="10"/>
  </w:num>
  <w:num w:numId="33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18"/>
  </w:num>
  <w:num w:numId="35">
    <w:abstractNumId w:val="27"/>
  </w:num>
  <w:num w:numId="36">
    <w:abstractNumId w:val="16"/>
  </w:num>
  <w:num w:numId="37">
    <w:abstractNumId w:val="8"/>
  </w:num>
  <w:num w:numId="38">
    <w:abstractNumId w:val="3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es-PY" w:vendorID="64" w:dllVersion="131078" w:nlCheck="1" w:checkStyle="0"/>
  <w:activeWritingStyle w:appName="MSWord" w:lang="en-US" w:vendorID="64" w:dllVersion="131078" w:nlCheck="1" w:checkStyle="1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leaner Production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99rr9xemperwwe2rd5vpwpfeetf2r25ttra&quot;&gt;MT_LT_AB_2019&lt;record-ids&gt;&lt;item&gt;6&lt;/item&gt;&lt;item&gt;16&lt;/item&gt;&lt;item&gt;29&lt;/item&gt;&lt;item&gt;77&lt;/item&gt;&lt;item&gt;82&lt;/item&gt;&lt;item&gt;84&lt;/item&gt;&lt;item&gt;90&lt;/item&gt;&lt;item&gt;91&lt;/item&gt;&lt;item&gt;93&lt;/item&gt;&lt;item&gt;94&lt;/item&gt;&lt;item&gt;137&lt;/item&gt;&lt;item&gt;146&lt;/item&gt;&lt;/record-ids&gt;&lt;/item&gt;&lt;/Libraries&gt;"/>
  </w:docVars>
  <w:rsids>
    <w:rsidRoot w:val="00CA0440"/>
    <w:rsid w:val="000D483B"/>
    <w:rsid w:val="00117F74"/>
    <w:rsid w:val="0019429A"/>
    <w:rsid w:val="001B1B62"/>
    <w:rsid w:val="001C5605"/>
    <w:rsid w:val="001D01E9"/>
    <w:rsid w:val="001D04D3"/>
    <w:rsid w:val="001D7AB2"/>
    <w:rsid w:val="001F4962"/>
    <w:rsid w:val="00206B75"/>
    <w:rsid w:val="00286D6C"/>
    <w:rsid w:val="002A2BC8"/>
    <w:rsid w:val="002B1D14"/>
    <w:rsid w:val="003201C6"/>
    <w:rsid w:val="003713A6"/>
    <w:rsid w:val="003B7A59"/>
    <w:rsid w:val="003C417E"/>
    <w:rsid w:val="003F7095"/>
    <w:rsid w:val="004075F0"/>
    <w:rsid w:val="004A3299"/>
    <w:rsid w:val="004C15D9"/>
    <w:rsid w:val="004C6228"/>
    <w:rsid w:val="004E136F"/>
    <w:rsid w:val="0050429C"/>
    <w:rsid w:val="00603CFA"/>
    <w:rsid w:val="00674995"/>
    <w:rsid w:val="00683207"/>
    <w:rsid w:val="00694C81"/>
    <w:rsid w:val="00701F8B"/>
    <w:rsid w:val="00711220"/>
    <w:rsid w:val="0071370F"/>
    <w:rsid w:val="00715249"/>
    <w:rsid w:val="0071617D"/>
    <w:rsid w:val="00766448"/>
    <w:rsid w:val="00771634"/>
    <w:rsid w:val="00791745"/>
    <w:rsid w:val="007A0AA3"/>
    <w:rsid w:val="007B1756"/>
    <w:rsid w:val="007B709C"/>
    <w:rsid w:val="007E65AA"/>
    <w:rsid w:val="00800503"/>
    <w:rsid w:val="00803E5B"/>
    <w:rsid w:val="00825815"/>
    <w:rsid w:val="0085364F"/>
    <w:rsid w:val="00856783"/>
    <w:rsid w:val="008C0C72"/>
    <w:rsid w:val="008C65F5"/>
    <w:rsid w:val="009408FF"/>
    <w:rsid w:val="009A5CDD"/>
    <w:rsid w:val="00A01321"/>
    <w:rsid w:val="00A402BF"/>
    <w:rsid w:val="00A55D11"/>
    <w:rsid w:val="00A82C3E"/>
    <w:rsid w:val="00AC0B01"/>
    <w:rsid w:val="00AF4AE9"/>
    <w:rsid w:val="00B17083"/>
    <w:rsid w:val="00BB4B91"/>
    <w:rsid w:val="00BC2D14"/>
    <w:rsid w:val="00C20BEF"/>
    <w:rsid w:val="00C52836"/>
    <w:rsid w:val="00C5671A"/>
    <w:rsid w:val="00C83C78"/>
    <w:rsid w:val="00C92B2A"/>
    <w:rsid w:val="00CA0440"/>
    <w:rsid w:val="00CA5A6A"/>
    <w:rsid w:val="00CD07F0"/>
    <w:rsid w:val="00CE3AF0"/>
    <w:rsid w:val="00CE45AB"/>
    <w:rsid w:val="00CE7782"/>
    <w:rsid w:val="00D52680"/>
    <w:rsid w:val="00D90ED0"/>
    <w:rsid w:val="00DA1E67"/>
    <w:rsid w:val="00E5522C"/>
    <w:rsid w:val="00E914EB"/>
    <w:rsid w:val="00EA0DB9"/>
    <w:rsid w:val="00EC6285"/>
    <w:rsid w:val="00EF70BE"/>
    <w:rsid w:val="00F269DD"/>
    <w:rsid w:val="00F26DC7"/>
    <w:rsid w:val="00F5434A"/>
    <w:rsid w:val="00F842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55306F5"/>
  <w15:chartTrackingRefBased/>
  <w15:docId w15:val="{F456BC8C-7C33-428F-83EF-B5944369C51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C0C72"/>
    <w:pPr>
      <w:spacing w:afterLines="200" w:after="200" w:line="276" w:lineRule="auto"/>
      <w:jc w:val="both"/>
    </w:pPr>
    <w:rPr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8C0C72"/>
    <w:pPr>
      <w:keepNext/>
      <w:keepLines/>
      <w:numPr>
        <w:numId w:val="12"/>
      </w:numPr>
      <w:spacing w:before="480" w:after="0"/>
      <w:outlineLvl w:val="0"/>
    </w:pPr>
    <w:rPr>
      <w:rFonts w:eastAsiaTheme="majorEastAsia" w:cstheme="majorBidi"/>
      <w:b/>
      <w:bCs/>
      <w:sz w:val="28"/>
      <w:szCs w:val="28"/>
    </w:rPr>
  </w:style>
  <w:style w:type="paragraph" w:styleId="Heading2">
    <w:name w:val="heading 2"/>
    <w:basedOn w:val="Normal"/>
    <w:next w:val="BodyText"/>
    <w:link w:val="Heading2Char"/>
    <w:uiPriority w:val="9"/>
    <w:qFormat/>
    <w:rsid w:val="008C0C72"/>
    <w:pPr>
      <w:numPr>
        <w:ilvl w:val="1"/>
        <w:numId w:val="12"/>
      </w:numPr>
      <w:spacing w:before="100" w:beforeAutospacing="1" w:afterLines="0" w:after="100" w:afterAutospacing="1" w:line="240" w:lineRule="auto"/>
      <w:jc w:val="left"/>
      <w:outlineLvl w:val="1"/>
    </w:pPr>
    <w:rPr>
      <w:rFonts w:eastAsia="Times New Roman" w:cs="Times New Roman"/>
      <w:b/>
      <w:bCs/>
      <w:szCs w:val="3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C0C72"/>
    <w:pPr>
      <w:keepNext/>
      <w:keepLines/>
      <w:numPr>
        <w:ilvl w:val="2"/>
        <w:numId w:val="12"/>
      </w:numPr>
      <w:spacing w:before="200" w:after="0"/>
      <w:outlineLvl w:val="2"/>
    </w:pPr>
    <w:rPr>
      <w:rFonts w:eastAsiaTheme="majorEastAsia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C0C72"/>
    <w:pPr>
      <w:keepNext/>
      <w:keepLines/>
      <w:numPr>
        <w:ilvl w:val="3"/>
        <w:numId w:val="12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C0C72"/>
    <w:pPr>
      <w:keepNext/>
      <w:keepLines/>
      <w:numPr>
        <w:ilvl w:val="4"/>
        <w:numId w:val="12"/>
      </w:numPr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C0C72"/>
    <w:pPr>
      <w:keepNext/>
      <w:keepLines/>
      <w:numPr>
        <w:ilvl w:val="5"/>
        <w:numId w:val="12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C0C72"/>
    <w:pPr>
      <w:keepNext/>
      <w:keepLines/>
      <w:numPr>
        <w:ilvl w:val="6"/>
        <w:numId w:val="12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C0C72"/>
    <w:pPr>
      <w:keepNext/>
      <w:keepLines/>
      <w:numPr>
        <w:ilvl w:val="7"/>
        <w:numId w:val="12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C0C72"/>
    <w:pPr>
      <w:keepNext/>
      <w:keepLines/>
      <w:numPr>
        <w:ilvl w:val="8"/>
        <w:numId w:val="12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C0C72"/>
    <w:rPr>
      <w:rFonts w:eastAsiaTheme="majorEastAsia" w:cstheme="majorBidi"/>
      <w:b/>
      <w:bCs/>
      <w:sz w:val="28"/>
      <w:szCs w:val="28"/>
    </w:rPr>
  </w:style>
  <w:style w:type="paragraph" w:styleId="BodyText">
    <w:name w:val="Body Text"/>
    <w:basedOn w:val="Normal"/>
    <w:link w:val="BodyTextChar"/>
    <w:qFormat/>
    <w:rsid w:val="008C0C72"/>
    <w:pPr>
      <w:spacing w:before="120" w:afterLines="0" w:after="120"/>
    </w:pPr>
    <w:rPr>
      <w:rFonts w:eastAsia="Times New Roman" w:cstheme="minorHAnsi"/>
      <w:szCs w:val="20"/>
      <w:lang w:val="en-GB" w:eastAsia="de-DE"/>
    </w:rPr>
  </w:style>
  <w:style w:type="character" w:customStyle="1" w:styleId="BodyTextChar">
    <w:name w:val="Body Text Char"/>
    <w:basedOn w:val="DefaultParagraphFont"/>
    <w:link w:val="BodyText"/>
    <w:rsid w:val="008C0C72"/>
    <w:rPr>
      <w:rFonts w:eastAsia="Times New Roman" w:cstheme="minorHAnsi"/>
      <w:sz w:val="24"/>
      <w:szCs w:val="20"/>
      <w:lang w:val="en-GB" w:eastAsia="de-DE"/>
    </w:rPr>
  </w:style>
  <w:style w:type="character" w:customStyle="1" w:styleId="Heading2Char">
    <w:name w:val="Heading 2 Char"/>
    <w:basedOn w:val="DefaultParagraphFont"/>
    <w:link w:val="Heading2"/>
    <w:uiPriority w:val="9"/>
    <w:rsid w:val="008C0C72"/>
    <w:rPr>
      <w:rFonts w:eastAsia="Times New Roman" w:cs="Times New Roman"/>
      <w:b/>
      <w:bCs/>
      <w:sz w:val="24"/>
      <w:szCs w:val="36"/>
    </w:rPr>
  </w:style>
  <w:style w:type="character" w:customStyle="1" w:styleId="Heading3Char">
    <w:name w:val="Heading 3 Char"/>
    <w:basedOn w:val="DefaultParagraphFont"/>
    <w:link w:val="Heading3"/>
    <w:uiPriority w:val="9"/>
    <w:rsid w:val="008C0C72"/>
    <w:rPr>
      <w:rFonts w:eastAsiaTheme="majorEastAsia" w:cstheme="majorBidi"/>
      <w:b/>
      <w:bCs/>
      <w:sz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C0C72"/>
    <w:rPr>
      <w:rFonts w:asciiTheme="majorHAnsi" w:eastAsiaTheme="majorEastAsia" w:hAnsiTheme="majorHAnsi" w:cstheme="majorBidi"/>
      <w:i/>
      <w:iCs/>
      <w:color w:val="2E74B5" w:themeColor="accent1" w:themeShade="BF"/>
      <w:sz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C0C72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C0C72"/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C0C72"/>
    <w:rPr>
      <w:rFonts w:asciiTheme="majorHAnsi" w:eastAsiaTheme="majorEastAsia" w:hAnsiTheme="majorHAnsi" w:cstheme="majorBidi"/>
      <w:i/>
      <w:iCs/>
      <w:color w:val="1F4D78" w:themeColor="accent1" w:themeShade="7F"/>
      <w:sz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C0C72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C0C72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Hyperlink">
    <w:name w:val="Hyperlink"/>
    <w:basedOn w:val="DefaultParagraphFont"/>
    <w:uiPriority w:val="99"/>
    <w:unhideWhenUsed/>
    <w:rsid w:val="008C0C72"/>
    <w:rPr>
      <w:color w:val="0000FF"/>
      <w:u w:val="single"/>
    </w:rPr>
  </w:style>
  <w:style w:type="character" w:styleId="Strong">
    <w:name w:val="Strong"/>
    <w:basedOn w:val="DefaultParagraphFont"/>
    <w:uiPriority w:val="22"/>
    <w:qFormat/>
    <w:rsid w:val="008C0C72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8C0C7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C0C72"/>
    <w:rPr>
      <w:rFonts w:ascii="Calibri" w:hAnsi="Calibri" w:cs="Calibri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8C0C7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C0C72"/>
    <w:rPr>
      <w:rFonts w:ascii="Calibri" w:hAnsi="Calibri" w:cs="Calibri"/>
      <w:noProof/>
      <w:sz w:val="24"/>
    </w:r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8C0C72"/>
    <w:rPr>
      <w:sz w:val="24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8C0C72"/>
    <w:pPr>
      <w:spacing w:after="120" w:line="480" w:lineRule="auto"/>
    </w:pPr>
  </w:style>
  <w:style w:type="paragraph" w:styleId="ListParagraph">
    <w:name w:val="List Paragraph"/>
    <w:basedOn w:val="Normal"/>
    <w:link w:val="ListParagraphChar"/>
    <w:uiPriority w:val="34"/>
    <w:qFormat/>
    <w:rsid w:val="008C0C72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8C0C72"/>
    <w:rPr>
      <w:sz w:val="24"/>
    </w:rPr>
  </w:style>
  <w:style w:type="paragraph" w:styleId="Caption">
    <w:name w:val="caption"/>
    <w:basedOn w:val="Normal"/>
    <w:next w:val="Normal"/>
    <w:uiPriority w:val="35"/>
    <w:unhideWhenUsed/>
    <w:qFormat/>
    <w:rsid w:val="008C0C72"/>
    <w:pPr>
      <w:pBdr>
        <w:bottom w:val="single" w:sz="4" w:space="1" w:color="auto"/>
      </w:pBdr>
      <w:spacing w:line="240" w:lineRule="auto"/>
    </w:pPr>
    <w:rPr>
      <w:b/>
      <w:bCs/>
      <w:sz w:val="22"/>
      <w:szCs w:val="18"/>
    </w:rPr>
  </w:style>
  <w:style w:type="character" w:customStyle="1" w:styleId="family-name">
    <w:name w:val="family-name"/>
    <w:basedOn w:val="DefaultParagraphFont"/>
    <w:rsid w:val="008C0C72"/>
  </w:style>
  <w:style w:type="character" w:customStyle="1" w:styleId="shorttext">
    <w:name w:val="short_text"/>
    <w:basedOn w:val="DefaultParagraphFont"/>
    <w:rsid w:val="008C0C72"/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C0C72"/>
    <w:rPr>
      <w:rFonts w:ascii="Tahoma" w:hAnsi="Tahoma" w:cs="Tahoma"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C0C72"/>
    <w:pPr>
      <w:spacing w:after="0" w:line="240" w:lineRule="auto"/>
    </w:pPr>
    <w:rPr>
      <w:rFonts w:ascii="Tahoma" w:hAnsi="Tahoma" w:cs="Tahoma"/>
      <w:sz w:val="16"/>
      <w:szCs w:val="16"/>
    </w:rPr>
  </w:style>
  <w:style w:type="paragraph" w:customStyle="1" w:styleId="Adresse">
    <w:name w:val="Adresse"/>
    <w:basedOn w:val="Normal"/>
    <w:rsid w:val="008C0C72"/>
    <w:pPr>
      <w:numPr>
        <w:numId w:val="10"/>
      </w:numPr>
      <w:spacing w:afterLines="0" w:after="0"/>
      <w:jc w:val="left"/>
    </w:pPr>
    <w:rPr>
      <w:rFonts w:eastAsia="Times New Roman" w:cstheme="minorHAnsi"/>
      <w:iCs/>
      <w:szCs w:val="20"/>
      <w:lang w:eastAsia="de-DE"/>
    </w:rPr>
  </w:style>
  <w:style w:type="paragraph" w:customStyle="1" w:styleId="AdresseSTE-Preprint">
    <w:name w:val="Adresse STE-Preprint"/>
    <w:basedOn w:val="Adresse"/>
    <w:rsid w:val="008C0C72"/>
    <w:rPr>
      <w:iCs w:val="0"/>
    </w:rPr>
  </w:style>
  <w:style w:type="paragraph" w:styleId="Title">
    <w:name w:val="Title"/>
    <w:basedOn w:val="Normal"/>
    <w:next w:val="Normal"/>
    <w:link w:val="TitleChar"/>
    <w:uiPriority w:val="10"/>
    <w:qFormat/>
    <w:rsid w:val="008C0C72"/>
    <w:pPr>
      <w:spacing w:after="0" w:line="240" w:lineRule="auto"/>
      <w:contextualSpacing/>
      <w:jc w:val="center"/>
    </w:pPr>
    <w:rPr>
      <w:rFonts w:eastAsiaTheme="majorEastAsia" w:cstheme="majorBidi"/>
      <w:b/>
      <w:spacing w:val="-10"/>
      <w:kern w:val="28"/>
      <w:sz w:val="32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C0C72"/>
    <w:rPr>
      <w:rFonts w:eastAsiaTheme="majorEastAsia" w:cstheme="majorBidi"/>
      <w:b/>
      <w:spacing w:val="-10"/>
      <w:kern w:val="28"/>
      <w:sz w:val="32"/>
      <w:szCs w:val="56"/>
    </w:rPr>
  </w:style>
  <w:style w:type="paragraph" w:customStyle="1" w:styleId="Tabelleneintrag">
    <w:name w:val="Tabelleneintrag"/>
    <w:basedOn w:val="BodyText"/>
    <w:qFormat/>
    <w:rsid w:val="008C0C72"/>
    <w:pPr>
      <w:spacing w:before="60" w:after="60" w:line="240" w:lineRule="auto"/>
      <w:jc w:val="left"/>
    </w:pPr>
    <w:rPr>
      <w:sz w:val="22"/>
      <w:szCs w:val="22"/>
      <w:lang w:val="de-DE"/>
    </w:rPr>
  </w:style>
  <w:style w:type="paragraph" w:styleId="CommentText">
    <w:name w:val="annotation text"/>
    <w:basedOn w:val="Normal"/>
    <w:link w:val="CommentTextChar"/>
    <w:uiPriority w:val="99"/>
    <w:unhideWhenUsed/>
    <w:rsid w:val="008C0C7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C0C72"/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C0C72"/>
    <w:rPr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C0C72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8C0C7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C0C72"/>
    <w:rPr>
      <w:sz w:val="24"/>
    </w:rPr>
  </w:style>
  <w:style w:type="paragraph" w:styleId="Footer">
    <w:name w:val="footer"/>
    <w:basedOn w:val="Normal"/>
    <w:link w:val="FooterChar"/>
    <w:uiPriority w:val="99"/>
    <w:unhideWhenUsed/>
    <w:rsid w:val="008C0C7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C0C72"/>
    <w:rPr>
      <w:sz w:val="24"/>
    </w:rPr>
  </w:style>
  <w:style w:type="paragraph" w:styleId="NormalWeb">
    <w:name w:val="Normal (Web)"/>
    <w:basedOn w:val="Normal"/>
    <w:uiPriority w:val="99"/>
    <w:unhideWhenUsed/>
    <w:rsid w:val="008C0C72"/>
    <w:pPr>
      <w:spacing w:before="100" w:beforeAutospacing="1" w:afterLines="0" w:after="100" w:afterAutospacing="1" w:line="240" w:lineRule="auto"/>
      <w:jc w:val="left"/>
    </w:pPr>
    <w:rPr>
      <w:rFonts w:ascii="Times New Roman" w:eastAsiaTheme="minorEastAsia" w:hAnsi="Times New Roman" w:cs="Times New Roman"/>
      <w:szCs w:val="24"/>
    </w:rPr>
  </w:style>
  <w:style w:type="character" w:customStyle="1" w:styleId="tc">
    <w:name w:val="tc"/>
    <w:basedOn w:val="DefaultParagraphFont"/>
    <w:rsid w:val="008C0C72"/>
  </w:style>
  <w:style w:type="character" w:customStyle="1" w:styleId="an">
    <w:name w:val="an"/>
    <w:basedOn w:val="DefaultParagraphFont"/>
    <w:rsid w:val="008C0C72"/>
  </w:style>
  <w:style w:type="character" w:customStyle="1" w:styleId="supref">
    <w:name w:val="sup_ref"/>
    <w:basedOn w:val="DefaultParagraphFont"/>
    <w:rsid w:val="008C0C72"/>
  </w:style>
  <w:style w:type="character" w:customStyle="1" w:styleId="italic">
    <w:name w:val="italic"/>
    <w:basedOn w:val="DefaultParagraphFont"/>
    <w:rsid w:val="008C0C72"/>
  </w:style>
  <w:style w:type="paragraph" w:customStyle="1" w:styleId="Default">
    <w:name w:val="Default"/>
    <w:rsid w:val="008C0C72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character" w:customStyle="1" w:styleId="gt-baf-word-clickable">
    <w:name w:val="gt-baf-word-clickable"/>
    <w:basedOn w:val="DefaultParagraphFont"/>
    <w:rsid w:val="008C0C72"/>
  </w:style>
  <w:style w:type="character" w:customStyle="1" w:styleId="css-133coio">
    <w:name w:val="css-133coio"/>
    <w:basedOn w:val="DefaultParagraphFont"/>
    <w:rsid w:val="008C0C72"/>
  </w:style>
  <w:style w:type="character" w:customStyle="1" w:styleId="A13">
    <w:name w:val="A13"/>
    <w:uiPriority w:val="99"/>
    <w:rsid w:val="008C0C72"/>
    <w:rPr>
      <w:color w:val="000000"/>
      <w:sz w:val="12"/>
      <w:szCs w:val="12"/>
    </w:rPr>
  </w:style>
  <w:style w:type="paragraph" w:styleId="NoSpacing">
    <w:name w:val="No Spacing"/>
    <w:link w:val="NoSpacingChar"/>
    <w:uiPriority w:val="1"/>
    <w:qFormat/>
    <w:rsid w:val="008C0C72"/>
    <w:pPr>
      <w:spacing w:after="0" w:line="240" w:lineRule="auto"/>
    </w:pPr>
    <w:rPr>
      <w:rFonts w:eastAsiaTheme="minorEastAsia"/>
      <w:lang w:eastAsia="ja-JP"/>
    </w:rPr>
  </w:style>
  <w:style w:type="character" w:customStyle="1" w:styleId="NoSpacingChar">
    <w:name w:val="No Spacing Char"/>
    <w:basedOn w:val="DefaultParagraphFont"/>
    <w:link w:val="NoSpacing"/>
    <w:uiPriority w:val="1"/>
    <w:rsid w:val="008C0C72"/>
    <w:rPr>
      <w:rFonts w:eastAsiaTheme="minorEastAsia"/>
      <w:lang w:eastAsia="ja-JP"/>
    </w:rPr>
  </w:style>
  <w:style w:type="paragraph" w:customStyle="1" w:styleId="Title1">
    <w:name w:val="Title 1"/>
    <w:basedOn w:val="Heading1"/>
    <w:next w:val="Heading1"/>
    <w:link w:val="Title1Char"/>
    <w:qFormat/>
    <w:rsid w:val="008C0C72"/>
    <w:pPr>
      <w:numPr>
        <w:numId w:val="0"/>
      </w:numPr>
      <w:spacing w:before="0" w:afterLines="0" w:after="200"/>
      <w:contextualSpacing/>
    </w:pPr>
    <w:rPr>
      <w:sz w:val="22"/>
    </w:rPr>
  </w:style>
  <w:style w:type="character" w:customStyle="1" w:styleId="Title1Char">
    <w:name w:val="Title 1 Char"/>
    <w:basedOn w:val="DefaultParagraphFont"/>
    <w:link w:val="Title1"/>
    <w:rsid w:val="008C0C72"/>
    <w:rPr>
      <w:rFonts w:eastAsiaTheme="majorEastAsia" w:cstheme="majorBidi"/>
      <w:b/>
      <w:bCs/>
      <w:szCs w:val="28"/>
    </w:rPr>
  </w:style>
  <w:style w:type="paragraph" w:customStyle="1" w:styleId="Title3">
    <w:name w:val="Title 3"/>
    <w:basedOn w:val="Title1"/>
    <w:link w:val="Title3Char"/>
    <w:rsid w:val="008C0C72"/>
    <w:pPr>
      <w:numPr>
        <w:numId w:val="23"/>
      </w:numPr>
    </w:pPr>
    <w:rPr>
      <w:sz w:val="24"/>
    </w:rPr>
  </w:style>
  <w:style w:type="character" w:customStyle="1" w:styleId="Title3Char">
    <w:name w:val="Title 3 Char"/>
    <w:basedOn w:val="Heading3Char"/>
    <w:link w:val="Title3"/>
    <w:rsid w:val="008C0C72"/>
    <w:rPr>
      <w:rFonts w:eastAsiaTheme="majorEastAsia" w:cstheme="majorBidi"/>
      <w:b/>
      <w:bCs/>
      <w:sz w:val="24"/>
      <w:szCs w:val="28"/>
    </w:rPr>
  </w:style>
  <w:style w:type="paragraph" w:customStyle="1" w:styleId="Title4">
    <w:name w:val="Title 4"/>
    <w:basedOn w:val="Heading1"/>
    <w:next w:val="Heading1"/>
    <w:link w:val="Title4Char"/>
    <w:qFormat/>
    <w:rsid w:val="008C0C72"/>
    <w:pPr>
      <w:numPr>
        <w:ilvl w:val="2"/>
        <w:numId w:val="17"/>
      </w:numPr>
      <w:spacing w:before="0" w:afterLines="0" w:after="200"/>
      <w:contextualSpacing/>
    </w:pPr>
    <w:rPr>
      <w:sz w:val="20"/>
    </w:rPr>
  </w:style>
  <w:style w:type="character" w:customStyle="1" w:styleId="Title4Char">
    <w:name w:val="Title 4 Char"/>
    <w:basedOn w:val="ListParagraphChar"/>
    <w:link w:val="Title4"/>
    <w:rsid w:val="008C0C72"/>
    <w:rPr>
      <w:rFonts w:eastAsiaTheme="majorEastAsia" w:cstheme="majorBidi"/>
      <w:b/>
      <w:bCs/>
      <w:sz w:val="20"/>
      <w:szCs w:val="28"/>
    </w:rPr>
  </w:style>
  <w:style w:type="paragraph" w:styleId="TOCHeading">
    <w:name w:val="TOC Heading"/>
    <w:basedOn w:val="Heading1"/>
    <w:next w:val="Normal"/>
    <w:uiPriority w:val="39"/>
    <w:unhideWhenUsed/>
    <w:qFormat/>
    <w:rsid w:val="008C0C72"/>
    <w:pPr>
      <w:numPr>
        <w:numId w:val="0"/>
      </w:numPr>
      <w:spacing w:afterLines="0"/>
      <w:contextualSpacing/>
      <w:jc w:val="left"/>
      <w:outlineLvl w:val="9"/>
    </w:pPr>
    <w:rPr>
      <w:rFonts w:asciiTheme="majorHAnsi" w:hAnsiTheme="majorHAnsi"/>
      <w:color w:val="2E74B5" w:themeColor="accent1" w:themeShade="BF"/>
      <w:lang w:eastAsia="ja-JP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8C0C72"/>
    <w:pPr>
      <w:spacing w:afterLines="0" w:after="0"/>
      <w:ind w:left="220"/>
      <w:contextualSpacing/>
      <w:jc w:val="left"/>
    </w:pPr>
    <w:rPr>
      <w:sz w:val="20"/>
      <w:szCs w:val="20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8C0C72"/>
    <w:pPr>
      <w:spacing w:before="240" w:afterLines="0" w:after="0"/>
      <w:contextualSpacing/>
      <w:jc w:val="left"/>
    </w:pPr>
    <w:rPr>
      <w:b/>
      <w:bCs/>
      <w:sz w:val="20"/>
      <w:szCs w:val="20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8C0C72"/>
    <w:pPr>
      <w:tabs>
        <w:tab w:val="right" w:pos="9017"/>
      </w:tabs>
      <w:spacing w:before="360" w:afterLines="0" w:after="0"/>
      <w:contextualSpacing/>
      <w:jc w:val="left"/>
    </w:pPr>
    <w:rPr>
      <w:b/>
      <w:bCs/>
      <w:caps/>
      <w:noProof/>
      <w:sz w:val="22"/>
      <w:szCs w:val="24"/>
    </w:rPr>
  </w:style>
  <w:style w:type="paragraph" w:styleId="TOC4">
    <w:name w:val="toc 4"/>
    <w:basedOn w:val="Normal"/>
    <w:next w:val="Normal"/>
    <w:autoRedefine/>
    <w:uiPriority w:val="39"/>
    <w:unhideWhenUsed/>
    <w:rsid w:val="008C0C72"/>
    <w:pPr>
      <w:spacing w:afterLines="0" w:after="0"/>
      <w:ind w:left="440"/>
      <w:contextualSpacing/>
      <w:jc w:val="left"/>
    </w:pPr>
    <w:rPr>
      <w:sz w:val="20"/>
      <w:szCs w:val="20"/>
    </w:rPr>
  </w:style>
  <w:style w:type="paragraph" w:styleId="TableofFigures">
    <w:name w:val="table of figures"/>
    <w:basedOn w:val="Normal"/>
    <w:next w:val="Normal"/>
    <w:uiPriority w:val="99"/>
    <w:unhideWhenUsed/>
    <w:rsid w:val="008C0C72"/>
    <w:pPr>
      <w:spacing w:afterLines="0" w:after="0"/>
      <w:contextualSpacing/>
    </w:pPr>
    <w:rPr>
      <w:sz w:val="22"/>
    </w:rPr>
  </w:style>
  <w:style w:type="paragraph" w:styleId="TOC5">
    <w:name w:val="toc 5"/>
    <w:basedOn w:val="Normal"/>
    <w:next w:val="Normal"/>
    <w:autoRedefine/>
    <w:uiPriority w:val="39"/>
    <w:unhideWhenUsed/>
    <w:rsid w:val="008C0C72"/>
    <w:pPr>
      <w:spacing w:afterLines="0" w:after="0"/>
      <w:ind w:left="660"/>
      <w:contextualSpacing/>
      <w:jc w:val="left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8C0C72"/>
    <w:pPr>
      <w:spacing w:afterLines="0" w:after="0"/>
      <w:ind w:left="880"/>
      <w:contextualSpacing/>
      <w:jc w:val="left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8C0C72"/>
    <w:pPr>
      <w:spacing w:afterLines="0" w:after="0"/>
      <w:ind w:left="1100"/>
      <w:contextualSpacing/>
      <w:jc w:val="left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8C0C72"/>
    <w:pPr>
      <w:spacing w:afterLines="0" w:after="0"/>
      <w:ind w:left="1320"/>
      <w:contextualSpacing/>
      <w:jc w:val="left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8C0C72"/>
    <w:pPr>
      <w:spacing w:afterLines="0" w:after="0"/>
      <w:ind w:left="1540"/>
      <w:contextualSpacing/>
      <w:jc w:val="left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C0C72"/>
    <w:rPr>
      <w:sz w:val="20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C0C72"/>
    <w:pPr>
      <w:spacing w:after="0" w:line="240" w:lineRule="auto"/>
    </w:pPr>
    <w:rPr>
      <w:sz w:val="20"/>
      <w:szCs w:val="20"/>
    </w:rPr>
  </w:style>
  <w:style w:type="character" w:customStyle="1" w:styleId="lrzxr">
    <w:name w:val="lrzxr"/>
    <w:basedOn w:val="DefaultParagraphFont"/>
    <w:rsid w:val="008C0C72"/>
  </w:style>
  <w:style w:type="character" w:styleId="CommentReference">
    <w:name w:val="annotation reference"/>
    <w:basedOn w:val="DefaultParagraphFont"/>
    <w:uiPriority w:val="99"/>
    <w:semiHidden/>
    <w:unhideWhenUsed/>
    <w:rsid w:val="00F26DC7"/>
    <w:rPr>
      <w:sz w:val="16"/>
      <w:szCs w:val="1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71370F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1370F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1370F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7959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294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45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695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470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291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839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182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46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255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.wulf@fz-juelich.de" TargetMode="External"/><Relationship Id="rId13" Type="http://schemas.openxmlformats.org/officeDocument/2006/relationships/footer" Target="footer2.xml"/><Relationship Id="rId18" Type="http://schemas.openxmlformats.org/officeDocument/2006/relationships/header" Target="header4.xml"/><Relationship Id="rId3" Type="http://schemas.openxmlformats.org/officeDocument/2006/relationships/styles" Target="styles.xml"/><Relationship Id="rId21" Type="http://schemas.openxmlformats.org/officeDocument/2006/relationships/hyperlink" Target="file:///C:\Users\BenitezBritos\Documents\2018\Article_draft\Tables_article_AB_00.xlsx" TargetMode="Externa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hyperlink" Target="file:///C:\Users\BenitezBritos\Documents\2018\Article_draft\Tables_article_AB_00.xlsx" TargetMode="Externa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hyperlink" Target="file:///C:\Users\BenitezBritos\Documents\2018\Article_draft\Tables_article_AB_00.xlsx" TargetMode="External"/><Relationship Id="rId20" Type="http://schemas.openxmlformats.org/officeDocument/2006/relationships/hyperlink" Target="file:///C:\Users\BenitezBritos\Documents\2018\Article_draft\Tables_article_AB_00.xlsx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23" Type="http://schemas.openxmlformats.org/officeDocument/2006/relationships/hyperlink" Target="http://link.springer.com/10.1007/s11367-016-1087-8" TargetMode="External"/><Relationship Id="rId10" Type="http://schemas.openxmlformats.org/officeDocument/2006/relationships/header" Target="header1.xml"/><Relationship Id="rId19" Type="http://schemas.openxmlformats.org/officeDocument/2006/relationships/header" Target="header5.xml"/><Relationship Id="rId4" Type="http://schemas.openxmlformats.org/officeDocument/2006/relationships/settings" Target="settings.xml"/><Relationship Id="rId9" Type="http://schemas.openxmlformats.org/officeDocument/2006/relationships/hyperlink" Target="mailto:a.benitez@fz-juelich.de" TargetMode="External"/><Relationship Id="rId14" Type="http://schemas.openxmlformats.org/officeDocument/2006/relationships/header" Target="header3.xml"/><Relationship Id="rId22" Type="http://schemas.openxmlformats.org/officeDocument/2006/relationships/hyperlink" Target="http://www.wanrooe.com/PE+PP+Pulverizer-china/PE+PP+Pulverizer-HDPE+LLDPE+PP+Plastic+Pulverizer-26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CC0415B-55AF-426A-9185-7EE3001A357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5</Pages>
  <Words>9173</Words>
  <Characters>52291</Characters>
  <Application>Microsoft Office Word</Application>
  <DocSecurity>0</DocSecurity>
  <Lines>435</Lines>
  <Paragraphs>12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Forschungszentrum Jülich</Company>
  <LinksUpToDate>false</LinksUpToDate>
  <CharactersWithSpaces>613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cia Maria Benitez Britos</dc:creator>
  <cp:keywords/>
  <dc:description/>
  <cp:lastModifiedBy>Alicia Maria Benitez Britos</cp:lastModifiedBy>
  <cp:revision>2</cp:revision>
  <dcterms:created xsi:type="dcterms:W3CDTF">2020-09-18T08:48:00Z</dcterms:created>
  <dcterms:modified xsi:type="dcterms:W3CDTF">2020-09-18T08:48:00Z</dcterms:modified>
</cp:coreProperties>
</file>